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rsidP="00C627E3">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rsidP="00C627E3">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rsidP="00C627E3">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rsidP="00C627E3">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E099162" w:rsidR="00075847" w:rsidRDefault="00291237" w:rsidP="00C627E3">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 xml:space="preserve">different models to investigate what random </w:t>
      </w:r>
      <w:proofErr w:type="gramStart"/>
      <w:r>
        <w:t>effects</w:t>
      </w:r>
      <w:proofErr w:type="gramEnd"/>
      <w:r>
        <w:t xml:space="preserve"> structure was best suited for our dataset. </w:t>
      </w:r>
      <w:r w:rsidR="00DF5401">
        <w:t>Only the intercept was included as</w:t>
      </w:r>
      <w:r>
        <w:t xml:space="preserve"> fixed effects in these models</w:t>
      </w:r>
      <w:ins w:id="18" w:author="Daniel Noble" w:date="2023-07-12T13:21:00Z">
        <w:r w:rsidR="00717146">
          <w:t xml:space="preserve">. </w:t>
        </w:r>
      </w:ins>
      <w:r>
        <w:t xml:space="preserve"> </w:t>
      </w:r>
      <w:del w:id="19" w:author="Daniel Noble" w:date="2023-07-12T13:21:00Z">
        <w:r w:rsidDel="00717146">
          <w:delText>and l</w:delText>
        </w:r>
      </w:del>
      <w:ins w:id="20" w:author="Daniel Noble" w:date="2023-07-12T13:21:00Z">
        <w:r w:rsidR="00717146">
          <w:t>L</w:t>
        </w:r>
      </w:ins>
      <w:r>
        <w:t>izard identity was included twice to partition out permanent environmental effects (</w:t>
      </w:r>
      <w:r w:rsidRPr="00732C2A">
        <w:rPr>
          <w:i/>
          <w:iCs/>
        </w:rPr>
        <w:t>PE</w:t>
      </w:r>
      <w:r>
        <w:t xml:space="preserve">) </w:t>
      </w:r>
      <w:r w:rsidR="0014506D">
        <w:t xml:space="preserve">given </w:t>
      </w:r>
      <w:ins w:id="21" w:author="Daniel Noble" w:date="2023-07-12T13:22:00Z">
        <w:r w:rsidR="004B65C4">
          <w:t xml:space="preserve">that </w:t>
        </w:r>
      </w:ins>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w:t>
      </w:r>
      <w:ins w:id="22" w:author="Daniel Noble" w:date="2023-07-12T13:20:00Z">
        <w:r w:rsidR="00717146">
          <w:t xml:space="preserve">We also estimated maternal effects by including </w:t>
        </w:r>
      </w:ins>
      <w:ins w:id="23" w:author="Daniel Noble" w:date="2023-07-12T13:21:00Z">
        <w:r w:rsidR="00717146">
          <w:t xml:space="preserve">mother identity (M). 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a</w:t>
        </w:r>
        <w:r w:rsidR="00717146">
          <w:t xml:space="preserve">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S11)</w:t>
        </w:r>
      </w:ins>
      <w:ins w:id="44" w:author="Daniel Noble" w:date="2023-07-06T13:18:00Z">
        <w:r w:rsidR="00FA5007">
          <w:t>. D</w:t>
        </w:r>
      </w:ins>
      <w:ins w:id="45" w:author="Daniel Noble" w:date="2023-07-06T13:15:00Z">
        <w:r w:rsidR="00075847">
          <w:t xml:space="preserve">ecoupling genetic </w:t>
        </w:r>
      </w:ins>
      <w:ins w:id="46" w:author="Daniel Noble" w:date="2023-07-06T13:16:00Z">
        <w:r w:rsidR="00075847">
          <w:t xml:space="preserve">(G) </w:t>
        </w:r>
      </w:ins>
      <w:ins w:id="47" w:author="Daniel Noble" w:date="2023-07-06T13:15:00Z">
        <w:r w:rsidR="00075847">
          <w:t xml:space="preserve">and maternal effects </w:t>
        </w:r>
      </w:ins>
      <w:ins w:id="48" w:author="Daniel Noble" w:date="2023-07-06T13:16:00Z">
        <w:r w:rsidR="00075847">
          <w:t xml:space="preserve">(M) </w:t>
        </w:r>
      </w:ins>
      <w:ins w:id="49" w:author="Daniel Noble" w:date="2023-07-06T13:18:00Z">
        <w:r w:rsidR="00FA5007">
          <w:t xml:space="preserve">may therefore </w:t>
        </w:r>
      </w:ins>
      <w:ins w:id="50" w:author="Daniel Noble" w:date="2023-07-12T13:23:00Z">
        <w:r w:rsidR="004B65C4">
          <w:t>have been</w:t>
        </w:r>
      </w:ins>
      <w:ins w:id="51" w:author="Daniel Noble" w:date="2023-07-06T13:18:00Z">
        <w:r w:rsidR="00FA5007">
          <w:t xml:space="preserve"> </w:t>
        </w:r>
      </w:ins>
      <w:ins w:id="52" w:author="Daniel Noble" w:date="2023-07-06T13:15:00Z">
        <w:r w:rsidR="00075847">
          <w:t>difficult</w:t>
        </w:r>
      </w:ins>
      <w:ins w:id="53" w:author="Daniel Noble" w:date="2023-07-06T13:18:00Z">
        <w:r w:rsidR="00FA5007">
          <w:t>. As such,</w:t>
        </w:r>
      </w:ins>
      <w:ins w:id="54" w:author="Daniel Noble" w:date="2023-07-06T13:15:00Z">
        <w:r w:rsidR="00075847">
          <w:t xml:space="preserve"> we also fit the same models but excluding </w:t>
        </w:r>
      </w:ins>
      <w:ins w:id="55" w:author="Daniel Noble" w:date="2023-07-06T13:16:00Z">
        <w:r w:rsidR="00075847">
          <w:t>M</w:t>
        </w:r>
      </w:ins>
      <w:ins w:id="56" w:author="Daniel Noble" w:date="2023-07-06T13:18:00Z">
        <w:r w:rsidR="00FA5007">
          <w:t xml:space="preserve"> to test if G and M were con</w:t>
        </w:r>
      </w:ins>
      <w:ins w:id="57" w:author="Daniel Noble" w:date="2023-07-06T13:19:00Z">
        <w:r w:rsidR="00FA5007">
          <w:t>founded</w:t>
        </w:r>
      </w:ins>
      <w:ins w:id="58" w:author="Daniel Noble" w:date="2023-07-06T13:16:00Z">
        <w:r w:rsidR="00075847">
          <w:t xml:space="preserve">. </w:t>
        </w:r>
      </w:ins>
      <w:ins w:id="59" w:author="Daniel Noble" w:date="2023-07-12T13:23:00Z">
        <w:r w:rsidR="004B65C4">
          <w:t xml:space="preserve">Given that we fit random slopes of age to </w:t>
        </w:r>
      </w:ins>
      <w:ins w:id="60" w:author="Daniel Noble" w:date="2023-07-12T13:24:00Z">
        <w:r w:rsidR="00896A05">
          <w:t>estimate</w:t>
        </w:r>
      </w:ins>
      <w:ins w:id="61" w:author="Daniel Noble" w:date="2023-07-12T13:23:00Z">
        <w:r w:rsidR="004B65C4">
          <w:t xml:space="preserve"> changes in variance across age, this meant</w:t>
        </w:r>
      </w:ins>
      <w:ins w:id="62" w:author="Daniel Noble" w:date="2023-07-12T13:24:00Z">
        <w:r w:rsidR="004B65C4">
          <w:t xml:space="preserve"> decoupling G from PE effects might also be challenging. As such, we also fit models that only included G and M. </w:t>
        </w:r>
        <w:r w:rsidR="00896A05">
          <w:rPr>
            <w:lang w:val="en-GB"/>
          </w:rPr>
          <w:t xml:space="preserve">The full list of models </w:t>
        </w:r>
        <w:proofErr w:type="gramStart"/>
        <w:r w:rsidR="00896A05">
          <w:rPr>
            <w:lang w:val="en-GB"/>
          </w:rPr>
          <w:t>are</w:t>
        </w:r>
        <w:proofErr w:type="gramEnd"/>
        <w:r w:rsidR="00896A05">
          <w:rPr>
            <w:lang w:val="en-GB"/>
          </w:rPr>
          <w:t xml:space="preserve"> provided in Table S1.</w:t>
        </w:r>
      </w:ins>
    </w:p>
    <w:p w14:paraId="445A3AE0" w14:textId="0970D236" w:rsidR="00291237" w:rsidDel="00075847" w:rsidRDefault="00075847" w:rsidP="00C627E3">
      <w:pPr>
        <w:pStyle w:val="BodyText"/>
        <w:contextualSpacing/>
        <w:rPr>
          <w:del w:id="63" w:author="Daniel Noble" w:date="2023-07-06T13:17:00Z"/>
        </w:rPr>
        <w:pPrChange w:id="64" w:author="Daniel Noble" w:date="2023-07-12T13:16:00Z">
          <w:pPr>
            <w:pStyle w:val="BodyText"/>
            <w:spacing w:line="480" w:lineRule="auto"/>
            <w:ind w:firstLine="720"/>
          </w:pPr>
        </w:pPrChange>
      </w:pPr>
      <w:ins w:id="65" w:author="Daniel Noble" w:date="2023-07-06T13:17:00Z">
        <w:r>
          <w:tab/>
        </w:r>
      </w:ins>
      <w:del w:id="66"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7"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05A01F1B" w:rsidR="00291237" w:rsidRPr="00291237" w:rsidRDefault="00075847" w:rsidP="00C627E3">
      <w:pPr>
        <w:pStyle w:val="BodyText"/>
        <w:contextualSpacing/>
        <w:pPrChange w:id="68" w:author="Daniel Noble" w:date="2023-07-12T13:16:00Z">
          <w:pPr>
            <w:pStyle w:val="BodyText"/>
            <w:spacing w:line="480" w:lineRule="auto"/>
            <w:ind w:firstLine="720"/>
          </w:pPr>
        </w:pPrChange>
      </w:pPr>
      <w:ins w:id="69" w:author="Daniel Noble" w:date="2023-07-06T13:16:00Z">
        <w:r>
          <w:t xml:space="preserve">WAIC values are presented in Table S1. </w:t>
        </w:r>
      </w:ins>
      <w:r w:rsidR="006B74D2">
        <w:t xml:space="preserve">Model 1 has the </w:t>
      </w:r>
      <w:r w:rsidR="002103E0">
        <w:t>highest</w:t>
      </w:r>
      <w:r w:rsidR="006B74D2">
        <w:t xml:space="preserve"> </w:t>
      </w:r>
      <w:r w:rsidR="0021377C">
        <w:t>WAIC</w:t>
      </w:r>
      <w:r w:rsidR="006B74D2">
        <w:t xml:space="preserve"> value indicating that it is the least supported model. Model </w:t>
      </w:r>
      <w:r w:rsidR="002103E0">
        <w:t>3</w:t>
      </w:r>
      <w:r w:rsidR="006B74D2">
        <w:t xml:space="preserve"> was had the </w:t>
      </w:r>
      <w:r w:rsidR="002103E0">
        <w:t>lowest</w:t>
      </w:r>
      <w:r w:rsidR="006B74D2">
        <w:t xml:space="preserve"> </w:t>
      </w:r>
      <w:r w:rsidR="002103E0">
        <w:t xml:space="preserve">WAIC </w:t>
      </w:r>
      <w:r w:rsidR="006B74D2">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as marginal by including a quadratic slope for PE. </w:t>
      </w:r>
      <w:del w:id="70"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2D5FE85E" w14:textId="77777777" w:rsidR="00717146" w:rsidRDefault="00717146" w:rsidP="00C627E3">
      <w:pPr>
        <w:pStyle w:val="BodyText"/>
        <w:contextualSpacing/>
        <w:rPr>
          <w:ins w:id="71" w:author="Daniel Noble" w:date="2023-07-12T13:20:00Z"/>
          <w:b/>
          <w:bCs/>
        </w:rPr>
      </w:pPr>
    </w:p>
    <w:p w14:paraId="7AD56A54" w14:textId="2EA28F4A" w:rsidR="004C33D6" w:rsidRPr="00547E7B" w:rsidRDefault="002B052A" w:rsidP="00C627E3">
      <w:pPr>
        <w:pStyle w:val="BodyText"/>
        <w:contextualSpacing/>
        <w:pPrChange w:id="72" w:author="Daniel Noble" w:date="2023-07-12T13:16:00Z">
          <w:pPr>
            <w:pStyle w:val="BodyText"/>
            <w:spacing w:line="480" w:lineRule="auto"/>
          </w:pPr>
        </w:pPrChange>
      </w:pPr>
      <w:r w:rsidRPr="006B74D2">
        <w:rPr>
          <w:b/>
          <w:bCs/>
        </w:rPr>
        <w:t>Table S1</w:t>
      </w:r>
      <w:r>
        <w:t xml:space="preserve"> </w:t>
      </w:r>
      <w:r w:rsidR="00520EFD">
        <w:t>WAIC</w:t>
      </w:r>
      <w:r>
        <w:t xml:space="preserve"> of six intercept models with different combinations of random effects structures for additive genetic 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
        <w:tblW w:w="4571" w:type="pct"/>
        <w:tblLook w:val="07E0" w:firstRow="1" w:lastRow="1" w:firstColumn="1" w:lastColumn="1" w:noHBand="1" w:noVBand="1"/>
        <w:tblPrChange w:id="73" w:author="Daniel Noble" w:date="2023-06-30T08:45:00Z">
          <w:tblPr>
            <w:tblStyle w:val="Table"/>
            <w:tblW w:w="4513" w:type="pct"/>
            <w:tblLook w:val="07E0" w:firstRow="1" w:lastRow="1" w:firstColumn="1" w:lastColumn="1" w:noHBand="1" w:noVBand="1"/>
          </w:tblPr>
        </w:tblPrChange>
      </w:tblPr>
      <w:tblGrid>
        <w:gridCol w:w="5480"/>
        <w:gridCol w:w="923"/>
        <w:gridCol w:w="1027"/>
        <w:gridCol w:w="1324"/>
        <w:tblGridChange w:id="74">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75" w:author="Daniel Noble" w:date="2023-06-30T08:45:00Z">
              <w:tcPr>
                <w:tcW w:w="0" w:type="auto"/>
                <w:tcBorders>
                  <w:bottom w:val="single" w:sz="0" w:space="0" w:color="auto"/>
                </w:tcBorders>
                <w:vAlign w:val="bottom"/>
              </w:tcPr>
            </w:tcPrChange>
          </w:tcPr>
          <w:p w14:paraId="3BD326B4" w14:textId="77777777" w:rsidR="00520EFD" w:rsidRPr="00CF36A4" w:rsidRDefault="00520EFD" w:rsidP="00C627E3">
            <w:pPr>
              <w:pStyle w:val="Compact"/>
              <w:contextualSpacing/>
              <w:rPr>
                <w:b/>
                <w:bCs/>
                <w:rPrChange w:id="76" w:author="Daniel Noble" w:date="2023-06-30T08:45:00Z">
                  <w:rPr/>
                </w:rPrChange>
              </w:rPr>
              <w:pPrChange w:id="77" w:author="Daniel Noble" w:date="2023-07-12T13:16:00Z">
                <w:pPr>
                  <w:pStyle w:val="Compact"/>
                  <w:spacing w:line="480" w:lineRule="auto"/>
                </w:pPr>
              </w:pPrChange>
            </w:pPr>
            <w:bookmarkStart w:id="78" w:name="do-growth-tracjectories-differ-among-inc"/>
            <w:r w:rsidRPr="00CF36A4">
              <w:rPr>
                <w:b/>
                <w:bCs/>
                <w:rPrChange w:id="79" w:author="Daniel Noble" w:date="2023-06-30T08:45:00Z">
                  <w:rPr/>
                </w:rPrChange>
              </w:rPr>
              <w:t>Model</w:t>
            </w:r>
          </w:p>
        </w:tc>
        <w:tc>
          <w:tcPr>
            <w:tcW w:w="0" w:type="auto"/>
            <w:tcBorders>
              <w:top w:val="single" w:sz="2" w:space="0" w:color="auto"/>
              <w:bottom w:val="single" w:sz="2" w:space="0" w:color="auto"/>
            </w:tcBorders>
            <w:vAlign w:val="bottom"/>
            <w:tcPrChange w:id="80" w:author="Daniel Noble" w:date="2023-06-30T08:45:00Z">
              <w:tcPr>
                <w:tcW w:w="0" w:type="auto"/>
                <w:tcBorders>
                  <w:bottom w:val="single" w:sz="0" w:space="0" w:color="auto"/>
                </w:tcBorders>
                <w:vAlign w:val="bottom"/>
              </w:tcPr>
            </w:tcPrChange>
          </w:tcPr>
          <w:p w14:paraId="2E809086" w14:textId="417B4FF0" w:rsidR="00520EFD" w:rsidRPr="00CF36A4" w:rsidRDefault="00520EFD" w:rsidP="00C627E3">
            <w:pPr>
              <w:pStyle w:val="Compact"/>
              <w:contextualSpacing/>
              <w:jc w:val="center"/>
              <w:rPr>
                <w:b/>
                <w:bCs/>
                <w:rPrChange w:id="81" w:author="Daniel Noble" w:date="2023-06-30T08:45:00Z">
                  <w:rPr/>
                </w:rPrChange>
              </w:rPr>
              <w:pPrChange w:id="82" w:author="Daniel Noble" w:date="2023-07-12T13:16:00Z">
                <w:pPr>
                  <w:pStyle w:val="Compact"/>
                  <w:spacing w:line="480" w:lineRule="auto"/>
                  <w:jc w:val="center"/>
                </w:pPr>
              </w:pPrChange>
            </w:pPr>
            <w:r w:rsidRPr="00CF36A4">
              <w:rPr>
                <w:b/>
                <w:bCs/>
                <w:rPrChange w:id="83" w:author="Daniel Noble" w:date="2023-06-30T08:45:00Z">
                  <w:rPr/>
                </w:rPrChange>
              </w:rPr>
              <w:t>WAIC</w:t>
            </w:r>
          </w:p>
        </w:tc>
        <w:tc>
          <w:tcPr>
            <w:tcW w:w="0" w:type="auto"/>
            <w:tcBorders>
              <w:top w:val="single" w:sz="2" w:space="0" w:color="auto"/>
              <w:bottom w:val="single" w:sz="2" w:space="0" w:color="auto"/>
            </w:tcBorders>
            <w:vAlign w:val="bottom"/>
            <w:tcPrChange w:id="84" w:author="Daniel Noble" w:date="2023-06-30T08:45:00Z">
              <w:tcPr>
                <w:tcW w:w="0" w:type="auto"/>
                <w:tcBorders>
                  <w:bottom w:val="single" w:sz="0" w:space="0" w:color="auto"/>
                </w:tcBorders>
                <w:vAlign w:val="bottom"/>
              </w:tcPr>
            </w:tcPrChange>
          </w:tcPr>
          <w:p w14:paraId="153522F3" w14:textId="43016C3F" w:rsidR="00520EFD" w:rsidRPr="00CF36A4" w:rsidRDefault="00CF36A4" w:rsidP="00C627E3">
            <w:pPr>
              <w:pStyle w:val="Compact"/>
              <w:contextualSpacing/>
              <w:jc w:val="center"/>
              <w:rPr>
                <w:b/>
                <w:bCs/>
                <w:rPrChange w:id="85" w:author="Daniel Noble" w:date="2023-06-30T08:45:00Z">
                  <w:rPr/>
                </w:rPrChange>
              </w:rPr>
              <w:pPrChange w:id="86" w:author="Daniel Noble" w:date="2023-07-12T13:16:00Z">
                <w:pPr>
                  <w:pStyle w:val="Compact"/>
                  <w:spacing w:line="480" w:lineRule="auto"/>
                  <w:jc w:val="center"/>
                </w:pPr>
              </w:pPrChange>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87" w:author="Daniel Noble" w:date="2023-06-30T08:45:00Z">
              <w:tcPr>
                <w:tcW w:w="0" w:type="auto"/>
                <w:tcBorders>
                  <w:bottom w:val="single" w:sz="0" w:space="0" w:color="auto"/>
                </w:tcBorders>
                <w:vAlign w:val="bottom"/>
              </w:tcPr>
            </w:tcPrChange>
          </w:tcPr>
          <w:p w14:paraId="328A7595" w14:textId="250C694B" w:rsidR="00520EFD" w:rsidRPr="00CF36A4" w:rsidRDefault="00520EFD" w:rsidP="00C627E3">
            <w:pPr>
              <w:pStyle w:val="Compact"/>
              <w:contextualSpacing/>
              <w:jc w:val="center"/>
              <w:rPr>
                <w:b/>
                <w:bCs/>
                <w:rPrChange w:id="88" w:author="Daniel Noble" w:date="2023-06-30T08:45:00Z">
                  <w:rPr/>
                </w:rPrChange>
              </w:rPr>
              <w:pPrChange w:id="89" w:author="Daniel Noble" w:date="2023-07-12T13:16:00Z">
                <w:pPr>
                  <w:pStyle w:val="Compact"/>
                  <w:spacing w:line="480" w:lineRule="auto"/>
                  <w:jc w:val="center"/>
                </w:pPr>
              </w:pPrChange>
            </w:pPr>
            <w:r w:rsidRPr="00CF36A4">
              <w:rPr>
                <w:b/>
                <w:bCs/>
                <w:rPrChange w:id="90" w:author="Daniel Noble" w:date="2023-06-30T08:45:00Z">
                  <w:rPr/>
                </w:rPrChange>
              </w:rPr>
              <w:t xml:space="preserve">Std. Error </w:t>
            </w:r>
            <m:oMath>
              <m:r>
                <m:rPr>
                  <m:sty m:val="p"/>
                </m:rPr>
                <w:rPr>
                  <w:rFonts w:ascii="Cambria Math" w:hAnsi="Cambria Math"/>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91" w:author="Daniel Noble" w:date="2023-06-30T08:45:00Z">
              <w:tcPr>
                <w:tcW w:w="0" w:type="auto"/>
              </w:tcPr>
            </w:tcPrChange>
          </w:tcPr>
          <w:p w14:paraId="5EFB1194" w14:textId="77777777" w:rsidR="00520EFD" w:rsidRDefault="00520EFD" w:rsidP="00C627E3">
            <w:pPr>
              <w:pStyle w:val="Compact"/>
              <w:contextualSpacing/>
              <w:pPrChange w:id="92" w:author="Daniel Noble" w:date="2023-07-12T13:16:00Z">
                <w:pPr>
                  <w:pStyle w:val="Compact"/>
                  <w:spacing w:line="480" w:lineRule="auto"/>
                </w:pPr>
              </w:pPrChange>
            </w:pPr>
            <w:r>
              <w:t xml:space="preserve">Model 3 - quadratic slopes for </w:t>
            </w:r>
            <w:r w:rsidRPr="00547E7B">
              <w:rPr>
                <w:i/>
                <w:iCs/>
              </w:rPr>
              <w:t>G, M, PE</w:t>
            </w:r>
          </w:p>
        </w:tc>
        <w:tc>
          <w:tcPr>
            <w:tcW w:w="0" w:type="auto"/>
            <w:tcBorders>
              <w:top w:val="single" w:sz="2" w:space="0" w:color="auto"/>
            </w:tcBorders>
            <w:tcPrChange w:id="93" w:author="Daniel Noble" w:date="2023-06-30T08:45:00Z">
              <w:tcPr>
                <w:tcW w:w="0" w:type="auto"/>
              </w:tcPr>
            </w:tcPrChange>
          </w:tcPr>
          <w:p w14:paraId="60DE447D" w14:textId="77777777" w:rsidR="00520EFD" w:rsidRDefault="00520EFD" w:rsidP="00C627E3">
            <w:pPr>
              <w:pStyle w:val="Compact"/>
              <w:contextualSpacing/>
              <w:jc w:val="center"/>
              <w:pPrChange w:id="94" w:author="Daniel Noble" w:date="2023-07-12T13:16:00Z">
                <w:pPr>
                  <w:pStyle w:val="Compact"/>
                  <w:spacing w:line="480" w:lineRule="auto"/>
                  <w:jc w:val="center"/>
                </w:pPr>
              </w:pPrChange>
            </w:pPr>
            <w:r>
              <w:t>-3258</w:t>
            </w:r>
          </w:p>
        </w:tc>
        <w:tc>
          <w:tcPr>
            <w:tcW w:w="0" w:type="auto"/>
            <w:tcBorders>
              <w:top w:val="single" w:sz="2" w:space="0" w:color="auto"/>
            </w:tcBorders>
            <w:tcPrChange w:id="95" w:author="Daniel Noble" w:date="2023-06-30T08:45:00Z">
              <w:tcPr>
                <w:tcW w:w="0" w:type="auto"/>
              </w:tcPr>
            </w:tcPrChange>
          </w:tcPr>
          <w:p w14:paraId="49F65490" w14:textId="77777777" w:rsidR="00520EFD" w:rsidRDefault="00520EFD" w:rsidP="00C627E3">
            <w:pPr>
              <w:pStyle w:val="Compact"/>
              <w:contextualSpacing/>
              <w:jc w:val="center"/>
              <w:pPrChange w:id="96" w:author="Daniel Noble" w:date="2023-07-12T13:16:00Z">
                <w:pPr>
                  <w:pStyle w:val="Compact"/>
                  <w:spacing w:line="480" w:lineRule="auto"/>
                  <w:jc w:val="center"/>
                </w:pPr>
              </w:pPrChange>
            </w:pPr>
            <w:r>
              <w:t>0</w:t>
            </w:r>
          </w:p>
        </w:tc>
        <w:tc>
          <w:tcPr>
            <w:tcW w:w="756" w:type="pct"/>
            <w:tcBorders>
              <w:top w:val="single" w:sz="2" w:space="0" w:color="auto"/>
            </w:tcBorders>
            <w:tcPrChange w:id="97" w:author="Daniel Noble" w:date="2023-06-30T08:45:00Z">
              <w:tcPr>
                <w:tcW w:w="0" w:type="auto"/>
              </w:tcPr>
            </w:tcPrChange>
          </w:tcPr>
          <w:p w14:paraId="0A16FA66" w14:textId="77777777" w:rsidR="00520EFD" w:rsidRDefault="00520EFD" w:rsidP="00C627E3">
            <w:pPr>
              <w:pStyle w:val="Compact"/>
              <w:contextualSpacing/>
              <w:jc w:val="center"/>
              <w:pPrChange w:id="98" w:author="Daniel Noble" w:date="2023-07-12T13:16:00Z">
                <w:pPr>
                  <w:pStyle w:val="Compact"/>
                  <w:spacing w:line="480" w:lineRule="auto"/>
                  <w:jc w:val="center"/>
                </w:pPr>
              </w:pPrChange>
            </w:pPr>
            <w:r>
              <w:t>0</w:t>
            </w:r>
          </w:p>
        </w:tc>
      </w:tr>
      <w:tr w:rsidR="00520EFD" w14:paraId="1570676B" w14:textId="77777777" w:rsidTr="00CF36A4">
        <w:tc>
          <w:tcPr>
            <w:tcW w:w="0" w:type="auto"/>
            <w:tcPrChange w:id="99" w:author="Daniel Noble" w:date="2023-06-30T08:45:00Z">
              <w:tcPr>
                <w:tcW w:w="0" w:type="auto"/>
              </w:tcPr>
            </w:tcPrChange>
          </w:tcPr>
          <w:p w14:paraId="02F9F879" w14:textId="77777777" w:rsidR="00520EFD" w:rsidRDefault="00520EFD" w:rsidP="00C627E3">
            <w:pPr>
              <w:pStyle w:val="Compact"/>
              <w:contextualSpacing/>
              <w:pPrChange w:id="100" w:author="Daniel Noble" w:date="2023-07-12T13:16:00Z">
                <w:pPr>
                  <w:pStyle w:val="Compact"/>
                  <w:spacing w:line="480" w:lineRule="auto"/>
                </w:pPr>
              </w:pPrChange>
            </w:pPr>
            <w:r>
              <w:t xml:space="preserve">Model 7 - intercept for </w:t>
            </w:r>
            <w:r w:rsidRPr="00547E7B">
              <w:rPr>
                <w:i/>
                <w:iCs/>
              </w:rPr>
              <w:t>PE</w:t>
            </w:r>
            <w:r>
              <w:t xml:space="preserve">, quadratic slopes for </w:t>
            </w:r>
            <w:r w:rsidRPr="00547E7B">
              <w:rPr>
                <w:i/>
                <w:iCs/>
              </w:rPr>
              <w:t>G, M</w:t>
            </w:r>
          </w:p>
        </w:tc>
        <w:tc>
          <w:tcPr>
            <w:tcW w:w="0" w:type="auto"/>
            <w:tcPrChange w:id="101" w:author="Daniel Noble" w:date="2023-06-30T08:45:00Z">
              <w:tcPr>
                <w:tcW w:w="0" w:type="auto"/>
              </w:tcPr>
            </w:tcPrChange>
          </w:tcPr>
          <w:p w14:paraId="4ABDE4AA" w14:textId="77777777" w:rsidR="00520EFD" w:rsidRDefault="00520EFD" w:rsidP="00C627E3">
            <w:pPr>
              <w:pStyle w:val="Compact"/>
              <w:contextualSpacing/>
              <w:jc w:val="center"/>
              <w:pPrChange w:id="102" w:author="Daniel Noble" w:date="2023-07-12T13:16:00Z">
                <w:pPr>
                  <w:pStyle w:val="Compact"/>
                  <w:spacing w:line="480" w:lineRule="auto"/>
                  <w:jc w:val="center"/>
                </w:pPr>
              </w:pPrChange>
            </w:pPr>
            <w:r>
              <w:t>-3261</w:t>
            </w:r>
          </w:p>
        </w:tc>
        <w:tc>
          <w:tcPr>
            <w:tcW w:w="0" w:type="auto"/>
            <w:tcPrChange w:id="103" w:author="Daniel Noble" w:date="2023-06-30T08:45:00Z">
              <w:tcPr>
                <w:tcW w:w="0" w:type="auto"/>
              </w:tcPr>
            </w:tcPrChange>
          </w:tcPr>
          <w:p w14:paraId="71FA3C20" w14:textId="77777777" w:rsidR="00520EFD" w:rsidRDefault="00520EFD" w:rsidP="00C627E3">
            <w:pPr>
              <w:pStyle w:val="Compact"/>
              <w:contextualSpacing/>
              <w:jc w:val="center"/>
              <w:pPrChange w:id="104" w:author="Daniel Noble" w:date="2023-07-12T13:16:00Z">
                <w:pPr>
                  <w:pStyle w:val="Compact"/>
                  <w:spacing w:line="480" w:lineRule="auto"/>
                  <w:jc w:val="center"/>
                </w:pPr>
              </w:pPrChange>
            </w:pPr>
            <w:r>
              <w:t>-1.122</w:t>
            </w:r>
          </w:p>
        </w:tc>
        <w:tc>
          <w:tcPr>
            <w:tcW w:w="756" w:type="pct"/>
            <w:tcPrChange w:id="105" w:author="Daniel Noble" w:date="2023-06-30T08:45:00Z">
              <w:tcPr>
                <w:tcW w:w="0" w:type="auto"/>
              </w:tcPr>
            </w:tcPrChange>
          </w:tcPr>
          <w:p w14:paraId="27E19DD3" w14:textId="77777777" w:rsidR="00520EFD" w:rsidRDefault="00520EFD" w:rsidP="00C627E3">
            <w:pPr>
              <w:pStyle w:val="Compact"/>
              <w:contextualSpacing/>
              <w:jc w:val="center"/>
              <w:pPrChange w:id="106" w:author="Daniel Noble" w:date="2023-07-12T13:16:00Z">
                <w:pPr>
                  <w:pStyle w:val="Compact"/>
                  <w:spacing w:line="480" w:lineRule="auto"/>
                  <w:jc w:val="center"/>
                </w:pPr>
              </w:pPrChange>
            </w:pPr>
            <w:r>
              <w:t>3.245</w:t>
            </w:r>
          </w:p>
        </w:tc>
      </w:tr>
      <w:tr w:rsidR="00520EFD" w14:paraId="6C3D6B36" w14:textId="77777777" w:rsidTr="00CF36A4">
        <w:tc>
          <w:tcPr>
            <w:tcW w:w="0" w:type="auto"/>
            <w:tcPrChange w:id="107" w:author="Daniel Noble" w:date="2023-06-30T08:45:00Z">
              <w:tcPr>
                <w:tcW w:w="0" w:type="auto"/>
              </w:tcPr>
            </w:tcPrChange>
          </w:tcPr>
          <w:p w14:paraId="143C3D74" w14:textId="77777777" w:rsidR="00520EFD" w:rsidRDefault="00520EFD" w:rsidP="00C627E3">
            <w:pPr>
              <w:pStyle w:val="Compact"/>
              <w:contextualSpacing/>
              <w:pPrChange w:id="108" w:author="Daniel Noble" w:date="2023-07-12T13:16:00Z">
                <w:pPr>
                  <w:pStyle w:val="Compact"/>
                  <w:spacing w:line="480" w:lineRule="auto"/>
                </w:pPr>
              </w:pPrChange>
            </w:pPr>
            <w:r>
              <w:t xml:space="preserve">Model 4 - intercept for </w:t>
            </w:r>
            <w:r w:rsidRPr="00547E7B">
              <w:rPr>
                <w:i/>
                <w:iCs/>
              </w:rPr>
              <w:t>G</w:t>
            </w:r>
            <w:r>
              <w:t xml:space="preserve">, linear slopes for </w:t>
            </w:r>
            <w:r w:rsidRPr="00547E7B">
              <w:rPr>
                <w:i/>
                <w:iCs/>
              </w:rPr>
              <w:t>M, PE</w:t>
            </w:r>
          </w:p>
        </w:tc>
        <w:tc>
          <w:tcPr>
            <w:tcW w:w="0" w:type="auto"/>
            <w:tcPrChange w:id="109" w:author="Daniel Noble" w:date="2023-06-30T08:45:00Z">
              <w:tcPr>
                <w:tcW w:w="0" w:type="auto"/>
              </w:tcPr>
            </w:tcPrChange>
          </w:tcPr>
          <w:p w14:paraId="660E4CDA" w14:textId="77777777" w:rsidR="00520EFD" w:rsidRDefault="00520EFD" w:rsidP="00C627E3">
            <w:pPr>
              <w:pStyle w:val="Compact"/>
              <w:contextualSpacing/>
              <w:jc w:val="center"/>
              <w:pPrChange w:id="110" w:author="Daniel Noble" w:date="2023-07-12T13:16:00Z">
                <w:pPr>
                  <w:pStyle w:val="Compact"/>
                  <w:spacing w:line="480" w:lineRule="auto"/>
                  <w:jc w:val="center"/>
                </w:pPr>
              </w:pPrChange>
            </w:pPr>
            <w:r>
              <w:t>-1382</w:t>
            </w:r>
          </w:p>
        </w:tc>
        <w:tc>
          <w:tcPr>
            <w:tcW w:w="0" w:type="auto"/>
            <w:tcPrChange w:id="111" w:author="Daniel Noble" w:date="2023-06-30T08:45:00Z">
              <w:tcPr>
                <w:tcW w:w="0" w:type="auto"/>
              </w:tcPr>
            </w:tcPrChange>
          </w:tcPr>
          <w:p w14:paraId="4DA72C7F" w14:textId="77777777" w:rsidR="00520EFD" w:rsidRDefault="00520EFD" w:rsidP="00C627E3">
            <w:pPr>
              <w:pStyle w:val="Compact"/>
              <w:contextualSpacing/>
              <w:jc w:val="center"/>
              <w:pPrChange w:id="112" w:author="Daniel Noble" w:date="2023-07-12T13:16:00Z">
                <w:pPr>
                  <w:pStyle w:val="Compact"/>
                  <w:spacing w:line="480" w:lineRule="auto"/>
                  <w:jc w:val="center"/>
                </w:pPr>
              </w:pPrChange>
            </w:pPr>
            <w:r>
              <w:t>-939.4</w:t>
            </w:r>
          </w:p>
        </w:tc>
        <w:tc>
          <w:tcPr>
            <w:tcW w:w="756" w:type="pct"/>
            <w:tcPrChange w:id="113" w:author="Daniel Noble" w:date="2023-06-30T08:45:00Z">
              <w:tcPr>
                <w:tcW w:w="0" w:type="auto"/>
              </w:tcPr>
            </w:tcPrChange>
          </w:tcPr>
          <w:p w14:paraId="2162F428" w14:textId="77777777" w:rsidR="00520EFD" w:rsidRDefault="00520EFD" w:rsidP="00C627E3">
            <w:pPr>
              <w:pStyle w:val="Compact"/>
              <w:contextualSpacing/>
              <w:jc w:val="center"/>
              <w:pPrChange w:id="114" w:author="Daniel Noble" w:date="2023-07-12T13:16:00Z">
                <w:pPr>
                  <w:pStyle w:val="Compact"/>
                  <w:spacing w:line="480" w:lineRule="auto"/>
                  <w:jc w:val="center"/>
                </w:pPr>
              </w:pPrChange>
            </w:pPr>
            <w:r>
              <w:t>38.91</w:t>
            </w:r>
          </w:p>
        </w:tc>
      </w:tr>
      <w:tr w:rsidR="00520EFD" w14:paraId="210253A9" w14:textId="77777777" w:rsidTr="00CF36A4">
        <w:tc>
          <w:tcPr>
            <w:tcW w:w="0" w:type="auto"/>
            <w:tcPrChange w:id="115" w:author="Daniel Noble" w:date="2023-06-30T08:45:00Z">
              <w:tcPr>
                <w:tcW w:w="0" w:type="auto"/>
              </w:tcPr>
            </w:tcPrChange>
          </w:tcPr>
          <w:p w14:paraId="0B46D7CD" w14:textId="77777777" w:rsidR="00520EFD" w:rsidRDefault="00520EFD" w:rsidP="00C627E3">
            <w:pPr>
              <w:pStyle w:val="Compact"/>
              <w:contextualSpacing/>
              <w:pPrChange w:id="116" w:author="Daniel Noble" w:date="2023-07-12T13:16:00Z">
                <w:pPr>
                  <w:pStyle w:val="Compact"/>
                  <w:spacing w:line="480" w:lineRule="auto"/>
                </w:pPr>
              </w:pPrChange>
            </w:pPr>
            <w:r>
              <w:t xml:space="preserve">Model 2 - linear slopes for G, </w:t>
            </w:r>
            <w:r w:rsidRPr="00547E7B">
              <w:rPr>
                <w:i/>
                <w:iCs/>
              </w:rPr>
              <w:t>M, PE</w:t>
            </w:r>
          </w:p>
        </w:tc>
        <w:tc>
          <w:tcPr>
            <w:tcW w:w="0" w:type="auto"/>
            <w:tcPrChange w:id="117" w:author="Daniel Noble" w:date="2023-06-30T08:45:00Z">
              <w:tcPr>
                <w:tcW w:w="0" w:type="auto"/>
              </w:tcPr>
            </w:tcPrChange>
          </w:tcPr>
          <w:p w14:paraId="37D19D94" w14:textId="77777777" w:rsidR="00520EFD" w:rsidRDefault="00520EFD" w:rsidP="00C627E3">
            <w:pPr>
              <w:pStyle w:val="Compact"/>
              <w:contextualSpacing/>
              <w:jc w:val="center"/>
              <w:pPrChange w:id="118" w:author="Daniel Noble" w:date="2023-07-12T13:16:00Z">
                <w:pPr>
                  <w:pStyle w:val="Compact"/>
                  <w:spacing w:line="480" w:lineRule="auto"/>
                  <w:jc w:val="center"/>
                </w:pPr>
              </w:pPrChange>
            </w:pPr>
            <w:r>
              <w:t>-1381</w:t>
            </w:r>
          </w:p>
        </w:tc>
        <w:tc>
          <w:tcPr>
            <w:tcW w:w="0" w:type="auto"/>
            <w:tcPrChange w:id="119" w:author="Daniel Noble" w:date="2023-06-30T08:45:00Z">
              <w:tcPr>
                <w:tcW w:w="0" w:type="auto"/>
              </w:tcPr>
            </w:tcPrChange>
          </w:tcPr>
          <w:p w14:paraId="7F9702E4" w14:textId="77777777" w:rsidR="00520EFD" w:rsidRDefault="00520EFD" w:rsidP="00C627E3">
            <w:pPr>
              <w:pStyle w:val="Compact"/>
              <w:contextualSpacing/>
              <w:jc w:val="center"/>
              <w:pPrChange w:id="120" w:author="Daniel Noble" w:date="2023-07-12T13:16:00Z">
                <w:pPr>
                  <w:pStyle w:val="Compact"/>
                  <w:spacing w:line="480" w:lineRule="auto"/>
                  <w:jc w:val="center"/>
                </w:pPr>
              </w:pPrChange>
            </w:pPr>
            <w:r>
              <w:t>-939.5</w:t>
            </w:r>
          </w:p>
        </w:tc>
        <w:tc>
          <w:tcPr>
            <w:tcW w:w="756" w:type="pct"/>
            <w:tcPrChange w:id="121" w:author="Daniel Noble" w:date="2023-06-30T08:45:00Z">
              <w:tcPr>
                <w:tcW w:w="0" w:type="auto"/>
              </w:tcPr>
            </w:tcPrChange>
          </w:tcPr>
          <w:p w14:paraId="5F56D3A5" w14:textId="77777777" w:rsidR="00520EFD" w:rsidRDefault="00520EFD" w:rsidP="00C627E3">
            <w:pPr>
              <w:pStyle w:val="Compact"/>
              <w:contextualSpacing/>
              <w:jc w:val="center"/>
              <w:pPrChange w:id="122" w:author="Daniel Noble" w:date="2023-07-12T13:16:00Z">
                <w:pPr>
                  <w:pStyle w:val="Compact"/>
                  <w:spacing w:line="480" w:lineRule="auto"/>
                  <w:jc w:val="center"/>
                </w:pPr>
              </w:pPrChange>
            </w:pPr>
            <w:r>
              <w:t>39.03</w:t>
            </w:r>
          </w:p>
        </w:tc>
      </w:tr>
      <w:tr w:rsidR="00520EFD" w14:paraId="1E6C6EFE" w14:textId="77777777" w:rsidTr="00CF36A4">
        <w:tc>
          <w:tcPr>
            <w:tcW w:w="0" w:type="auto"/>
            <w:tcPrChange w:id="123" w:author="Daniel Noble" w:date="2023-06-30T08:45:00Z">
              <w:tcPr>
                <w:tcW w:w="0" w:type="auto"/>
              </w:tcPr>
            </w:tcPrChange>
          </w:tcPr>
          <w:p w14:paraId="71503164" w14:textId="77777777" w:rsidR="00520EFD" w:rsidRDefault="00520EFD" w:rsidP="00C627E3">
            <w:pPr>
              <w:pStyle w:val="Compact"/>
              <w:contextualSpacing/>
              <w:pPrChange w:id="124" w:author="Daniel Noble" w:date="2023-07-12T13:16:00Z">
                <w:pPr>
                  <w:pStyle w:val="Compact"/>
                  <w:spacing w:line="480" w:lineRule="auto"/>
                </w:pPr>
              </w:pPrChange>
            </w:pPr>
            <w:r>
              <w:t xml:space="preserve">Model 6 - intercept for </w:t>
            </w:r>
            <w:r w:rsidRPr="00547E7B">
              <w:rPr>
                <w:i/>
                <w:iCs/>
              </w:rPr>
              <w:t>PE</w:t>
            </w:r>
            <w:r>
              <w:t xml:space="preserve">, linear slopes for </w:t>
            </w:r>
            <w:r w:rsidRPr="00547E7B">
              <w:rPr>
                <w:i/>
                <w:iCs/>
              </w:rPr>
              <w:t>G, M</w:t>
            </w:r>
          </w:p>
        </w:tc>
        <w:tc>
          <w:tcPr>
            <w:tcW w:w="0" w:type="auto"/>
            <w:tcPrChange w:id="125" w:author="Daniel Noble" w:date="2023-06-30T08:45:00Z">
              <w:tcPr>
                <w:tcW w:w="0" w:type="auto"/>
              </w:tcPr>
            </w:tcPrChange>
          </w:tcPr>
          <w:p w14:paraId="2C83AF9B" w14:textId="77777777" w:rsidR="00520EFD" w:rsidRDefault="00520EFD" w:rsidP="00C627E3">
            <w:pPr>
              <w:pStyle w:val="Compact"/>
              <w:contextualSpacing/>
              <w:jc w:val="center"/>
              <w:pPrChange w:id="126" w:author="Daniel Noble" w:date="2023-07-12T13:16:00Z">
                <w:pPr>
                  <w:pStyle w:val="Compact"/>
                  <w:spacing w:line="480" w:lineRule="auto"/>
                  <w:jc w:val="center"/>
                </w:pPr>
              </w:pPrChange>
            </w:pPr>
            <w:r>
              <w:t>-1382</w:t>
            </w:r>
          </w:p>
        </w:tc>
        <w:tc>
          <w:tcPr>
            <w:tcW w:w="0" w:type="auto"/>
            <w:tcPrChange w:id="127" w:author="Daniel Noble" w:date="2023-06-30T08:45:00Z">
              <w:tcPr>
                <w:tcW w:w="0" w:type="auto"/>
              </w:tcPr>
            </w:tcPrChange>
          </w:tcPr>
          <w:p w14:paraId="52F4A4E6" w14:textId="77777777" w:rsidR="00520EFD" w:rsidRDefault="00520EFD" w:rsidP="00C627E3">
            <w:pPr>
              <w:pStyle w:val="Compact"/>
              <w:contextualSpacing/>
              <w:jc w:val="center"/>
              <w:pPrChange w:id="128" w:author="Daniel Noble" w:date="2023-07-12T13:16:00Z">
                <w:pPr>
                  <w:pStyle w:val="Compact"/>
                  <w:spacing w:line="480" w:lineRule="auto"/>
                  <w:jc w:val="center"/>
                </w:pPr>
              </w:pPrChange>
            </w:pPr>
            <w:r>
              <w:t>-940</w:t>
            </w:r>
          </w:p>
        </w:tc>
        <w:tc>
          <w:tcPr>
            <w:tcW w:w="756" w:type="pct"/>
            <w:tcPrChange w:id="129" w:author="Daniel Noble" w:date="2023-06-30T08:45:00Z">
              <w:tcPr>
                <w:tcW w:w="0" w:type="auto"/>
              </w:tcPr>
            </w:tcPrChange>
          </w:tcPr>
          <w:p w14:paraId="0E66F25C" w14:textId="77777777" w:rsidR="00520EFD" w:rsidRDefault="00520EFD" w:rsidP="00C627E3">
            <w:pPr>
              <w:pStyle w:val="Compact"/>
              <w:contextualSpacing/>
              <w:jc w:val="center"/>
              <w:pPrChange w:id="130" w:author="Daniel Noble" w:date="2023-07-12T13:16:00Z">
                <w:pPr>
                  <w:pStyle w:val="Compact"/>
                  <w:spacing w:line="480" w:lineRule="auto"/>
                  <w:jc w:val="center"/>
                </w:pPr>
              </w:pPrChange>
            </w:pPr>
            <w:r>
              <w:t>38.94</w:t>
            </w:r>
          </w:p>
        </w:tc>
      </w:tr>
      <w:tr w:rsidR="00520EFD" w14:paraId="04C059D5" w14:textId="77777777" w:rsidTr="00CF36A4">
        <w:tc>
          <w:tcPr>
            <w:tcW w:w="0" w:type="auto"/>
            <w:tcPrChange w:id="131" w:author="Daniel Noble" w:date="2023-06-30T08:45:00Z">
              <w:tcPr>
                <w:tcW w:w="0" w:type="auto"/>
              </w:tcPr>
            </w:tcPrChange>
          </w:tcPr>
          <w:p w14:paraId="40EAC942" w14:textId="77777777" w:rsidR="00520EFD" w:rsidRDefault="00520EFD" w:rsidP="00C627E3">
            <w:pPr>
              <w:pStyle w:val="Compact"/>
              <w:contextualSpacing/>
              <w:pPrChange w:id="132" w:author="Daniel Noble" w:date="2023-07-12T13:16:00Z">
                <w:pPr>
                  <w:pStyle w:val="Compact"/>
                  <w:spacing w:line="480" w:lineRule="auto"/>
                </w:pPr>
              </w:pPrChange>
            </w:pPr>
            <w:r>
              <w:t xml:space="preserve">Model 5 - intercept for </w:t>
            </w:r>
            <w:r w:rsidRPr="00547E7B">
              <w:rPr>
                <w:i/>
                <w:iCs/>
              </w:rPr>
              <w:t>M</w:t>
            </w:r>
            <w:r>
              <w:t xml:space="preserve">, linear slopes for </w:t>
            </w:r>
            <w:r w:rsidRPr="00547E7B">
              <w:rPr>
                <w:i/>
                <w:iCs/>
              </w:rPr>
              <w:t>G, PE</w:t>
            </w:r>
          </w:p>
        </w:tc>
        <w:tc>
          <w:tcPr>
            <w:tcW w:w="0" w:type="auto"/>
            <w:tcPrChange w:id="133" w:author="Daniel Noble" w:date="2023-06-30T08:45:00Z">
              <w:tcPr>
                <w:tcW w:w="0" w:type="auto"/>
              </w:tcPr>
            </w:tcPrChange>
          </w:tcPr>
          <w:p w14:paraId="0A37D1A8" w14:textId="77777777" w:rsidR="00520EFD" w:rsidRDefault="00520EFD" w:rsidP="00C627E3">
            <w:pPr>
              <w:pStyle w:val="Compact"/>
              <w:contextualSpacing/>
              <w:jc w:val="center"/>
              <w:pPrChange w:id="134" w:author="Daniel Noble" w:date="2023-07-12T13:16:00Z">
                <w:pPr>
                  <w:pStyle w:val="Compact"/>
                  <w:spacing w:line="480" w:lineRule="auto"/>
                  <w:jc w:val="center"/>
                </w:pPr>
              </w:pPrChange>
            </w:pPr>
            <w:r>
              <w:t>-1370</w:t>
            </w:r>
          </w:p>
        </w:tc>
        <w:tc>
          <w:tcPr>
            <w:tcW w:w="0" w:type="auto"/>
            <w:tcPrChange w:id="135" w:author="Daniel Noble" w:date="2023-06-30T08:45:00Z">
              <w:tcPr>
                <w:tcW w:w="0" w:type="auto"/>
              </w:tcPr>
            </w:tcPrChange>
          </w:tcPr>
          <w:p w14:paraId="1A72C3FE" w14:textId="77777777" w:rsidR="00520EFD" w:rsidRDefault="00520EFD" w:rsidP="00C627E3">
            <w:pPr>
              <w:pStyle w:val="Compact"/>
              <w:contextualSpacing/>
              <w:jc w:val="center"/>
              <w:pPrChange w:id="136" w:author="Daniel Noble" w:date="2023-07-12T13:16:00Z">
                <w:pPr>
                  <w:pStyle w:val="Compact"/>
                  <w:spacing w:line="480" w:lineRule="auto"/>
                  <w:jc w:val="center"/>
                </w:pPr>
              </w:pPrChange>
            </w:pPr>
            <w:r>
              <w:t>-945.4</w:t>
            </w:r>
          </w:p>
        </w:tc>
        <w:tc>
          <w:tcPr>
            <w:tcW w:w="756" w:type="pct"/>
            <w:tcPrChange w:id="137" w:author="Daniel Noble" w:date="2023-06-30T08:45:00Z">
              <w:tcPr>
                <w:tcW w:w="0" w:type="auto"/>
              </w:tcPr>
            </w:tcPrChange>
          </w:tcPr>
          <w:p w14:paraId="3FD5B653" w14:textId="77777777" w:rsidR="00520EFD" w:rsidRDefault="00520EFD" w:rsidP="00C627E3">
            <w:pPr>
              <w:pStyle w:val="Compact"/>
              <w:contextualSpacing/>
              <w:jc w:val="center"/>
              <w:pPrChange w:id="138" w:author="Daniel Noble" w:date="2023-07-12T13:16:00Z">
                <w:pPr>
                  <w:pStyle w:val="Compact"/>
                  <w:spacing w:line="480" w:lineRule="auto"/>
                  <w:jc w:val="center"/>
                </w:pPr>
              </w:pPrChange>
            </w:pPr>
            <w:r>
              <w:t>40.3</w:t>
            </w:r>
          </w:p>
        </w:tc>
      </w:tr>
      <w:tr w:rsidR="00520EFD" w14:paraId="48FF5DFC" w14:textId="77777777" w:rsidTr="00CF36A4">
        <w:tc>
          <w:tcPr>
            <w:tcW w:w="0" w:type="auto"/>
            <w:tcBorders>
              <w:bottom w:val="single" w:sz="4" w:space="0" w:color="auto"/>
            </w:tcBorders>
            <w:tcPrChange w:id="139" w:author="Daniel Noble" w:date="2023-06-30T08:45:00Z">
              <w:tcPr>
                <w:tcW w:w="0" w:type="auto"/>
              </w:tcPr>
            </w:tcPrChange>
          </w:tcPr>
          <w:p w14:paraId="62430563" w14:textId="77777777" w:rsidR="00520EFD" w:rsidRDefault="00520EFD" w:rsidP="00C627E3">
            <w:pPr>
              <w:pStyle w:val="Compact"/>
              <w:contextualSpacing/>
              <w:pPrChange w:id="140" w:author="Daniel Noble" w:date="2023-07-12T13:16:00Z">
                <w:pPr>
                  <w:pStyle w:val="Compact"/>
                  <w:spacing w:line="480" w:lineRule="auto"/>
                </w:pPr>
              </w:pPrChange>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141" w:author="Daniel Noble" w:date="2023-06-30T08:45:00Z">
              <w:tcPr>
                <w:tcW w:w="0" w:type="auto"/>
              </w:tcPr>
            </w:tcPrChange>
          </w:tcPr>
          <w:p w14:paraId="40328BF8" w14:textId="77777777" w:rsidR="00520EFD" w:rsidRDefault="00520EFD" w:rsidP="00C627E3">
            <w:pPr>
              <w:pStyle w:val="Compact"/>
              <w:contextualSpacing/>
              <w:jc w:val="center"/>
              <w:pPrChange w:id="142" w:author="Daniel Noble" w:date="2023-07-12T13:16:00Z">
                <w:pPr>
                  <w:pStyle w:val="Compact"/>
                  <w:spacing w:line="480" w:lineRule="auto"/>
                  <w:jc w:val="center"/>
                </w:pPr>
              </w:pPrChange>
            </w:pPr>
            <w:r>
              <w:t>4550</w:t>
            </w:r>
          </w:p>
        </w:tc>
        <w:tc>
          <w:tcPr>
            <w:tcW w:w="0" w:type="auto"/>
            <w:tcBorders>
              <w:bottom w:val="single" w:sz="4" w:space="0" w:color="auto"/>
            </w:tcBorders>
            <w:tcPrChange w:id="143" w:author="Daniel Noble" w:date="2023-06-30T08:45:00Z">
              <w:tcPr>
                <w:tcW w:w="0" w:type="auto"/>
              </w:tcPr>
            </w:tcPrChange>
          </w:tcPr>
          <w:p w14:paraId="6E307D3C" w14:textId="77777777" w:rsidR="00520EFD" w:rsidRDefault="00520EFD" w:rsidP="00C627E3">
            <w:pPr>
              <w:pStyle w:val="Compact"/>
              <w:contextualSpacing/>
              <w:jc w:val="center"/>
              <w:pPrChange w:id="144" w:author="Daniel Noble" w:date="2023-07-12T13:16:00Z">
                <w:pPr>
                  <w:pStyle w:val="Compact"/>
                  <w:spacing w:line="480" w:lineRule="auto"/>
                  <w:jc w:val="center"/>
                </w:pPr>
              </w:pPrChange>
            </w:pPr>
            <w:r>
              <w:t>-3905</w:t>
            </w:r>
          </w:p>
        </w:tc>
        <w:tc>
          <w:tcPr>
            <w:tcW w:w="756" w:type="pct"/>
            <w:tcBorders>
              <w:bottom w:val="single" w:sz="4" w:space="0" w:color="auto"/>
            </w:tcBorders>
            <w:tcPrChange w:id="145" w:author="Daniel Noble" w:date="2023-06-30T08:45:00Z">
              <w:tcPr>
                <w:tcW w:w="0" w:type="auto"/>
              </w:tcPr>
            </w:tcPrChange>
          </w:tcPr>
          <w:p w14:paraId="55416653" w14:textId="77777777" w:rsidR="00520EFD" w:rsidRDefault="00520EFD" w:rsidP="00C627E3">
            <w:pPr>
              <w:pStyle w:val="Compact"/>
              <w:contextualSpacing/>
              <w:jc w:val="center"/>
              <w:pPrChange w:id="146" w:author="Daniel Noble" w:date="2023-07-12T13:16:00Z">
                <w:pPr>
                  <w:pStyle w:val="Compact"/>
                  <w:spacing w:line="480" w:lineRule="auto"/>
                  <w:jc w:val="center"/>
                </w:pPr>
              </w:pPrChange>
            </w:pPr>
            <w:r>
              <w:t>49.91</w:t>
            </w:r>
          </w:p>
        </w:tc>
      </w:tr>
    </w:tbl>
    <w:p w14:paraId="23A482F4" w14:textId="3A6A7410" w:rsidR="00113E7D" w:rsidRPr="00490770" w:rsidRDefault="00113E7D" w:rsidP="00C627E3">
      <w:pPr>
        <w:pStyle w:val="Heading2"/>
        <w:contextualSpacing/>
        <w:rPr>
          <w:szCs w:val="28"/>
        </w:rPr>
        <w:pPrChange w:id="147" w:author="Daniel Noble" w:date="2023-07-12T13:16:00Z">
          <w:pPr>
            <w:pStyle w:val="Heading2"/>
            <w:spacing w:line="480" w:lineRule="auto"/>
          </w:pPr>
        </w:pPrChange>
      </w:pPr>
      <w:r w:rsidRPr="00490770">
        <w:rPr>
          <w:szCs w:val="28"/>
        </w:rPr>
        <w:lastRenderedPageBreak/>
        <w:t>Does our data have heterogenous residual variance?</w:t>
      </w:r>
    </w:p>
    <w:p w14:paraId="1D13399C" w14:textId="74481583" w:rsidR="00113E7D" w:rsidRDefault="00113E7D" w:rsidP="00C627E3">
      <w:pPr>
        <w:pStyle w:val="BodyText"/>
        <w:contextualSpacing/>
        <w:pPrChange w:id="148" w:author="Daniel Noble" w:date="2023-07-12T13:16:00Z">
          <w:pPr>
            <w:pStyle w:val="BodyText"/>
            <w:spacing w:line="480" w:lineRule="auto"/>
          </w:pPr>
        </w:pPrChange>
      </w:pPr>
      <w:r>
        <w:t xml:space="preserve">Residual variance may </w:t>
      </w:r>
      <w:del w:id="149" w:author="Daniel Noble" w:date="2023-06-30T08:45:00Z">
        <w:r w:rsidDel="00AF0978">
          <w:delText>conflate with</w:delText>
        </w:r>
      </w:del>
      <w:ins w:id="150" w:author="Daniel Noble" w:date="2023-06-30T08:45:00Z">
        <w:r w:rsidR="00AF0978">
          <w:t>impact</w:t>
        </w:r>
      </w:ins>
      <w:r>
        <w:t xml:space="preserve"> estimates of </w:t>
      </w:r>
      <w:del w:id="151" w:author="Daniel Noble" w:date="2023-06-30T08:45:00Z">
        <w:r w:rsidDel="00AF0978">
          <w:delText xml:space="preserve">other </w:delText>
        </w:r>
      </w:del>
      <w:del w:id="152" w:author="Daniel Noble" w:date="2023-07-12T13:34:00Z">
        <w:r w:rsidDel="00BA505A">
          <w:delText>variance components</w:delText>
        </w:r>
      </w:del>
      <w:ins w:id="153" w:author="Daniel Noble" w:date="2023-07-12T13:34:00Z">
        <w:r w:rsidR="00BA505A">
          <w:t xml:space="preserve">heritability </w:t>
        </w:r>
      </w:ins>
      <w:del w:id="154" w:author="Daniel Noble" w:date="2023-07-12T13:34:00Z">
        <w:r w:rsidDel="00BA505A">
          <w:delText xml:space="preserve"> </w:delText>
        </w:r>
      </w:del>
      <w:r>
        <w:t xml:space="preserve">if </w:t>
      </w:r>
      <w:del w:id="155" w:author="Daniel Noble" w:date="2023-07-12T13:34:00Z">
        <w:r w:rsidDel="00BA505A">
          <w:delText xml:space="preserve">it </w:delText>
        </w:r>
      </w:del>
      <w:r>
        <w:t xml:space="preserve">changes over time (heterogenous variance) </w:t>
      </w:r>
      <w:del w:id="156" w:author="Daniel Noble" w:date="2023-06-30T08:46:00Z">
        <w:r w:rsidDel="00AF0978">
          <w:delText>and is</w:delText>
        </w:r>
      </w:del>
      <w:ins w:id="157" w:author="Daniel Noble" w:date="2023-06-30T08:46:00Z">
        <w:r w:rsidR="00AF0978">
          <w:t>are</w:t>
        </w:r>
      </w:ins>
      <w:r>
        <w:t xml:space="preserve"> not properly accounted for. We therefore explicitly modelled residual variance to verify if this was the case </w:t>
      </w:r>
      <w:del w:id="158" w:author="Daniel Noble" w:date="2023-07-12T13:35:00Z">
        <w:r w:rsidDel="00BA505A">
          <w:delText xml:space="preserve">using </w:delText>
        </w:r>
      </w:del>
      <w:ins w:id="159" w:author="Daniel Noble" w:date="2023-07-12T13:35:00Z">
        <w:r w:rsidR="00BA505A">
          <w:t>comparing homogeneous and heterogenous models using</w:t>
        </w:r>
        <w:r w:rsidR="00BA505A">
          <w:t xml:space="preserve"> </w:t>
        </w:r>
      </w:ins>
      <w:ins w:id="160" w:author="Daniel Noble" w:date="2023-07-12T13:14:00Z">
        <w:r w:rsidR="000C20B7">
          <w:t xml:space="preserve">LOO and </w:t>
        </w:r>
      </w:ins>
      <w:r>
        <w:t xml:space="preserve">WAIC values. We fitted two models, both of which had the same </w:t>
      </w:r>
      <w:del w:id="161" w:author="Daniel Noble" w:date="2023-07-12T11:30:00Z">
        <w:r w:rsidDel="00443CF3">
          <w:delText xml:space="preserve">fixed and </w:delText>
        </w:r>
      </w:del>
      <w:r>
        <w:t xml:space="preserve">random effects structure as </w:t>
      </w:r>
      <w:del w:id="162" w:author="Daniel Noble" w:date="2023-07-12T13:14:00Z">
        <w:r w:rsidDel="000C20B7">
          <w:delText>Model 7</w:delText>
        </w:r>
      </w:del>
      <w:ins w:id="163" w:author="Daniel Noble" w:date="2023-07-12T13:14:00Z">
        <w:r w:rsidR="000C20B7">
          <w:t>our top supported model</w:t>
        </w:r>
      </w:ins>
      <w:r>
        <w:t xml:space="preserve"> described above</w:t>
      </w:r>
      <w:ins w:id="164" w:author="Daniel Noble" w:date="2023-07-12T13:15:00Z">
        <w:r w:rsidR="000C20B7">
          <w:t xml:space="preserve"> (Table S1)</w:t>
        </w:r>
      </w:ins>
      <w:r>
        <w:t xml:space="preserve">. </w:t>
      </w:r>
      <w:del w:id="165"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166" w:author="Daniel Noble" w:date="2023-07-12T13:35:00Z">
        <w:r w:rsidR="00BA505A">
          <w:t>.</w:t>
        </w:r>
      </w:ins>
    </w:p>
    <w:p w14:paraId="0595E4F3" w14:textId="4DD844B1" w:rsidR="00113E7D" w:rsidRPr="00763E36" w:rsidRDefault="00113E7D" w:rsidP="00C627E3">
      <w:pPr>
        <w:pStyle w:val="TableCaption"/>
        <w:contextualSpacing/>
        <w:rPr>
          <w:rFonts w:ascii="Times New Roman" w:hAnsi="Times New Roman" w:cs="Times New Roman"/>
          <w:i w:val="0"/>
          <w:iCs/>
        </w:rPr>
        <w:pPrChange w:id="167" w:author="Daniel Noble" w:date="2023-07-12T13:16:00Z">
          <w:pPr>
            <w:pStyle w:val="TableCaption"/>
            <w:spacing w:line="480" w:lineRule="auto"/>
          </w:pPr>
        </w:pPrChange>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Change w:id="168" w:author="Daniel Noble" w:date="2023-06-30T08:46:00Z">
          <w:tblPr>
            <w:tblStyle w:val="Table"/>
            <w:tblW w:w="3888" w:type="pct"/>
            <w:tblInd w:w="957" w:type="dxa"/>
            <w:tblLook w:val="07E0" w:firstRow="1" w:lastRow="1" w:firstColumn="1" w:lastColumn="1" w:noHBand="1" w:noVBand="1"/>
          </w:tblPr>
        </w:tblPrChange>
      </w:tblPr>
      <w:tblGrid>
        <w:gridCol w:w="4016"/>
        <w:gridCol w:w="968"/>
        <w:gridCol w:w="1077"/>
        <w:gridCol w:w="1385"/>
        <w:tblGridChange w:id="169">
          <w:tblGrid>
            <w:gridCol w:w="4137"/>
            <w:gridCol w:w="951"/>
            <w:gridCol w:w="1066"/>
            <w:gridCol w:w="1292"/>
          </w:tblGrid>
        </w:tblGridChange>
      </w:tblGrid>
      <w:tr w:rsidR="00113E7D" w14:paraId="52C8EB58" w14:textId="77777777" w:rsidTr="00AF0978">
        <w:tc>
          <w:tcPr>
            <w:tcW w:w="0" w:type="auto"/>
            <w:tcBorders>
              <w:top w:val="single" w:sz="2" w:space="0" w:color="auto"/>
              <w:bottom w:val="single" w:sz="2" w:space="0" w:color="auto"/>
            </w:tcBorders>
            <w:vAlign w:val="bottom"/>
            <w:tcPrChange w:id="170" w:author="Daniel Noble" w:date="2023-06-30T08:46:00Z">
              <w:tcPr>
                <w:tcW w:w="0" w:type="auto"/>
                <w:tcBorders>
                  <w:bottom w:val="single" w:sz="0" w:space="0" w:color="auto"/>
                </w:tcBorders>
                <w:vAlign w:val="bottom"/>
              </w:tcPr>
            </w:tcPrChange>
          </w:tcPr>
          <w:p w14:paraId="627CF87F" w14:textId="77777777" w:rsidR="00113E7D" w:rsidRPr="0036280F" w:rsidRDefault="00113E7D" w:rsidP="00C627E3">
            <w:pPr>
              <w:pStyle w:val="Compact"/>
              <w:contextualSpacing/>
              <w:rPr>
                <w:b/>
                <w:bCs/>
                <w:rPrChange w:id="171" w:author="Daniel Noble" w:date="2023-06-30T08:46:00Z">
                  <w:rPr/>
                </w:rPrChange>
              </w:rPr>
              <w:pPrChange w:id="172" w:author="Daniel Noble" w:date="2023-07-12T13:16:00Z">
                <w:pPr>
                  <w:pStyle w:val="Compact"/>
                  <w:spacing w:line="480" w:lineRule="auto"/>
                </w:pPr>
              </w:pPrChange>
            </w:pPr>
            <w:r w:rsidRPr="0036280F">
              <w:rPr>
                <w:b/>
                <w:bCs/>
                <w:rPrChange w:id="173" w:author="Daniel Noble" w:date="2023-06-30T08:46:00Z">
                  <w:rPr/>
                </w:rPrChange>
              </w:rPr>
              <w:t>Model</w:t>
            </w:r>
          </w:p>
        </w:tc>
        <w:tc>
          <w:tcPr>
            <w:tcW w:w="0" w:type="auto"/>
            <w:tcBorders>
              <w:top w:val="single" w:sz="2" w:space="0" w:color="auto"/>
              <w:bottom w:val="single" w:sz="2" w:space="0" w:color="auto"/>
            </w:tcBorders>
            <w:vAlign w:val="bottom"/>
            <w:tcPrChange w:id="174" w:author="Daniel Noble" w:date="2023-06-30T08:46:00Z">
              <w:tcPr>
                <w:tcW w:w="0" w:type="auto"/>
                <w:tcBorders>
                  <w:bottom w:val="single" w:sz="0" w:space="0" w:color="auto"/>
                </w:tcBorders>
                <w:vAlign w:val="bottom"/>
              </w:tcPr>
            </w:tcPrChange>
          </w:tcPr>
          <w:p w14:paraId="6F55FF25" w14:textId="6382CBCB" w:rsidR="00113E7D" w:rsidRPr="0036280F" w:rsidRDefault="00113E7D" w:rsidP="00C627E3">
            <w:pPr>
              <w:pStyle w:val="Compact"/>
              <w:contextualSpacing/>
              <w:jc w:val="center"/>
              <w:rPr>
                <w:b/>
                <w:bCs/>
                <w:rPrChange w:id="175" w:author="Daniel Noble" w:date="2023-06-30T08:46:00Z">
                  <w:rPr/>
                </w:rPrChange>
              </w:rPr>
              <w:pPrChange w:id="176" w:author="Daniel Noble" w:date="2023-07-12T13:16:00Z">
                <w:pPr>
                  <w:pStyle w:val="Compact"/>
                  <w:spacing w:line="480" w:lineRule="auto"/>
                  <w:jc w:val="center"/>
                </w:pPr>
              </w:pPrChange>
            </w:pPr>
            <w:r w:rsidRPr="0036280F">
              <w:rPr>
                <w:b/>
                <w:bCs/>
                <w:rPrChange w:id="177" w:author="Daniel Noble" w:date="2023-06-30T08:46:00Z">
                  <w:rPr/>
                </w:rPrChange>
              </w:rPr>
              <w:t>WAIC</w:t>
            </w:r>
          </w:p>
        </w:tc>
        <w:tc>
          <w:tcPr>
            <w:tcW w:w="0" w:type="auto"/>
            <w:tcBorders>
              <w:top w:val="single" w:sz="2" w:space="0" w:color="auto"/>
              <w:bottom w:val="single" w:sz="2" w:space="0" w:color="auto"/>
            </w:tcBorders>
            <w:vAlign w:val="bottom"/>
            <w:tcPrChange w:id="178" w:author="Daniel Noble" w:date="2023-06-30T08:46:00Z">
              <w:tcPr>
                <w:tcW w:w="0" w:type="auto"/>
                <w:tcBorders>
                  <w:bottom w:val="single" w:sz="0" w:space="0" w:color="auto"/>
                </w:tcBorders>
                <w:vAlign w:val="bottom"/>
              </w:tcPr>
            </w:tcPrChange>
          </w:tcPr>
          <w:p w14:paraId="512A1491" w14:textId="5A5DAAF5" w:rsidR="00113E7D" w:rsidRPr="0036280F" w:rsidRDefault="0036280F" w:rsidP="00C627E3">
            <w:pPr>
              <w:pStyle w:val="Compact"/>
              <w:contextualSpacing/>
              <w:jc w:val="center"/>
              <w:rPr>
                <w:b/>
                <w:bCs/>
                <w:rPrChange w:id="179" w:author="Daniel Noble" w:date="2023-06-30T08:46:00Z">
                  <w:rPr/>
                </w:rPrChange>
              </w:rPr>
              <w:pPrChange w:id="180" w:author="Daniel Noble" w:date="2023-07-12T13:16:00Z">
                <w:pPr>
                  <w:pStyle w:val="Compact"/>
                  <w:spacing w:line="480" w:lineRule="auto"/>
                  <w:jc w:val="center"/>
                </w:pPr>
              </w:pPrChange>
            </w:pPr>
            <m:oMathPara>
              <m:oMath>
                <m:r>
                  <m:rPr>
                    <m:sty m:val="bi"/>
                  </m:rPr>
                  <w:rPr>
                    <w:rFonts w:ascii="Cambria Math" w:hAnsi="Cambria Math"/>
                  </w:rPr>
                  <m:t>∆ELPD</m:t>
                </m:r>
              </m:oMath>
            </m:oMathPara>
          </w:p>
        </w:tc>
        <w:tc>
          <w:tcPr>
            <w:tcW w:w="0" w:type="auto"/>
            <w:tcBorders>
              <w:top w:val="single" w:sz="2" w:space="0" w:color="auto"/>
              <w:bottom w:val="single" w:sz="2" w:space="0" w:color="auto"/>
            </w:tcBorders>
            <w:vAlign w:val="bottom"/>
            <w:tcPrChange w:id="181" w:author="Daniel Noble" w:date="2023-06-30T08:46:00Z">
              <w:tcPr>
                <w:tcW w:w="0" w:type="auto"/>
                <w:tcBorders>
                  <w:bottom w:val="single" w:sz="0" w:space="0" w:color="auto"/>
                </w:tcBorders>
                <w:vAlign w:val="bottom"/>
              </w:tcPr>
            </w:tcPrChange>
          </w:tcPr>
          <w:p w14:paraId="5663EEB1" w14:textId="75FBEBAE" w:rsidR="00113E7D" w:rsidRPr="0036280F" w:rsidRDefault="00113E7D" w:rsidP="00C627E3">
            <w:pPr>
              <w:pStyle w:val="Compact"/>
              <w:contextualSpacing/>
              <w:jc w:val="center"/>
              <w:rPr>
                <w:b/>
                <w:bCs/>
                <w:rPrChange w:id="182" w:author="Daniel Noble" w:date="2023-06-30T08:46:00Z">
                  <w:rPr/>
                </w:rPrChange>
              </w:rPr>
              <w:pPrChange w:id="183" w:author="Daniel Noble" w:date="2023-07-12T13:16:00Z">
                <w:pPr>
                  <w:pStyle w:val="Compact"/>
                  <w:spacing w:line="480" w:lineRule="auto"/>
                  <w:jc w:val="center"/>
                </w:pPr>
              </w:pPrChange>
            </w:pPr>
            <w:r w:rsidRPr="0036280F">
              <w:rPr>
                <w:b/>
                <w:bCs/>
                <w:rPrChange w:id="184" w:author="Daniel Noble" w:date="2023-06-30T08:46:00Z">
                  <w:rPr/>
                </w:rPrChange>
              </w:rPr>
              <w:t xml:space="preserve">Std. Error </w:t>
            </w:r>
            <m:oMath>
              <m:r>
                <m:rPr>
                  <m:sty m:val="p"/>
                </m:rPr>
                <w:rPr>
                  <w:rFonts w:ascii="Cambria Math" w:hAnsi="Cambria Math"/>
                </w:rPr>
                <w:br/>
              </m:r>
            </m:oMath>
            <m:oMathPara>
              <m:oMath>
                <m:r>
                  <m:rPr>
                    <m:sty m:val="bi"/>
                  </m:rPr>
                  <w:rPr>
                    <w:rFonts w:ascii="Cambria Math" w:hAnsi="Cambria Math"/>
                  </w:rPr>
                  <m:t>∆ELPD</m:t>
                </m:r>
              </m:oMath>
            </m:oMathPara>
          </w:p>
        </w:tc>
      </w:tr>
      <w:tr w:rsidR="00113E7D" w14:paraId="39CE26D0" w14:textId="77777777" w:rsidTr="00AF0978">
        <w:tc>
          <w:tcPr>
            <w:tcW w:w="0" w:type="auto"/>
            <w:tcBorders>
              <w:top w:val="single" w:sz="2" w:space="0" w:color="auto"/>
            </w:tcBorders>
            <w:tcPrChange w:id="185" w:author="Daniel Noble" w:date="2023-06-30T08:46:00Z">
              <w:tcPr>
                <w:tcW w:w="0" w:type="auto"/>
              </w:tcPr>
            </w:tcPrChange>
          </w:tcPr>
          <w:p w14:paraId="00F97028" w14:textId="3706831E" w:rsidR="00113E7D" w:rsidRDefault="004F447D" w:rsidP="00C627E3">
            <w:pPr>
              <w:pStyle w:val="Compact"/>
              <w:contextualSpacing/>
              <w:pPrChange w:id="186" w:author="Daniel Noble" w:date="2023-07-12T13:16:00Z">
                <w:pPr>
                  <w:pStyle w:val="Compact"/>
                  <w:spacing w:line="480" w:lineRule="auto"/>
                </w:pPr>
              </w:pPrChange>
            </w:pPr>
            <w:r>
              <w:t>Model 7 with h</w:t>
            </w:r>
            <w:r w:rsidR="00113E7D">
              <w:t>eterogenous variance</w:t>
            </w:r>
          </w:p>
        </w:tc>
        <w:tc>
          <w:tcPr>
            <w:tcW w:w="0" w:type="auto"/>
            <w:tcBorders>
              <w:top w:val="single" w:sz="2" w:space="0" w:color="auto"/>
            </w:tcBorders>
            <w:tcPrChange w:id="187" w:author="Daniel Noble" w:date="2023-06-30T08:46:00Z">
              <w:tcPr>
                <w:tcW w:w="0" w:type="auto"/>
              </w:tcPr>
            </w:tcPrChange>
          </w:tcPr>
          <w:p w14:paraId="7C505232" w14:textId="77777777" w:rsidR="00113E7D" w:rsidRDefault="00113E7D" w:rsidP="00C627E3">
            <w:pPr>
              <w:pStyle w:val="Compact"/>
              <w:contextualSpacing/>
              <w:jc w:val="center"/>
              <w:pPrChange w:id="188" w:author="Daniel Noble" w:date="2023-07-12T13:16:00Z">
                <w:pPr>
                  <w:pStyle w:val="Compact"/>
                  <w:spacing w:line="480" w:lineRule="auto"/>
                  <w:jc w:val="center"/>
                </w:pPr>
              </w:pPrChange>
            </w:pPr>
            <w:r>
              <w:t>-3280</w:t>
            </w:r>
          </w:p>
        </w:tc>
        <w:tc>
          <w:tcPr>
            <w:tcW w:w="0" w:type="auto"/>
            <w:tcBorders>
              <w:top w:val="single" w:sz="2" w:space="0" w:color="auto"/>
            </w:tcBorders>
            <w:tcPrChange w:id="189" w:author="Daniel Noble" w:date="2023-06-30T08:46:00Z">
              <w:tcPr>
                <w:tcW w:w="0" w:type="auto"/>
              </w:tcPr>
            </w:tcPrChange>
          </w:tcPr>
          <w:p w14:paraId="306E33B0" w14:textId="77777777" w:rsidR="00113E7D" w:rsidRDefault="00113E7D" w:rsidP="00C627E3">
            <w:pPr>
              <w:pStyle w:val="Compact"/>
              <w:contextualSpacing/>
              <w:jc w:val="center"/>
              <w:pPrChange w:id="190" w:author="Daniel Noble" w:date="2023-07-12T13:16:00Z">
                <w:pPr>
                  <w:pStyle w:val="Compact"/>
                  <w:spacing w:line="480" w:lineRule="auto"/>
                  <w:jc w:val="center"/>
                </w:pPr>
              </w:pPrChange>
            </w:pPr>
            <w:r>
              <w:t>0</w:t>
            </w:r>
          </w:p>
        </w:tc>
        <w:tc>
          <w:tcPr>
            <w:tcW w:w="0" w:type="auto"/>
            <w:tcBorders>
              <w:top w:val="single" w:sz="2" w:space="0" w:color="auto"/>
            </w:tcBorders>
            <w:tcPrChange w:id="191" w:author="Daniel Noble" w:date="2023-06-30T08:46:00Z">
              <w:tcPr>
                <w:tcW w:w="0" w:type="auto"/>
              </w:tcPr>
            </w:tcPrChange>
          </w:tcPr>
          <w:p w14:paraId="0EC1BF22" w14:textId="77777777" w:rsidR="00113E7D" w:rsidRDefault="00113E7D" w:rsidP="00C627E3">
            <w:pPr>
              <w:pStyle w:val="Compact"/>
              <w:contextualSpacing/>
              <w:jc w:val="center"/>
              <w:pPrChange w:id="192" w:author="Daniel Noble" w:date="2023-07-12T13:16:00Z">
                <w:pPr>
                  <w:pStyle w:val="Compact"/>
                  <w:spacing w:line="480" w:lineRule="auto"/>
                  <w:jc w:val="center"/>
                </w:pPr>
              </w:pPrChange>
            </w:pPr>
            <w:r>
              <w:t>0</w:t>
            </w:r>
          </w:p>
        </w:tc>
      </w:tr>
      <w:tr w:rsidR="00113E7D" w14:paraId="30FDE827" w14:textId="77777777" w:rsidTr="00AF0978">
        <w:tc>
          <w:tcPr>
            <w:tcW w:w="0" w:type="auto"/>
            <w:tcBorders>
              <w:bottom w:val="single" w:sz="2" w:space="0" w:color="auto"/>
            </w:tcBorders>
            <w:tcPrChange w:id="193" w:author="Daniel Noble" w:date="2023-06-30T08:46:00Z">
              <w:tcPr>
                <w:tcW w:w="0" w:type="auto"/>
              </w:tcPr>
            </w:tcPrChange>
          </w:tcPr>
          <w:p w14:paraId="34B3BA87" w14:textId="0FE0DFEE" w:rsidR="00113E7D" w:rsidRDefault="004F447D" w:rsidP="00C627E3">
            <w:pPr>
              <w:pStyle w:val="Compact"/>
              <w:contextualSpacing/>
              <w:pPrChange w:id="194" w:author="Daniel Noble" w:date="2023-07-12T13:16:00Z">
                <w:pPr>
                  <w:pStyle w:val="Compact"/>
                  <w:spacing w:line="480" w:lineRule="auto"/>
                </w:pPr>
              </w:pPrChange>
            </w:pPr>
            <w:r>
              <w:t>Model 7 with h</w:t>
            </w:r>
            <w:r w:rsidR="00113E7D">
              <w:t>omogenous variance</w:t>
            </w:r>
          </w:p>
        </w:tc>
        <w:tc>
          <w:tcPr>
            <w:tcW w:w="0" w:type="auto"/>
            <w:tcBorders>
              <w:bottom w:val="single" w:sz="2" w:space="0" w:color="auto"/>
            </w:tcBorders>
            <w:tcPrChange w:id="195" w:author="Daniel Noble" w:date="2023-06-30T08:46:00Z">
              <w:tcPr>
                <w:tcW w:w="0" w:type="auto"/>
              </w:tcPr>
            </w:tcPrChange>
          </w:tcPr>
          <w:p w14:paraId="6E079306" w14:textId="77777777" w:rsidR="00113E7D" w:rsidRDefault="00113E7D" w:rsidP="00C627E3">
            <w:pPr>
              <w:pStyle w:val="Compact"/>
              <w:contextualSpacing/>
              <w:jc w:val="center"/>
              <w:pPrChange w:id="196" w:author="Daniel Noble" w:date="2023-07-12T13:16:00Z">
                <w:pPr>
                  <w:pStyle w:val="Compact"/>
                  <w:spacing w:line="480" w:lineRule="auto"/>
                  <w:jc w:val="center"/>
                </w:pPr>
              </w:pPrChange>
            </w:pPr>
            <w:r>
              <w:t>-3261</w:t>
            </w:r>
          </w:p>
        </w:tc>
        <w:tc>
          <w:tcPr>
            <w:tcW w:w="0" w:type="auto"/>
            <w:tcBorders>
              <w:bottom w:val="single" w:sz="2" w:space="0" w:color="auto"/>
            </w:tcBorders>
            <w:tcPrChange w:id="197" w:author="Daniel Noble" w:date="2023-06-30T08:46:00Z">
              <w:tcPr>
                <w:tcW w:w="0" w:type="auto"/>
              </w:tcPr>
            </w:tcPrChange>
          </w:tcPr>
          <w:p w14:paraId="33A0400C" w14:textId="77777777" w:rsidR="00113E7D" w:rsidRDefault="00113E7D" w:rsidP="00C627E3">
            <w:pPr>
              <w:pStyle w:val="Compact"/>
              <w:contextualSpacing/>
              <w:jc w:val="center"/>
              <w:pPrChange w:id="198" w:author="Daniel Noble" w:date="2023-07-12T13:16:00Z">
                <w:pPr>
                  <w:pStyle w:val="Compact"/>
                  <w:spacing w:line="480" w:lineRule="auto"/>
                  <w:jc w:val="center"/>
                </w:pPr>
              </w:pPrChange>
            </w:pPr>
            <w:r>
              <w:t>-9.783</w:t>
            </w:r>
          </w:p>
        </w:tc>
        <w:tc>
          <w:tcPr>
            <w:tcW w:w="0" w:type="auto"/>
            <w:tcBorders>
              <w:bottom w:val="single" w:sz="2" w:space="0" w:color="auto"/>
            </w:tcBorders>
            <w:tcPrChange w:id="199" w:author="Daniel Noble" w:date="2023-06-30T08:46:00Z">
              <w:tcPr>
                <w:tcW w:w="0" w:type="auto"/>
              </w:tcPr>
            </w:tcPrChange>
          </w:tcPr>
          <w:p w14:paraId="25C5D15F" w14:textId="77777777" w:rsidR="00113E7D" w:rsidRDefault="00113E7D" w:rsidP="00C627E3">
            <w:pPr>
              <w:pStyle w:val="Compact"/>
              <w:contextualSpacing/>
              <w:jc w:val="center"/>
              <w:pPrChange w:id="200" w:author="Daniel Noble" w:date="2023-07-12T13:16:00Z">
                <w:pPr>
                  <w:pStyle w:val="Compact"/>
                  <w:spacing w:line="480" w:lineRule="auto"/>
                  <w:jc w:val="center"/>
                </w:pPr>
              </w:pPrChange>
            </w:pPr>
            <w:r>
              <w:t>6.429</w:t>
            </w:r>
          </w:p>
        </w:tc>
      </w:tr>
    </w:tbl>
    <w:p w14:paraId="20F34A7A" w14:textId="4DE931C4" w:rsidR="00113E7D" w:rsidRDefault="00113E7D" w:rsidP="00C627E3">
      <w:pPr>
        <w:pStyle w:val="BodyText"/>
        <w:contextualSpacing/>
        <w:pPrChange w:id="201" w:author="Daniel Noble" w:date="2023-07-12T13:16:00Z">
          <w:pPr>
            <w:pStyle w:val="BodyText"/>
            <w:spacing w:line="480" w:lineRule="auto"/>
          </w:pPr>
        </w:pPrChange>
      </w:pPr>
    </w:p>
    <w:p w14:paraId="67411A35" w14:textId="177A3504" w:rsidR="00237D40" w:rsidRDefault="00237D40" w:rsidP="00C627E3">
      <w:pPr>
        <w:pStyle w:val="Heading2"/>
        <w:contextualSpacing/>
        <w:rPr>
          <w:noProof/>
        </w:rPr>
        <w:pPrChange w:id="202" w:author="Daniel Noble" w:date="2023-07-12T13:16:00Z">
          <w:pPr>
            <w:pStyle w:val="Heading2"/>
            <w:spacing w:line="480" w:lineRule="auto"/>
          </w:pPr>
        </w:pPrChange>
      </w:pPr>
      <w:bookmarkStart w:id="203" w:name="the-influence-of-developmental-temperatu"/>
      <w:r>
        <w:t>The influence of developmental temperature on genetic and non-genetic variance across age</w:t>
      </w:r>
      <w:r w:rsidRPr="00B75E1A">
        <w:rPr>
          <w:noProof/>
        </w:rPr>
        <w:t xml:space="preserve"> </w:t>
      </w:r>
    </w:p>
    <w:bookmarkEnd w:id="203"/>
    <w:p w14:paraId="4A33E42C" w14:textId="5E3C3432" w:rsidR="002C4619" w:rsidRDefault="002C4619" w:rsidP="00C627E3">
      <w:pPr>
        <w:pStyle w:val="FirstParagraph"/>
        <w:contextualSpacing/>
        <w:pPrChange w:id="204" w:author="Daniel Noble" w:date="2023-07-12T13:16:00Z">
          <w:pPr>
            <w:pStyle w:val="FirstParagraph"/>
            <w:spacing w:line="480" w:lineRule="auto"/>
          </w:pPr>
        </w:pPrChange>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205"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C627E3">
      <w:pPr>
        <w:pStyle w:val="BodyText"/>
        <w:contextualSpacing/>
        <w:pPrChange w:id="206" w:author="Daniel Noble" w:date="2023-07-12T13:16:00Z">
          <w:pPr>
            <w:pStyle w:val="BodyText"/>
            <w:spacing w:line="480" w:lineRule="auto"/>
          </w:pPr>
        </w:pPrChange>
      </w:pPr>
      <w:r w:rsidRPr="00DF6366">
        <w:rPr>
          <w:b/>
          <w:bCs/>
        </w:rPr>
        <w:t>Table S</w:t>
      </w:r>
      <w:r>
        <w:rPr>
          <w:b/>
          <w:bCs/>
        </w:rPr>
        <w:t>3</w:t>
      </w:r>
      <w:r>
        <w:t xml:space="preserve"> </w:t>
      </w:r>
      <w:commentRangeStart w:id="207"/>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 xml:space="preserve">Values with * indicate very small values that were </w:t>
      </w:r>
      <w:commentRangeEnd w:id="207"/>
      <w:r w:rsidR="00AD0F7A">
        <w:rPr>
          <w:rStyle w:val="CommentReference"/>
          <w:lang w:val="en-GB"/>
        </w:rPr>
        <w:commentReference w:id="207"/>
      </w:r>
      <w:r w:rsidR="007B6ADE">
        <w:t>above zero.</w:t>
      </w:r>
    </w:p>
    <w:tbl>
      <w:tblPr>
        <w:tblW w:w="8734" w:type="dxa"/>
        <w:tblLook w:val="04A0" w:firstRow="1" w:lastRow="0" w:firstColumn="1" w:lastColumn="0" w:noHBand="0" w:noVBand="1"/>
        <w:tblPrChange w:id="208" w:author="Daniel Noble" w:date="2023-06-30T08:47:00Z">
          <w:tblPr>
            <w:tblW w:w="8734" w:type="dxa"/>
            <w:tblLook w:val="04A0" w:firstRow="1" w:lastRow="0" w:firstColumn="1" w:lastColumn="0" w:noHBand="0" w:noVBand="1"/>
          </w:tblPr>
        </w:tblPrChange>
      </w:tblPr>
      <w:tblGrid>
        <w:gridCol w:w="2039"/>
        <w:gridCol w:w="1365"/>
        <w:gridCol w:w="1073"/>
        <w:gridCol w:w="1058"/>
        <w:gridCol w:w="1407"/>
        <w:gridCol w:w="1106"/>
        <w:gridCol w:w="1090"/>
        <w:tblGridChange w:id="209">
          <w:tblGrid>
            <w:gridCol w:w="2039"/>
            <w:gridCol w:w="19"/>
            <w:gridCol w:w="1346"/>
            <w:gridCol w:w="1073"/>
            <w:gridCol w:w="865"/>
            <w:gridCol w:w="193"/>
            <w:gridCol w:w="1407"/>
            <w:gridCol w:w="1106"/>
            <w:gridCol w:w="686"/>
            <w:gridCol w:w="404"/>
          </w:tblGrid>
        </w:tblGridChange>
      </w:tblGrid>
      <w:tr w:rsidR="00E56BA9" w:rsidRPr="00E142DB" w14:paraId="6EF6742A" w14:textId="77777777" w:rsidTr="00F71303">
        <w:trPr>
          <w:trHeight w:val="351"/>
          <w:trPrChange w:id="210" w:author="Daniel Noble" w:date="2023-06-30T08:47:00Z">
            <w:trPr>
              <w:gridAfter w:val="0"/>
              <w:trHeight w:val="351"/>
            </w:trPr>
          </w:trPrChange>
        </w:trPr>
        <w:tc>
          <w:tcPr>
            <w:tcW w:w="0" w:type="auto"/>
            <w:tcBorders>
              <w:top w:val="nil"/>
              <w:left w:val="nil"/>
              <w:bottom w:val="nil"/>
              <w:right w:val="nil"/>
            </w:tcBorders>
            <w:shd w:val="clear" w:color="auto" w:fill="auto"/>
            <w:noWrap/>
            <w:vAlign w:val="bottom"/>
            <w:hideMark/>
            <w:tcPrChange w:id="211" w:author="Daniel Noble" w:date="2023-06-30T08:47: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rsidP="00C627E3">
            <w:pPr>
              <w:spacing w:after="0"/>
              <w:contextualSpacing/>
              <w:rPr>
                <w:rFonts w:ascii="Times New Roman" w:eastAsia="Times New Roman" w:hAnsi="Times New Roman" w:cs="Times New Roman"/>
                <w:lang w:val="en-HK" w:eastAsia="en-GB"/>
              </w:rPr>
              <w:pPrChange w:id="212" w:author="Daniel Noble" w:date="2023-07-12T13:16:00Z">
                <w:pPr>
                  <w:spacing w:after="0" w:line="480" w:lineRule="auto"/>
                </w:pPr>
              </w:pPrChange>
            </w:pPr>
          </w:p>
        </w:tc>
        <w:tc>
          <w:tcPr>
            <w:tcW w:w="0" w:type="auto"/>
            <w:gridSpan w:val="3"/>
            <w:tcBorders>
              <w:top w:val="single" w:sz="4" w:space="0" w:color="auto"/>
              <w:left w:val="nil"/>
              <w:bottom w:val="single" w:sz="4" w:space="0" w:color="auto"/>
              <w:right w:val="nil"/>
            </w:tcBorders>
            <w:shd w:val="clear" w:color="auto" w:fill="auto"/>
            <w:noWrap/>
            <w:vAlign w:val="bottom"/>
            <w:hideMark/>
            <w:tcPrChange w:id="213" w:author="Daniel Noble" w:date="2023-06-30T08:47: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14" w:author="Daniel Noble" w:date="2023-06-30T08:47:00Z">
                  <w:rPr>
                    <w:rFonts w:ascii="Times New Roman" w:eastAsia="Times New Roman" w:hAnsi="Times New Roman" w:cs="Times New Roman"/>
                    <w:color w:val="000000"/>
                    <w:lang w:val="en-HK" w:eastAsia="en-GB"/>
                  </w:rPr>
                </w:rPrChange>
              </w:rPr>
              <w:pPrChange w:id="21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16"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217"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218" w:author="Daniel Noble" w:date="2023-06-30T08:47:00Z">
                  <w:rPr>
                    <w:rFonts w:ascii="Times New Roman" w:eastAsia="Times New Roman" w:hAnsi="Times New Roman" w:cs="Times New Roman"/>
                    <w:color w:val="000000"/>
                    <w:lang w:val="en-HK" w:eastAsia="en-GB"/>
                  </w:rPr>
                </w:rPrChange>
              </w:rPr>
              <w:t xml:space="preserve"> (</w:t>
            </w:r>
            <w:proofErr w:type="spellStart"/>
            <w:r w:rsidR="00DF4AA5" w:rsidRPr="00F71303">
              <w:rPr>
                <w:b/>
                <w:bCs/>
                <w:rPrChange w:id="219" w:author="Daniel Noble" w:date="2023-06-30T08:47:00Z">
                  <w:rPr/>
                </w:rPrChange>
              </w:rPr>
              <w:t>n</w:t>
            </w:r>
            <w:r w:rsidR="00DF4AA5" w:rsidRPr="00F71303">
              <w:rPr>
                <w:b/>
                <w:bCs/>
                <w:vertAlign w:val="subscript"/>
                <w:rPrChange w:id="220"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221"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222" w:author="Daniel Noble" w:date="2023-06-30T08:47:00Z">
                  <w:rPr>
                    <w:rFonts w:ascii="Times New Roman" w:eastAsia="Times New Roman" w:hAnsi="Times New Roman" w:cs="Times New Roman"/>
                    <w:color w:val="000000"/>
                    <w:lang w:val="en-HK" w:eastAsia="en-GB"/>
                  </w:rPr>
                </w:rPrChange>
              </w:rPr>
              <w:t>= 125)</w:t>
            </w:r>
          </w:p>
        </w:tc>
        <w:tc>
          <w:tcPr>
            <w:tcW w:w="0" w:type="auto"/>
            <w:gridSpan w:val="3"/>
            <w:tcBorders>
              <w:top w:val="single" w:sz="4" w:space="0" w:color="auto"/>
              <w:left w:val="nil"/>
              <w:bottom w:val="single" w:sz="4" w:space="0" w:color="auto"/>
              <w:right w:val="nil"/>
            </w:tcBorders>
            <w:shd w:val="clear" w:color="auto" w:fill="auto"/>
            <w:noWrap/>
            <w:vAlign w:val="bottom"/>
            <w:hideMark/>
            <w:tcPrChange w:id="223" w:author="Daniel Noble" w:date="2023-06-30T08:47: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24" w:author="Daniel Noble" w:date="2023-06-30T08:47:00Z">
                  <w:rPr>
                    <w:rFonts w:ascii="Times New Roman" w:eastAsia="Times New Roman" w:hAnsi="Times New Roman" w:cs="Times New Roman"/>
                    <w:color w:val="000000"/>
                    <w:lang w:val="en-HK" w:eastAsia="en-GB"/>
                  </w:rPr>
                </w:rPrChange>
              </w:rPr>
              <w:pPrChange w:id="22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26"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227"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228" w:author="Daniel Noble" w:date="2023-06-30T08:47:00Z">
                  <w:rPr>
                    <w:rFonts w:ascii="Times New Roman" w:eastAsia="Times New Roman" w:hAnsi="Times New Roman" w:cs="Times New Roman"/>
                    <w:color w:val="000000"/>
                    <w:lang w:val="en-HK" w:eastAsia="en-GB"/>
                  </w:rPr>
                </w:rPrChange>
              </w:rPr>
              <w:t>(</w:t>
            </w:r>
            <w:proofErr w:type="spellStart"/>
            <w:r w:rsidR="00DF4AA5" w:rsidRPr="00F71303">
              <w:rPr>
                <w:b/>
                <w:bCs/>
                <w:rPrChange w:id="229" w:author="Daniel Noble" w:date="2023-06-30T08:47:00Z">
                  <w:rPr/>
                </w:rPrChange>
              </w:rPr>
              <w:t>n</w:t>
            </w:r>
            <w:r w:rsidR="00DF4AA5" w:rsidRPr="00F71303">
              <w:rPr>
                <w:b/>
                <w:bCs/>
                <w:vertAlign w:val="subscript"/>
                <w:rPrChange w:id="230"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231"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232"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C627E3">
            <w:pPr>
              <w:spacing w:after="0"/>
              <w:contextualSpacing/>
              <w:jc w:val="center"/>
              <w:rPr>
                <w:rFonts w:ascii="Times New Roman" w:eastAsia="Times New Roman" w:hAnsi="Times New Roman" w:cs="Times New Roman"/>
                <w:color w:val="000000"/>
                <w:lang w:val="en-HK" w:eastAsia="en-GB"/>
              </w:rPr>
              <w:pPrChange w:id="233"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34" w:author="Daniel Noble" w:date="2023-06-30T08:47:00Z">
                  <w:rPr>
                    <w:rFonts w:ascii="Times New Roman" w:eastAsia="Times New Roman" w:hAnsi="Times New Roman" w:cs="Times New Roman"/>
                    <w:color w:val="000000"/>
                    <w:lang w:val="en-HK" w:eastAsia="en-GB"/>
                  </w:rPr>
                </w:rPrChange>
              </w:rPr>
              <w:pPrChange w:id="23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36"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37" w:author="Daniel Noble" w:date="2023-06-30T08:47:00Z">
                  <w:rPr>
                    <w:rFonts w:ascii="Times New Roman" w:eastAsia="Times New Roman" w:hAnsi="Times New Roman" w:cs="Times New Roman"/>
                    <w:color w:val="000000"/>
                    <w:lang w:val="en-HK" w:eastAsia="en-GB"/>
                  </w:rPr>
                </w:rPrChange>
              </w:rPr>
              <w:pPrChange w:id="23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39"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40" w:author="Daniel Noble" w:date="2023-06-30T08:47:00Z">
                  <w:rPr>
                    <w:rFonts w:ascii="Times New Roman" w:eastAsia="Times New Roman" w:hAnsi="Times New Roman" w:cs="Times New Roman"/>
                    <w:color w:val="000000"/>
                    <w:lang w:val="en-HK" w:eastAsia="en-GB"/>
                  </w:rPr>
                </w:rPrChange>
              </w:rPr>
              <w:pPrChange w:id="241"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42" w:author="Daniel Noble" w:date="2023-06-30T08:47:00Z">
                  <w:rPr>
                    <w:rFonts w:ascii="Times New Roman" w:eastAsia="Times New Roman" w:hAnsi="Times New Roman" w:cs="Times New Roman"/>
                    <w:color w:val="000000"/>
                    <w:lang w:val="en-HK" w:eastAsia="en-GB"/>
                  </w:rPr>
                </w:rPrChange>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43" w:author="Daniel Noble" w:date="2023-06-30T08:47:00Z">
                  <w:rPr>
                    <w:rFonts w:ascii="Times New Roman" w:eastAsia="Times New Roman" w:hAnsi="Times New Roman" w:cs="Times New Roman"/>
                    <w:color w:val="000000"/>
                    <w:lang w:val="en-HK" w:eastAsia="en-GB"/>
                  </w:rPr>
                </w:rPrChange>
              </w:rPr>
              <w:pPrChange w:id="244"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45"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46" w:author="Daniel Noble" w:date="2023-06-30T08:47:00Z">
                  <w:rPr>
                    <w:rFonts w:ascii="Times New Roman" w:eastAsia="Times New Roman" w:hAnsi="Times New Roman" w:cs="Times New Roman"/>
                    <w:color w:val="000000"/>
                    <w:lang w:val="en-HK" w:eastAsia="en-GB"/>
                  </w:rPr>
                </w:rPrChange>
              </w:rPr>
              <w:pPrChange w:id="247"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48"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rsidP="00C627E3">
            <w:pPr>
              <w:spacing w:after="0"/>
              <w:contextualSpacing/>
              <w:jc w:val="center"/>
              <w:rPr>
                <w:rFonts w:ascii="Times New Roman" w:eastAsia="Times New Roman" w:hAnsi="Times New Roman" w:cs="Times New Roman"/>
                <w:b/>
                <w:bCs/>
                <w:color w:val="000000"/>
                <w:lang w:val="en-HK" w:eastAsia="en-GB"/>
                <w:rPrChange w:id="249" w:author="Daniel Noble" w:date="2023-06-30T08:47:00Z">
                  <w:rPr>
                    <w:rFonts w:ascii="Times New Roman" w:eastAsia="Times New Roman" w:hAnsi="Times New Roman" w:cs="Times New Roman"/>
                    <w:color w:val="000000"/>
                    <w:lang w:val="en-HK" w:eastAsia="en-GB"/>
                  </w:rPr>
                </w:rPrChange>
              </w:rPr>
              <w:pPrChange w:id="250"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251"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C627E3">
            <w:pPr>
              <w:spacing w:after="0"/>
              <w:contextualSpacing/>
              <w:rPr>
                <w:rFonts w:ascii="Times New Roman" w:eastAsia="Times New Roman" w:hAnsi="Times New Roman" w:cs="Times New Roman"/>
                <w:color w:val="000000"/>
                <w:lang w:val="en-HK" w:eastAsia="en-GB"/>
              </w:rPr>
              <w:pPrChange w:id="252" w:author="Daniel Noble" w:date="2023-07-12T13:16:00Z">
                <w:pPr>
                  <w:spacing w:after="0" w:line="480" w:lineRule="auto"/>
                </w:pPr>
              </w:pPrChange>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53"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54"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55"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56"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C627E3">
            <w:pPr>
              <w:spacing w:after="0"/>
              <w:contextualSpacing/>
              <w:jc w:val="center"/>
              <w:rPr>
                <w:rFonts w:ascii="Times New Roman" w:eastAsia="Times New Roman" w:hAnsi="Times New Roman" w:cs="Times New Roman"/>
                <w:b/>
                <w:bCs/>
                <w:color w:val="000000"/>
                <w:lang w:val="en-HK" w:eastAsia="en-GB"/>
              </w:rPr>
              <w:pPrChange w:id="257" w:author="Daniel Noble" w:date="2023-07-12T13:16:00Z">
                <w:pPr>
                  <w:spacing w:after="0" w:line="480" w:lineRule="auto"/>
                  <w:jc w:val="center"/>
                </w:pPr>
              </w:pPrChange>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58"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C627E3">
            <w:pPr>
              <w:spacing w:after="0"/>
              <w:contextualSpacing/>
              <w:rPr>
                <w:rFonts w:ascii="Times New Roman" w:eastAsia="Times New Roman" w:hAnsi="Times New Roman" w:cs="Times New Roman"/>
                <w:color w:val="000000"/>
                <w:lang w:val="en-HK" w:eastAsia="en-GB"/>
              </w:rPr>
              <w:pPrChange w:id="259" w:author="Daniel Noble" w:date="2023-07-12T13:16:00Z">
                <w:pPr>
                  <w:spacing w:after="0" w:line="480" w:lineRule="auto"/>
                </w:pPr>
              </w:pPrChange>
            </w:pPr>
            <w:proofErr w:type="spellStart"/>
            <w:r>
              <w:t>V</w:t>
            </w:r>
            <w:r w:rsidRPr="002C4619">
              <w:rPr>
                <w:vertAlign w:val="subscript"/>
              </w:rPr>
              <w:t>maternal</w:t>
            </w:r>
            <w:proofErr w:type="spellEnd"/>
          </w:p>
        </w:tc>
        <w:tc>
          <w:tcPr>
            <w:tcW w:w="0" w:type="auto"/>
            <w:tcBorders>
              <w:top w:val="nil"/>
              <w:left w:val="nil"/>
              <w:bottom w:val="nil"/>
              <w:right w:val="nil"/>
            </w:tcBorders>
            <w:shd w:val="clear" w:color="auto" w:fill="auto"/>
            <w:noWrap/>
            <w:hideMark/>
          </w:tcPr>
          <w:p w14:paraId="0215985B" w14:textId="16F18DBB"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0"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1"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3"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C627E3">
            <w:pPr>
              <w:spacing w:after="0"/>
              <w:contextualSpacing/>
              <w:jc w:val="center"/>
              <w:rPr>
                <w:rFonts w:ascii="Times New Roman" w:eastAsia="Times New Roman" w:hAnsi="Times New Roman" w:cs="Times New Roman"/>
                <w:b/>
                <w:bCs/>
                <w:color w:val="000000"/>
                <w:lang w:val="en-HK" w:eastAsia="en-GB"/>
              </w:rPr>
              <w:pPrChange w:id="264" w:author="Daniel Noble" w:date="2023-07-12T13:16:00Z">
                <w:pPr>
                  <w:spacing w:after="0" w:line="480" w:lineRule="auto"/>
                  <w:jc w:val="center"/>
                </w:pPr>
              </w:pPrChange>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5"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C627E3">
            <w:pPr>
              <w:spacing w:after="0"/>
              <w:contextualSpacing/>
              <w:rPr>
                <w:rFonts w:ascii="Times New Roman" w:eastAsia="Times New Roman" w:hAnsi="Times New Roman" w:cs="Times New Roman"/>
                <w:color w:val="000000"/>
                <w:lang w:val="en-HK" w:eastAsia="en-GB"/>
              </w:rPr>
              <w:pPrChange w:id="266" w:author="Daniel Noble" w:date="2023-07-12T13:16:00Z">
                <w:pPr>
                  <w:spacing w:after="0" w:line="480" w:lineRule="auto"/>
                </w:pPr>
              </w:pPrChange>
            </w:pPr>
            <w:proofErr w:type="spellStart"/>
            <w:r>
              <w:t>V</w:t>
            </w:r>
            <w:r w:rsidRPr="002C4619">
              <w:rPr>
                <w:vertAlign w:val="subscript"/>
              </w:rPr>
              <w:t>pe</w:t>
            </w:r>
            <w:r>
              <w:rPr>
                <w:vertAlign w:val="subscript"/>
              </w:rPr>
              <w:t>rmanent</w:t>
            </w:r>
            <w:proofErr w:type="spellEnd"/>
            <w:r>
              <w:rPr>
                <w:vertAlign w:val="subscript"/>
              </w:rPr>
              <w:t xml:space="preserve">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C627E3">
            <w:pPr>
              <w:spacing w:after="0"/>
              <w:contextualSpacing/>
              <w:jc w:val="center"/>
              <w:rPr>
                <w:rFonts w:ascii="Times New Roman" w:eastAsia="Times New Roman" w:hAnsi="Times New Roman" w:cs="Times New Roman"/>
                <w:b/>
                <w:bCs/>
                <w:color w:val="000000"/>
                <w:lang w:val="en-HK" w:eastAsia="en-GB"/>
              </w:rPr>
              <w:pPrChange w:id="268" w:author="Daniel Noble" w:date="2023-07-12T13:16:00Z">
                <w:pPr>
                  <w:spacing w:after="0" w:line="480" w:lineRule="auto"/>
                  <w:jc w:val="center"/>
                </w:pPr>
              </w:pPrChange>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69"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0"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C627E3">
            <w:pPr>
              <w:spacing w:after="0"/>
              <w:contextualSpacing/>
              <w:jc w:val="center"/>
              <w:rPr>
                <w:rFonts w:ascii="Times New Roman" w:eastAsia="Times New Roman" w:hAnsi="Times New Roman" w:cs="Times New Roman"/>
                <w:b/>
                <w:bCs/>
                <w:color w:val="000000"/>
                <w:lang w:val="en-HK" w:eastAsia="en-GB"/>
              </w:rPr>
              <w:pPrChange w:id="271" w:author="Daniel Noble" w:date="2023-07-12T13:16:00Z">
                <w:pPr>
                  <w:spacing w:after="0" w:line="480" w:lineRule="auto"/>
                  <w:jc w:val="center"/>
                </w:pPr>
              </w:pPrChange>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C627E3">
            <w:pPr>
              <w:spacing w:after="0"/>
              <w:contextualSpacing/>
              <w:rPr>
                <w:rFonts w:ascii="Times New Roman" w:eastAsia="Times New Roman" w:hAnsi="Times New Roman" w:cs="Times New Roman"/>
                <w:color w:val="000000"/>
                <w:lang w:val="en-HK" w:eastAsia="en-GB"/>
              </w:rPr>
              <w:pPrChange w:id="273" w:author="Daniel Noble" w:date="2023-07-12T13:16:00Z">
                <w:pPr>
                  <w:spacing w:after="0" w:line="480" w:lineRule="auto"/>
                </w:pPr>
              </w:pPrChange>
            </w:pPr>
            <w:proofErr w:type="spellStart"/>
            <w:r>
              <w:t>V</w:t>
            </w:r>
            <w:r w:rsidRPr="002C4619">
              <w:rPr>
                <w:vertAlign w:val="subscript"/>
              </w:rPr>
              <w:t>residual</w:t>
            </w:r>
            <w:proofErr w:type="spellEnd"/>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4"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5"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6"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8"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79"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C627E3">
            <w:pPr>
              <w:spacing w:after="0"/>
              <w:contextualSpacing/>
              <w:rPr>
                <w:rFonts w:ascii="Times New Roman" w:eastAsia="Times New Roman" w:hAnsi="Times New Roman" w:cs="Times New Roman"/>
                <w:color w:val="000000"/>
                <w:lang w:val="en-HK" w:eastAsia="en-GB"/>
              </w:rPr>
              <w:pPrChange w:id="280" w:author="Daniel Noble" w:date="2023-07-12T13:16:00Z">
                <w:pPr>
                  <w:spacing w:after="0" w:line="480" w:lineRule="auto"/>
                </w:pPr>
              </w:pPrChange>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1"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2"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3"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4"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5"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C627E3">
            <w:pPr>
              <w:spacing w:after="0"/>
              <w:contextualSpacing/>
              <w:jc w:val="center"/>
              <w:rPr>
                <w:rFonts w:ascii="Times New Roman" w:eastAsia="Times New Roman" w:hAnsi="Times New Roman" w:cs="Times New Roman"/>
                <w:b/>
                <w:bCs/>
                <w:color w:val="000000"/>
                <w:lang w:val="en-HK" w:eastAsia="en-GB"/>
              </w:rPr>
              <w:pPrChange w:id="286"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C627E3">
      <w:pPr>
        <w:pStyle w:val="FirstParagraph"/>
        <w:contextualSpacing/>
        <w:pPrChange w:id="287" w:author="Daniel Noble" w:date="2023-07-12T13:16:00Z">
          <w:pPr>
            <w:pStyle w:val="FirstParagraph"/>
            <w:spacing w:line="480" w:lineRule="auto"/>
          </w:pPr>
        </w:pPrChange>
      </w:pPr>
    </w:p>
    <w:p w14:paraId="05DE2222" w14:textId="75F35D6B" w:rsidR="003B1661" w:rsidRPr="0060796A" w:rsidRDefault="007E61CE" w:rsidP="00C627E3">
      <w:pPr>
        <w:pStyle w:val="FirstParagraph"/>
        <w:contextualSpacing/>
        <w:pPrChange w:id="288" w:author="Daniel Noble" w:date="2023-07-12T13:16:00Z">
          <w:pPr>
            <w:pStyle w:val="FirstParagraph"/>
            <w:spacing w:line="480" w:lineRule="auto"/>
          </w:pPr>
        </w:pPrChange>
      </w:pPr>
      <w:r>
        <w:lastRenderedPageBreak/>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C627E3">
      <w:pPr>
        <w:spacing w:before="180" w:after="180"/>
        <w:contextualSpacing/>
        <w:rPr>
          <w:rFonts w:ascii="Times New Roman" w:eastAsia="Calibri" w:hAnsi="Times New Roman" w:cs="Times New Roman"/>
        </w:rPr>
        <w:pPrChange w:id="289" w:author="Daniel Noble" w:date="2023-07-12T13:16:00Z">
          <w:pPr>
            <w:spacing w:before="180" w:after="180" w:line="480" w:lineRule="auto"/>
          </w:pPr>
        </w:pPrChange>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203"/>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290"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29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296"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 xml:space="preserve">(-0.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298"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29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00"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01"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C627E3">
            <w:pPr>
              <w:spacing w:after="0"/>
              <w:contextualSpacing/>
              <w:jc w:val="center"/>
              <w:rPr>
                <w:ins w:id="302" w:author="fonti.kar@gmail.com" w:date="2020-09-29T12:38:00Z"/>
                <w:rFonts w:ascii="Times New Roman" w:eastAsia="Times New Roman" w:hAnsi="Times New Roman" w:cs="Times New Roman"/>
                <w:b/>
                <w:bCs/>
                <w:color w:val="000000"/>
                <w:lang w:val="en-HK" w:eastAsia="en-GB"/>
              </w:rPr>
              <w:pPrChange w:id="303"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04"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0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06"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07"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08"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309"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31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11"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1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1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1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15"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16"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17"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1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19"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0"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1"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C627E3">
            <w:pPr>
              <w:spacing w:after="0"/>
              <w:contextualSpacing/>
              <w:jc w:val="center"/>
              <w:rPr>
                <w:rFonts w:ascii="Times New Roman" w:eastAsia="Times New Roman" w:hAnsi="Times New Roman" w:cs="Times New Roman"/>
                <w:color w:val="000000"/>
                <w:lang w:val="en-HK" w:eastAsia="en-GB"/>
              </w:rPr>
              <w:pPrChange w:id="32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3"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4"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5"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326"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327"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C627E3">
            <w:pPr>
              <w:spacing w:after="0"/>
              <w:contextualSpacing/>
              <w:jc w:val="center"/>
              <w:rPr>
                <w:rFonts w:ascii="Times New Roman" w:eastAsia="Times New Roman" w:hAnsi="Times New Roman" w:cs="Times New Roman"/>
                <w:i/>
                <w:iCs/>
                <w:color w:val="000000"/>
                <w:lang w:val="en-HK" w:eastAsia="en-GB"/>
              </w:rPr>
              <w:pPrChange w:id="328"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29"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30"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31"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32"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C627E3">
            <w:pPr>
              <w:spacing w:after="0"/>
              <w:contextualSpacing/>
              <w:jc w:val="center"/>
              <w:rPr>
                <w:rFonts w:ascii="Times New Roman" w:eastAsia="Times New Roman" w:hAnsi="Times New Roman" w:cs="Times New Roman"/>
                <w:b/>
                <w:bCs/>
                <w:color w:val="000000"/>
                <w:lang w:val="en-HK" w:eastAsia="en-GB"/>
              </w:rPr>
              <w:pPrChange w:id="333"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C627E3">
      <w:pPr>
        <w:spacing w:before="180" w:after="180"/>
        <w:contextualSpacing/>
        <w:rPr>
          <w:rFonts w:ascii="Times New Roman" w:eastAsia="Calibri" w:hAnsi="Times New Roman" w:cs="Times New Roman"/>
          <w:b/>
          <w:bCs/>
        </w:rPr>
        <w:pPrChange w:id="334" w:author="Daniel Noble" w:date="2023-07-12T13:16:00Z">
          <w:pPr>
            <w:spacing w:before="180" w:after="180" w:line="480" w:lineRule="auto"/>
          </w:pPr>
        </w:pPrChange>
      </w:pPr>
    </w:p>
    <w:p w14:paraId="440481E0" w14:textId="71919306" w:rsidR="003B1661" w:rsidRPr="00F862E4" w:rsidRDefault="003B1661" w:rsidP="00C627E3">
      <w:pPr>
        <w:spacing w:before="180" w:after="180"/>
        <w:contextualSpacing/>
        <w:rPr>
          <w:rFonts w:ascii="Times New Roman" w:eastAsia="Calibri" w:hAnsi="Times New Roman" w:cs="Times New Roman"/>
        </w:rPr>
        <w:pPrChange w:id="335" w:author="Daniel Noble" w:date="2023-07-12T13:16:00Z">
          <w:pPr>
            <w:spacing w:before="180" w:after="180" w:line="480" w:lineRule="auto"/>
          </w:pPr>
        </w:pPrChange>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36"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lastRenderedPageBreak/>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37"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3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3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4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4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4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4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4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5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5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5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53"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5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5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5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5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5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5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6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6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6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6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6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6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6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6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6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6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70"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71"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C627E3">
            <w:pPr>
              <w:spacing w:after="0"/>
              <w:contextualSpacing/>
              <w:jc w:val="center"/>
              <w:rPr>
                <w:rFonts w:ascii="Times New Roman" w:eastAsia="Times New Roman" w:hAnsi="Times New Roman" w:cs="Times New Roman"/>
                <w:i/>
                <w:iCs/>
                <w:color w:val="000000"/>
                <w:lang w:val="en-HK" w:eastAsia="en-GB"/>
              </w:rPr>
              <w:pPrChange w:id="372"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7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C627E3">
            <w:pPr>
              <w:spacing w:after="0"/>
              <w:contextualSpacing/>
              <w:jc w:val="center"/>
              <w:rPr>
                <w:rFonts w:ascii="Times New Roman" w:eastAsia="Times New Roman" w:hAnsi="Times New Roman" w:cs="Times New Roman"/>
                <w:b/>
                <w:bCs/>
                <w:color w:val="000000"/>
                <w:lang w:val="en-HK" w:eastAsia="en-GB"/>
              </w:rPr>
              <w:pPrChange w:id="37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C627E3">
            <w:pPr>
              <w:spacing w:after="0"/>
              <w:contextualSpacing/>
              <w:jc w:val="center"/>
              <w:rPr>
                <w:rFonts w:ascii="Times New Roman" w:eastAsia="Times New Roman" w:hAnsi="Times New Roman" w:cs="Times New Roman"/>
                <w:color w:val="000000"/>
                <w:lang w:val="en-HK" w:eastAsia="en-GB"/>
              </w:rPr>
              <w:pPrChange w:id="37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C627E3">
      <w:pPr>
        <w:pStyle w:val="BodyText"/>
        <w:contextualSpacing/>
        <w:rPr>
          <w:b/>
          <w:bCs/>
        </w:rPr>
        <w:pPrChange w:id="376" w:author="Daniel Noble" w:date="2023-07-12T13:16:00Z">
          <w:pPr>
            <w:pStyle w:val="BodyText"/>
            <w:spacing w:line="480" w:lineRule="auto"/>
          </w:pPr>
        </w:pPrChange>
      </w:pPr>
    </w:p>
    <w:p w14:paraId="25173C1B" w14:textId="77777777" w:rsidR="00490770" w:rsidRDefault="00490770" w:rsidP="00C627E3">
      <w:pPr>
        <w:pStyle w:val="Heading2"/>
        <w:contextualSpacing/>
        <w:pPrChange w:id="377" w:author="Daniel Noble" w:date="2023-07-12T13:16:00Z">
          <w:pPr>
            <w:pStyle w:val="Heading2"/>
            <w:spacing w:line="480" w:lineRule="auto"/>
          </w:pPr>
        </w:pPrChange>
      </w:pPr>
      <w:bookmarkStart w:id="378" w:name="accounting-for-scale-effects-using-coeff"/>
      <w:r>
        <w:t xml:space="preserve">Accounting for scale-effects using coefficients of </w:t>
      </w:r>
      <w:proofErr w:type="gramStart"/>
      <w:r>
        <w:t>variation</w:t>
      </w:r>
      <w:bookmarkEnd w:id="378"/>
      <w:proofErr w:type="gramEnd"/>
    </w:p>
    <w:p w14:paraId="076996FA" w14:textId="77777777" w:rsidR="00490770" w:rsidRDefault="00490770" w:rsidP="00C627E3">
      <w:pPr>
        <w:pStyle w:val="FirstParagraph"/>
        <w:contextualSpacing/>
        <w:pPrChange w:id="379" w:author="Daniel Noble" w:date="2023-07-12T13:16:00Z">
          <w:pPr>
            <w:pStyle w:val="FirstParagraph"/>
            <w:spacing w:line="480" w:lineRule="auto"/>
          </w:pPr>
        </w:pPrChange>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rsidP="00C627E3">
      <w:pPr>
        <w:pStyle w:val="BodyText"/>
        <w:contextualSpacing/>
        <w:pPrChange w:id="380"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C627E3">
      <w:pPr>
        <w:pStyle w:val="FirstParagraph"/>
        <w:contextualSpacing/>
        <w:pPrChange w:id="381" w:author="Daniel Noble" w:date="2023-07-12T13:16:00Z">
          <w:pPr>
            <w:pStyle w:val="FirstParagraph"/>
            <w:spacing w:line="480" w:lineRule="auto"/>
          </w:pPr>
        </w:pPrChange>
      </w:pPr>
      <w:r>
        <w:rPr>
          <w:noProof/>
        </w:rPr>
        <w:lastRenderedPageBreak/>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rsidP="00C627E3">
      <w:pPr>
        <w:pStyle w:val="BodyText"/>
        <w:contextualSpacing/>
        <w:pPrChange w:id="382" w:author="Daniel Noble" w:date="2023-07-12T13:16:00Z">
          <w:pPr>
            <w:pStyle w:val="BodyText"/>
            <w:spacing w:line="480" w:lineRule="auto"/>
          </w:pPr>
        </w:pPrChange>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rsidP="00C627E3">
      <w:pPr>
        <w:pStyle w:val="Heading2"/>
        <w:contextualSpacing/>
        <w:rPr>
          <w:sz w:val="26"/>
          <w:szCs w:val="26"/>
        </w:rPr>
        <w:pPrChange w:id="383"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78"/>
    </w:p>
    <w:p w14:paraId="39302928" w14:textId="181E2A87" w:rsidR="004C33D6" w:rsidRDefault="008B36B3" w:rsidP="00C627E3">
      <w:pPr>
        <w:pStyle w:val="FirstParagraph"/>
        <w:contextualSpacing/>
        <w:pPrChange w:id="384"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C627E3">
      <w:pPr>
        <w:pStyle w:val="BodyText"/>
        <w:contextualSpacing/>
        <w:pPrChange w:id="385" w:author="Daniel Noble" w:date="2023-07-12T13:16:00Z">
          <w:pPr>
            <w:pStyle w:val="BodyText"/>
            <w:spacing w:line="480" w:lineRule="auto"/>
          </w:pPr>
        </w:pPrChange>
      </w:pPr>
    </w:p>
    <w:p w14:paraId="6DDABD2B" w14:textId="7393EB84" w:rsidR="0038090E" w:rsidRPr="0038090E" w:rsidRDefault="0038090E" w:rsidP="00C627E3">
      <w:pPr>
        <w:spacing w:before="180" w:after="180"/>
        <w:contextualSpacing/>
        <w:rPr>
          <w:rFonts w:ascii="Times New Roman" w:eastAsia="Calibri" w:hAnsi="Times New Roman" w:cs="Times New Roman"/>
        </w:rPr>
        <w:pPrChange w:id="386"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between growth trajectory parameters (intercept, linear </w:t>
      </w:r>
      <w:proofErr w:type="gramStart"/>
      <w:r w:rsidRPr="0038090E">
        <w:rPr>
          <w:rFonts w:ascii="Times New Roman" w:eastAsia="Calibri" w:hAnsi="Times New Roman" w:cs="Times New Roman"/>
        </w:rPr>
        <w:t>slope</w:t>
      </w:r>
      <w:proofErr w:type="gramEnd"/>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387"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lastRenderedPageBreak/>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388"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8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39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39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39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39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39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0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0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02"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0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404"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405"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0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0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0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0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1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1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C627E3">
            <w:pPr>
              <w:spacing w:after="0"/>
              <w:contextualSpacing/>
              <w:jc w:val="center"/>
              <w:rPr>
                <w:rFonts w:ascii="Times New Roman" w:eastAsia="Times New Roman" w:hAnsi="Times New Roman" w:cs="Times New Roman"/>
                <w:color w:val="000000"/>
                <w:lang w:val="en-HK" w:eastAsia="en-GB"/>
              </w:rPr>
              <w:pPrChange w:id="41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2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421"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422"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C627E3">
            <w:pPr>
              <w:spacing w:after="0"/>
              <w:contextualSpacing/>
              <w:jc w:val="center"/>
              <w:rPr>
                <w:rFonts w:ascii="Times New Roman" w:eastAsia="Times New Roman" w:hAnsi="Times New Roman" w:cs="Times New Roman"/>
                <w:i/>
                <w:iCs/>
                <w:color w:val="000000"/>
                <w:lang w:val="en-HK" w:eastAsia="en-GB"/>
              </w:rPr>
              <w:pPrChange w:id="423"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2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2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C627E3">
            <w:pPr>
              <w:spacing w:after="0"/>
              <w:contextualSpacing/>
              <w:jc w:val="center"/>
              <w:rPr>
                <w:rFonts w:ascii="Times New Roman" w:eastAsia="Times New Roman" w:hAnsi="Times New Roman" w:cs="Times New Roman"/>
                <w:b/>
                <w:bCs/>
                <w:color w:val="000000"/>
                <w:lang w:val="en-HK" w:eastAsia="en-GB"/>
              </w:rPr>
              <w:pPrChange w:id="42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C627E3">
      <w:pPr>
        <w:contextualSpacing/>
        <w:pPrChange w:id="427"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4682"/>
        <w:gridCol w:w="1896"/>
        <w:gridCol w:w="1513"/>
        <w:gridCol w:w="1485"/>
        <w:tblGridChange w:id="428">
          <w:tblGrid>
            <w:gridCol w:w="4682"/>
            <w:gridCol w:w="1896"/>
            <w:gridCol w:w="1513"/>
            <w:gridCol w:w="1485"/>
          </w:tblGrid>
        </w:tblGridChange>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rsidP="00C627E3">
            <w:pPr>
              <w:pStyle w:val="FigureorTabletext"/>
              <w:spacing w:line="240" w:lineRule="auto"/>
              <w:rPr>
                <w:rFonts w:ascii="Times New Roman" w:hAnsi="Times New Roman"/>
              </w:rPr>
              <w:pPrChange w:id="429" w:author="Daniel Noble" w:date="2023-07-12T13:16:00Z">
                <w:pPr>
                  <w:pStyle w:val="FigureorTabletext"/>
                  <w:spacing w:line="480" w:lineRule="auto"/>
                </w:pPr>
              </w:pPrChange>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rsidP="00C627E3">
            <w:pPr>
              <w:pStyle w:val="FigureorTabletext"/>
              <w:spacing w:line="240" w:lineRule="auto"/>
              <w:rPr>
                <w:rFonts w:ascii="Times New Roman" w:hAnsi="Times New Roman"/>
              </w:rPr>
              <w:pPrChange w:id="430"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rsidP="00C627E3">
            <w:pPr>
              <w:pStyle w:val="FigureorTabletext"/>
              <w:spacing w:line="240" w:lineRule="auto"/>
              <w:rPr>
                <w:rFonts w:ascii="Times New Roman" w:hAnsi="Times New Roman"/>
              </w:rPr>
              <w:pPrChange w:id="431"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rsidP="00C627E3">
            <w:pPr>
              <w:pStyle w:val="FigureorTabletext"/>
              <w:spacing w:line="240" w:lineRule="auto"/>
              <w:rPr>
                <w:rFonts w:ascii="Times New Roman" w:hAnsi="Times New Roman"/>
              </w:rPr>
              <w:pPrChange w:id="432"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rsidP="00C627E3">
            <w:pPr>
              <w:pStyle w:val="FigureorTabletext"/>
              <w:spacing w:line="240" w:lineRule="auto"/>
              <w:rPr>
                <w:rFonts w:ascii="Times New Roman" w:hAnsi="Times New Roman"/>
              </w:rPr>
              <w:pPrChange w:id="433"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rsidP="00C627E3">
            <w:pPr>
              <w:pStyle w:val="FigureorTabletext"/>
              <w:spacing w:line="240" w:lineRule="auto"/>
              <w:rPr>
                <w:rFonts w:ascii="Times New Roman" w:hAnsi="Times New Roman"/>
                <w:i/>
                <w:iCs/>
              </w:rPr>
              <w:pPrChange w:id="434"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500470A" w14:textId="77777777" w:rsidR="00AA62AB" w:rsidRPr="00AA62AB" w:rsidRDefault="00AA62AB" w:rsidP="00C627E3">
            <w:pPr>
              <w:pStyle w:val="FigureorTabletext"/>
              <w:spacing w:line="240" w:lineRule="auto"/>
              <w:rPr>
                <w:rFonts w:ascii="Times New Roman" w:hAnsi="Times New Roman"/>
                <w:b/>
              </w:rPr>
              <w:pPrChange w:id="435" w:author="Daniel Noble" w:date="2023-07-12T13:16:00Z">
                <w:pPr>
                  <w:pStyle w:val="FigureorTabletext"/>
                  <w:spacing w:line="480" w:lineRule="auto"/>
                </w:pPr>
              </w:pPrChange>
            </w:pPr>
          </w:p>
        </w:tc>
        <w:tc>
          <w:tcPr>
            <w:tcW w:w="0" w:type="auto"/>
          </w:tcPr>
          <w:p w14:paraId="66B207FF" w14:textId="77777777" w:rsidR="00AA62AB" w:rsidRPr="00AA62AB" w:rsidRDefault="00AA62AB" w:rsidP="00C627E3">
            <w:pPr>
              <w:pStyle w:val="FigureorTabletext"/>
              <w:spacing w:line="240" w:lineRule="auto"/>
              <w:rPr>
                <w:rFonts w:ascii="Times New Roman" w:hAnsi="Times New Roman"/>
                <w:b/>
              </w:rPr>
              <w:pPrChange w:id="436" w:author="Daniel Noble" w:date="2023-07-12T13:16:00Z">
                <w:pPr>
                  <w:pStyle w:val="FigureorTabletext"/>
                  <w:spacing w:line="480" w:lineRule="auto"/>
                </w:pPr>
              </w:pPrChange>
            </w:pPr>
          </w:p>
        </w:tc>
        <w:tc>
          <w:tcPr>
            <w:tcW w:w="0" w:type="auto"/>
          </w:tcPr>
          <w:p w14:paraId="56E9B8C6" w14:textId="77777777" w:rsidR="00AA62AB" w:rsidRPr="00AA62AB" w:rsidRDefault="00AA62AB" w:rsidP="00C627E3">
            <w:pPr>
              <w:pStyle w:val="FigureorTabletext"/>
              <w:spacing w:line="240" w:lineRule="auto"/>
              <w:rPr>
                <w:rFonts w:ascii="Times New Roman" w:hAnsi="Times New Roman"/>
                <w:b/>
              </w:rPr>
              <w:pPrChange w:id="437" w:author="Daniel Noble" w:date="2023-07-12T13:16:00Z">
                <w:pPr>
                  <w:pStyle w:val="FigureorTabletext"/>
                  <w:spacing w:line="480" w:lineRule="auto"/>
                </w:pPr>
              </w:pPrChange>
            </w:pPr>
          </w:p>
        </w:tc>
      </w:tr>
      <w:tr w:rsidR="00AA62AB" w:rsidRPr="00AA62AB" w14:paraId="720F934A" w14:textId="77777777" w:rsidTr="000D60D5">
        <w:trPr>
          <w:trHeight w:val="374"/>
          <w:jc w:val="center"/>
        </w:trPr>
        <w:tc>
          <w:tcPr>
            <w:tcW w:w="0" w:type="auto"/>
          </w:tcPr>
          <w:p w14:paraId="5A9A6CE9" w14:textId="77777777" w:rsidR="00AA62AB" w:rsidRPr="00AA62AB" w:rsidRDefault="00AA62AB" w:rsidP="00C627E3">
            <w:pPr>
              <w:pStyle w:val="FigureorTabletext"/>
              <w:spacing w:line="240" w:lineRule="auto"/>
              <w:rPr>
                <w:rFonts w:ascii="Times New Roman" w:hAnsi="Times New Roman"/>
              </w:rPr>
              <w:pPrChange w:id="438"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1511443" w14:textId="77777777" w:rsidR="00AA62AB" w:rsidRPr="00AA62AB" w:rsidRDefault="00AA62AB" w:rsidP="00C627E3">
            <w:pPr>
              <w:pStyle w:val="FigureorTabletext"/>
              <w:spacing w:line="240" w:lineRule="auto"/>
              <w:rPr>
                <w:rFonts w:ascii="Times New Roman" w:hAnsi="Times New Roman"/>
                <w:b/>
              </w:rPr>
              <w:pPrChange w:id="439" w:author="Daniel Noble" w:date="2023-07-12T13:16:00Z">
                <w:pPr>
                  <w:pStyle w:val="FigureorTabletext"/>
                  <w:spacing w:line="480" w:lineRule="auto"/>
                </w:pPr>
              </w:pPrChange>
            </w:pPr>
            <w:r w:rsidRPr="00AA62AB">
              <w:rPr>
                <w:rFonts w:ascii="Times New Roman" w:hAnsi="Times New Roman"/>
                <w:b/>
              </w:rPr>
              <w:t>-0.995</w:t>
            </w:r>
          </w:p>
        </w:tc>
        <w:tc>
          <w:tcPr>
            <w:tcW w:w="0" w:type="auto"/>
          </w:tcPr>
          <w:p w14:paraId="4E834493" w14:textId="77777777" w:rsidR="00AA62AB" w:rsidRPr="00AA62AB" w:rsidRDefault="00AA62AB" w:rsidP="00C627E3">
            <w:pPr>
              <w:pStyle w:val="FigureorTabletext"/>
              <w:spacing w:line="240" w:lineRule="auto"/>
              <w:rPr>
                <w:rFonts w:ascii="Times New Roman" w:hAnsi="Times New Roman"/>
                <w:b/>
              </w:rPr>
              <w:pPrChange w:id="440" w:author="Daniel Noble" w:date="2023-07-12T13:16:00Z">
                <w:pPr>
                  <w:pStyle w:val="FigureorTabletext"/>
                  <w:spacing w:line="480" w:lineRule="auto"/>
                </w:pPr>
              </w:pPrChange>
            </w:pPr>
            <w:r w:rsidRPr="00AA62AB">
              <w:rPr>
                <w:rFonts w:ascii="Times New Roman" w:hAnsi="Times New Roman"/>
                <w:b/>
              </w:rPr>
              <w:t>-1.014</w:t>
            </w:r>
          </w:p>
        </w:tc>
        <w:tc>
          <w:tcPr>
            <w:tcW w:w="0" w:type="auto"/>
          </w:tcPr>
          <w:p w14:paraId="1CEAAD85" w14:textId="77777777" w:rsidR="00AA62AB" w:rsidRPr="00AA62AB" w:rsidRDefault="00AA62AB" w:rsidP="00C627E3">
            <w:pPr>
              <w:pStyle w:val="FigureorTabletext"/>
              <w:spacing w:line="240" w:lineRule="auto"/>
              <w:rPr>
                <w:rFonts w:ascii="Times New Roman" w:hAnsi="Times New Roman"/>
                <w:b/>
              </w:rPr>
              <w:pPrChange w:id="441" w:author="Daniel Noble" w:date="2023-07-12T13:16:00Z">
                <w:pPr>
                  <w:pStyle w:val="FigureorTabletext"/>
                  <w:spacing w:line="480" w:lineRule="auto"/>
                </w:pPr>
              </w:pPrChange>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rsidP="00C627E3">
            <w:pPr>
              <w:pStyle w:val="FigureorTabletext"/>
              <w:spacing w:line="240" w:lineRule="auto"/>
              <w:rPr>
                <w:rFonts w:ascii="Times New Roman" w:hAnsi="Times New Roman"/>
              </w:rPr>
              <w:pPrChange w:id="442"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420A1795" w14:textId="77777777" w:rsidR="00AA62AB" w:rsidRPr="00AA62AB" w:rsidRDefault="00AA62AB" w:rsidP="00C627E3">
            <w:pPr>
              <w:pStyle w:val="FigureorTabletext"/>
              <w:spacing w:line="240" w:lineRule="auto"/>
              <w:rPr>
                <w:rFonts w:ascii="Times New Roman" w:hAnsi="Times New Roman"/>
                <w:b/>
              </w:rPr>
              <w:pPrChange w:id="443" w:author="Daniel Noble" w:date="2023-07-12T13:16:00Z">
                <w:pPr>
                  <w:pStyle w:val="FigureorTabletext"/>
                  <w:spacing w:line="480" w:lineRule="auto"/>
                </w:pPr>
              </w:pPrChange>
            </w:pPr>
            <w:r w:rsidRPr="00AA62AB">
              <w:rPr>
                <w:rFonts w:ascii="Times New Roman" w:hAnsi="Times New Roman"/>
                <w:b/>
              </w:rPr>
              <w:t>-0.072</w:t>
            </w:r>
          </w:p>
        </w:tc>
        <w:tc>
          <w:tcPr>
            <w:tcW w:w="0" w:type="auto"/>
          </w:tcPr>
          <w:p w14:paraId="18378BBE" w14:textId="77777777" w:rsidR="00AA62AB" w:rsidRPr="00AA62AB" w:rsidRDefault="00AA62AB" w:rsidP="00C627E3">
            <w:pPr>
              <w:pStyle w:val="FigureorTabletext"/>
              <w:spacing w:line="240" w:lineRule="auto"/>
              <w:rPr>
                <w:rFonts w:ascii="Times New Roman" w:hAnsi="Times New Roman"/>
                <w:b/>
              </w:rPr>
              <w:pPrChange w:id="444"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25F8BEFC" w14:textId="77777777" w:rsidR="00AA62AB" w:rsidRPr="00AA62AB" w:rsidRDefault="00AA62AB" w:rsidP="00C627E3">
            <w:pPr>
              <w:pStyle w:val="FigureorTabletext"/>
              <w:spacing w:line="240" w:lineRule="auto"/>
              <w:rPr>
                <w:rFonts w:ascii="Times New Roman" w:hAnsi="Times New Roman"/>
                <w:b/>
              </w:rPr>
              <w:pPrChange w:id="445" w:author="Daniel Noble" w:date="2023-07-12T13:16:00Z">
                <w:pPr>
                  <w:pStyle w:val="FigureorTabletext"/>
                  <w:spacing w:line="480" w:lineRule="auto"/>
                </w:pPr>
              </w:pPrChange>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rsidP="00C627E3">
            <w:pPr>
              <w:pStyle w:val="FigureorTabletext"/>
              <w:spacing w:line="240" w:lineRule="auto"/>
              <w:rPr>
                <w:rFonts w:ascii="Times New Roman" w:hAnsi="Times New Roman"/>
              </w:rPr>
              <w:pPrChange w:id="446" w:author="Daniel Noble" w:date="2023-07-12T13:16:00Z">
                <w:pPr>
                  <w:pStyle w:val="FigureorTabletext"/>
                  <w:spacing w:line="480" w:lineRule="auto"/>
                </w:pPr>
              </w:pPrChange>
            </w:pPr>
            <w:r w:rsidRPr="00AA62AB">
              <w:rPr>
                <w:rFonts w:ascii="Times New Roman" w:hAnsi="Times New Roman"/>
              </w:rPr>
              <w:t>Age</w:t>
            </w:r>
          </w:p>
        </w:tc>
        <w:tc>
          <w:tcPr>
            <w:tcW w:w="0" w:type="auto"/>
          </w:tcPr>
          <w:p w14:paraId="0E0609D3" w14:textId="77777777" w:rsidR="00AA62AB" w:rsidRPr="00AA62AB" w:rsidRDefault="00AA62AB" w:rsidP="00C627E3">
            <w:pPr>
              <w:pStyle w:val="FigureorTabletext"/>
              <w:spacing w:line="240" w:lineRule="auto"/>
              <w:rPr>
                <w:rFonts w:ascii="Times New Roman" w:hAnsi="Times New Roman"/>
                <w:b/>
              </w:rPr>
              <w:pPrChange w:id="447" w:author="Daniel Noble" w:date="2023-07-12T13:16:00Z">
                <w:pPr>
                  <w:pStyle w:val="FigureorTabletext"/>
                  <w:spacing w:line="480" w:lineRule="auto"/>
                </w:pPr>
              </w:pPrChange>
            </w:pPr>
            <w:r w:rsidRPr="00AA62AB">
              <w:rPr>
                <w:rFonts w:ascii="Times New Roman" w:hAnsi="Times New Roman"/>
                <w:b/>
              </w:rPr>
              <w:t>0.507</w:t>
            </w:r>
          </w:p>
        </w:tc>
        <w:tc>
          <w:tcPr>
            <w:tcW w:w="0" w:type="auto"/>
          </w:tcPr>
          <w:p w14:paraId="18B38E24" w14:textId="77777777" w:rsidR="00AA62AB" w:rsidRPr="00AA62AB" w:rsidRDefault="00AA62AB" w:rsidP="00C627E3">
            <w:pPr>
              <w:pStyle w:val="FigureorTabletext"/>
              <w:spacing w:line="240" w:lineRule="auto"/>
              <w:rPr>
                <w:rFonts w:ascii="Times New Roman" w:hAnsi="Times New Roman"/>
                <w:b/>
              </w:rPr>
              <w:pPrChange w:id="448"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B60AE2E" w14:textId="77777777" w:rsidR="00AA62AB" w:rsidRPr="00AA62AB" w:rsidRDefault="00AA62AB" w:rsidP="00C627E3">
            <w:pPr>
              <w:pStyle w:val="FigureorTabletext"/>
              <w:spacing w:line="240" w:lineRule="auto"/>
              <w:rPr>
                <w:rFonts w:ascii="Times New Roman" w:hAnsi="Times New Roman"/>
                <w:b/>
              </w:rPr>
              <w:pPrChange w:id="449" w:author="Daniel Noble" w:date="2023-07-12T13:16:00Z">
                <w:pPr>
                  <w:pStyle w:val="FigureorTabletext"/>
                  <w:spacing w:line="480" w:lineRule="auto"/>
                </w:pPr>
              </w:pPrChange>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rsidP="00C627E3">
            <w:pPr>
              <w:pStyle w:val="FigureorTabletext"/>
              <w:spacing w:line="240" w:lineRule="auto"/>
              <w:rPr>
                <w:rFonts w:ascii="Times New Roman" w:hAnsi="Times New Roman"/>
              </w:rPr>
              <w:pPrChange w:id="450"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rsidP="00C627E3">
            <w:pPr>
              <w:pStyle w:val="FigureorTabletext"/>
              <w:spacing w:line="240" w:lineRule="auto"/>
              <w:rPr>
                <w:rFonts w:ascii="Times New Roman" w:hAnsi="Times New Roman"/>
                <w:b/>
              </w:rPr>
              <w:pPrChange w:id="451"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4819BDC8" w14:textId="77777777" w:rsidR="00AA62AB" w:rsidRPr="00AA62AB" w:rsidRDefault="00AA62AB" w:rsidP="00C627E3">
            <w:pPr>
              <w:pStyle w:val="FigureorTabletext"/>
              <w:spacing w:line="240" w:lineRule="auto"/>
              <w:rPr>
                <w:rFonts w:ascii="Times New Roman" w:hAnsi="Times New Roman"/>
                <w:b/>
              </w:rPr>
              <w:pPrChange w:id="452" w:author="Daniel Noble" w:date="2023-07-12T13:16:00Z">
                <w:pPr>
                  <w:pStyle w:val="FigureorTabletext"/>
                  <w:spacing w:line="480" w:lineRule="auto"/>
                </w:pPr>
              </w:pPrChange>
            </w:pPr>
            <w:r w:rsidRPr="00AA62AB">
              <w:rPr>
                <w:rFonts w:ascii="Times New Roman" w:hAnsi="Times New Roman"/>
                <w:b/>
              </w:rPr>
              <w:t>-0.199</w:t>
            </w:r>
          </w:p>
        </w:tc>
        <w:tc>
          <w:tcPr>
            <w:tcW w:w="0" w:type="auto"/>
          </w:tcPr>
          <w:p w14:paraId="1E928816" w14:textId="77777777" w:rsidR="00AA62AB" w:rsidRPr="00AA62AB" w:rsidRDefault="00AA62AB" w:rsidP="00C627E3">
            <w:pPr>
              <w:pStyle w:val="FigureorTabletext"/>
              <w:spacing w:line="240" w:lineRule="auto"/>
              <w:rPr>
                <w:rFonts w:ascii="Times New Roman" w:hAnsi="Times New Roman"/>
                <w:b/>
              </w:rPr>
              <w:pPrChange w:id="453" w:author="Daniel Noble" w:date="2023-07-12T13:16:00Z">
                <w:pPr>
                  <w:pStyle w:val="FigureorTabletext"/>
                  <w:spacing w:line="480" w:lineRule="auto"/>
                </w:pPr>
              </w:pPrChange>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rsidP="00C627E3">
            <w:pPr>
              <w:pStyle w:val="FigureorTabletext"/>
              <w:spacing w:line="240" w:lineRule="auto"/>
              <w:rPr>
                <w:rFonts w:ascii="Times New Roman" w:hAnsi="Times New Roman"/>
              </w:rPr>
              <w:pPrChange w:id="454"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rsidP="00C627E3">
            <w:pPr>
              <w:pStyle w:val="FigureorTabletext"/>
              <w:spacing w:line="240" w:lineRule="auto"/>
              <w:rPr>
                <w:rFonts w:ascii="Times New Roman" w:hAnsi="Times New Roman"/>
                <w:b/>
              </w:rPr>
              <w:pPrChange w:id="455" w:author="Daniel Noble" w:date="2023-07-12T13:16:00Z">
                <w:pPr>
                  <w:pStyle w:val="FigureorTabletext"/>
                  <w:spacing w:line="480" w:lineRule="auto"/>
                </w:pPr>
              </w:pPrChange>
            </w:pPr>
            <w:r w:rsidRPr="00AA62AB">
              <w:rPr>
                <w:rFonts w:ascii="Times New Roman" w:hAnsi="Times New Roman"/>
              </w:rPr>
              <w:t>-0.005</w:t>
            </w:r>
          </w:p>
        </w:tc>
        <w:tc>
          <w:tcPr>
            <w:tcW w:w="0" w:type="auto"/>
          </w:tcPr>
          <w:p w14:paraId="768B7051" w14:textId="77777777" w:rsidR="00AA62AB" w:rsidRPr="00AA62AB" w:rsidRDefault="00AA62AB" w:rsidP="00C627E3">
            <w:pPr>
              <w:pStyle w:val="FigureorTabletext"/>
              <w:spacing w:line="240" w:lineRule="auto"/>
              <w:rPr>
                <w:rFonts w:ascii="Times New Roman" w:hAnsi="Times New Roman"/>
                <w:b/>
              </w:rPr>
              <w:pPrChange w:id="456" w:author="Daniel Noble" w:date="2023-07-12T13:16:00Z">
                <w:pPr>
                  <w:pStyle w:val="FigureorTabletext"/>
                  <w:spacing w:line="480" w:lineRule="auto"/>
                </w:pPr>
              </w:pPrChange>
            </w:pPr>
            <w:r w:rsidRPr="00AA62AB">
              <w:rPr>
                <w:rFonts w:ascii="Times New Roman" w:hAnsi="Times New Roman"/>
              </w:rPr>
              <w:t>-0.028</w:t>
            </w:r>
          </w:p>
        </w:tc>
        <w:tc>
          <w:tcPr>
            <w:tcW w:w="0" w:type="auto"/>
          </w:tcPr>
          <w:p w14:paraId="5E60BF9F" w14:textId="77777777" w:rsidR="00AA62AB" w:rsidRPr="00AA62AB" w:rsidRDefault="00AA62AB" w:rsidP="00C627E3">
            <w:pPr>
              <w:pStyle w:val="FigureorTabletext"/>
              <w:spacing w:line="240" w:lineRule="auto"/>
              <w:rPr>
                <w:rFonts w:ascii="Times New Roman" w:hAnsi="Times New Roman"/>
                <w:b/>
              </w:rPr>
              <w:pPrChange w:id="457" w:author="Daniel Noble" w:date="2023-07-12T13:16:00Z">
                <w:pPr>
                  <w:pStyle w:val="FigureorTabletext"/>
                  <w:spacing w:line="480" w:lineRule="auto"/>
                </w:pPr>
              </w:pPrChange>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rsidP="00C627E3">
            <w:pPr>
              <w:pStyle w:val="FigureorTabletext"/>
              <w:spacing w:line="240" w:lineRule="auto"/>
              <w:rPr>
                <w:rFonts w:ascii="Times New Roman" w:hAnsi="Times New Roman"/>
                <w:i/>
                <w:iCs/>
              </w:rPr>
              <w:pPrChange w:id="458"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C827F9B" w14:textId="77777777" w:rsidR="00AA62AB" w:rsidRPr="00AA62AB" w:rsidRDefault="00AA62AB" w:rsidP="00C627E3">
            <w:pPr>
              <w:pStyle w:val="FigureorTabletext"/>
              <w:spacing w:line="240" w:lineRule="auto"/>
              <w:rPr>
                <w:rFonts w:ascii="Times New Roman" w:hAnsi="Times New Roman"/>
                <w:b/>
              </w:rPr>
              <w:pPrChange w:id="459" w:author="Daniel Noble" w:date="2023-07-12T13:16:00Z">
                <w:pPr>
                  <w:pStyle w:val="FigureorTabletext"/>
                  <w:spacing w:line="480" w:lineRule="auto"/>
                </w:pPr>
              </w:pPrChange>
            </w:pPr>
          </w:p>
        </w:tc>
        <w:tc>
          <w:tcPr>
            <w:tcW w:w="0" w:type="auto"/>
          </w:tcPr>
          <w:p w14:paraId="15663CB2" w14:textId="77777777" w:rsidR="00AA62AB" w:rsidRPr="00AA62AB" w:rsidRDefault="00AA62AB" w:rsidP="00C627E3">
            <w:pPr>
              <w:pStyle w:val="FigureorTabletext"/>
              <w:spacing w:line="240" w:lineRule="auto"/>
              <w:rPr>
                <w:rFonts w:ascii="Times New Roman" w:hAnsi="Times New Roman"/>
                <w:b/>
              </w:rPr>
              <w:pPrChange w:id="460" w:author="Daniel Noble" w:date="2023-07-12T13:16:00Z">
                <w:pPr>
                  <w:pStyle w:val="FigureorTabletext"/>
                  <w:spacing w:line="480" w:lineRule="auto"/>
                </w:pPr>
              </w:pPrChange>
            </w:pPr>
          </w:p>
        </w:tc>
        <w:tc>
          <w:tcPr>
            <w:tcW w:w="0" w:type="auto"/>
          </w:tcPr>
          <w:p w14:paraId="0E3334E9" w14:textId="77777777" w:rsidR="00AA62AB" w:rsidRPr="00AA62AB" w:rsidRDefault="00AA62AB" w:rsidP="00C627E3">
            <w:pPr>
              <w:pStyle w:val="FigureorTabletext"/>
              <w:spacing w:line="240" w:lineRule="auto"/>
              <w:rPr>
                <w:rFonts w:ascii="Times New Roman" w:hAnsi="Times New Roman"/>
                <w:b/>
              </w:rPr>
              <w:pPrChange w:id="461" w:author="Daniel Noble" w:date="2023-07-12T13:16:00Z">
                <w:pPr>
                  <w:pStyle w:val="FigureorTabletext"/>
                  <w:spacing w:line="480" w:lineRule="auto"/>
                </w:pPr>
              </w:pPrChange>
            </w:pPr>
          </w:p>
        </w:tc>
      </w:tr>
      <w:tr w:rsidR="00AA62AB" w:rsidRPr="00AA62AB" w14:paraId="01DF69D6" w14:textId="77777777" w:rsidTr="000D60D5">
        <w:trPr>
          <w:trHeight w:val="374"/>
          <w:jc w:val="center"/>
        </w:trPr>
        <w:tc>
          <w:tcPr>
            <w:tcW w:w="0" w:type="auto"/>
          </w:tcPr>
          <w:p w14:paraId="4CA32E59" w14:textId="77777777" w:rsidR="00AA62AB" w:rsidRPr="00AA62AB" w:rsidRDefault="00AA62AB" w:rsidP="00C627E3">
            <w:pPr>
              <w:pStyle w:val="FigureorTabletext"/>
              <w:spacing w:line="240" w:lineRule="auto"/>
              <w:rPr>
                <w:rFonts w:ascii="Times New Roman" w:hAnsi="Times New Roman"/>
              </w:rPr>
              <w:pPrChange w:id="462"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2B35E007" w14:textId="77777777" w:rsidR="00AA62AB" w:rsidRPr="00AA62AB" w:rsidRDefault="00AA62AB" w:rsidP="00C627E3">
            <w:pPr>
              <w:pStyle w:val="FigureorTabletext"/>
              <w:spacing w:line="240" w:lineRule="auto"/>
              <w:rPr>
                <w:rFonts w:ascii="Times New Roman" w:hAnsi="Times New Roman"/>
                <w:b/>
              </w:rPr>
              <w:pPrChange w:id="463" w:author="Daniel Noble" w:date="2023-07-12T13:16:00Z">
                <w:pPr>
                  <w:pStyle w:val="FigureorTabletext"/>
                  <w:spacing w:line="480" w:lineRule="auto"/>
                </w:pPr>
              </w:pPrChange>
            </w:pPr>
          </w:p>
        </w:tc>
        <w:tc>
          <w:tcPr>
            <w:tcW w:w="0" w:type="auto"/>
          </w:tcPr>
          <w:p w14:paraId="4CE04243" w14:textId="77777777" w:rsidR="00AA62AB" w:rsidRPr="00AA62AB" w:rsidRDefault="00AA62AB" w:rsidP="00C627E3">
            <w:pPr>
              <w:pStyle w:val="FigureorTabletext"/>
              <w:spacing w:line="240" w:lineRule="auto"/>
              <w:rPr>
                <w:rFonts w:ascii="Times New Roman" w:hAnsi="Times New Roman"/>
                <w:b/>
              </w:rPr>
              <w:pPrChange w:id="464" w:author="Daniel Noble" w:date="2023-07-12T13:16:00Z">
                <w:pPr>
                  <w:pStyle w:val="FigureorTabletext"/>
                  <w:spacing w:line="480" w:lineRule="auto"/>
                </w:pPr>
              </w:pPrChange>
            </w:pPr>
          </w:p>
        </w:tc>
        <w:tc>
          <w:tcPr>
            <w:tcW w:w="0" w:type="auto"/>
          </w:tcPr>
          <w:p w14:paraId="525AD663" w14:textId="77777777" w:rsidR="00AA62AB" w:rsidRPr="00AA62AB" w:rsidRDefault="00AA62AB" w:rsidP="00C627E3">
            <w:pPr>
              <w:pStyle w:val="FigureorTabletext"/>
              <w:spacing w:line="240" w:lineRule="auto"/>
              <w:rPr>
                <w:rFonts w:ascii="Times New Roman" w:hAnsi="Times New Roman"/>
                <w:b/>
              </w:rPr>
              <w:pPrChange w:id="465" w:author="Daniel Noble" w:date="2023-07-12T13:16:00Z">
                <w:pPr>
                  <w:pStyle w:val="FigureorTabletext"/>
                  <w:spacing w:line="480" w:lineRule="auto"/>
                </w:pPr>
              </w:pPrChange>
            </w:pPr>
          </w:p>
        </w:tc>
      </w:tr>
      <w:tr w:rsidR="00AA62AB" w:rsidRPr="00AA62AB" w14:paraId="4D6770FF" w14:textId="77777777" w:rsidTr="000D60D5">
        <w:trPr>
          <w:trHeight w:val="374"/>
          <w:jc w:val="center"/>
        </w:trPr>
        <w:tc>
          <w:tcPr>
            <w:tcW w:w="0" w:type="auto"/>
          </w:tcPr>
          <w:p w14:paraId="72EBF05C" w14:textId="77777777" w:rsidR="00AA62AB" w:rsidRPr="00AA62AB" w:rsidRDefault="00AA62AB" w:rsidP="00C627E3">
            <w:pPr>
              <w:pStyle w:val="FigureorTabletext"/>
              <w:spacing w:line="240" w:lineRule="auto"/>
              <w:rPr>
                <w:rFonts w:ascii="Times New Roman" w:hAnsi="Times New Roman"/>
              </w:rPr>
              <w:pPrChange w:id="466"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6070ED69" w14:textId="77777777" w:rsidR="00AA62AB" w:rsidRPr="00AA62AB" w:rsidRDefault="00AA62AB" w:rsidP="00C627E3">
            <w:pPr>
              <w:pStyle w:val="FigureorTabletext"/>
              <w:spacing w:line="240" w:lineRule="auto"/>
              <w:rPr>
                <w:rFonts w:ascii="Times New Roman" w:hAnsi="Times New Roman"/>
                <w:b/>
              </w:rPr>
              <w:pPrChange w:id="467" w:author="Daniel Noble" w:date="2023-07-12T13:16:00Z">
                <w:pPr>
                  <w:pStyle w:val="FigureorTabletext"/>
                  <w:spacing w:line="480" w:lineRule="auto"/>
                </w:pPr>
              </w:pPrChange>
            </w:pPr>
            <w:r w:rsidRPr="00AA62AB">
              <w:rPr>
                <w:rFonts w:ascii="Times New Roman" w:hAnsi="Times New Roman"/>
                <w:b/>
              </w:rPr>
              <w:t>0.024</w:t>
            </w:r>
          </w:p>
        </w:tc>
        <w:tc>
          <w:tcPr>
            <w:tcW w:w="0" w:type="auto"/>
          </w:tcPr>
          <w:p w14:paraId="6750CCF4" w14:textId="77777777" w:rsidR="00AA62AB" w:rsidRPr="00AA62AB" w:rsidRDefault="00AA62AB" w:rsidP="00C627E3">
            <w:pPr>
              <w:pStyle w:val="FigureorTabletext"/>
              <w:spacing w:line="240" w:lineRule="auto"/>
              <w:rPr>
                <w:rFonts w:ascii="Times New Roman" w:hAnsi="Times New Roman"/>
                <w:b/>
              </w:rPr>
              <w:pPrChange w:id="468"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21D3977E" w14:textId="77777777" w:rsidR="00AA62AB" w:rsidRPr="00AA62AB" w:rsidRDefault="00AA62AB" w:rsidP="00C627E3">
            <w:pPr>
              <w:pStyle w:val="FigureorTabletext"/>
              <w:spacing w:line="240" w:lineRule="auto"/>
              <w:rPr>
                <w:rFonts w:ascii="Times New Roman" w:hAnsi="Times New Roman"/>
                <w:b/>
              </w:rPr>
              <w:pPrChange w:id="469"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rsidP="00C627E3">
            <w:pPr>
              <w:pStyle w:val="FigureorTabletext"/>
              <w:spacing w:line="240" w:lineRule="auto"/>
              <w:rPr>
                <w:rFonts w:ascii="Times New Roman" w:hAnsi="Times New Roman"/>
              </w:rPr>
              <w:pPrChange w:id="470" w:author="Daniel Noble" w:date="2023-07-12T13:16:00Z">
                <w:pPr>
                  <w:pStyle w:val="FigureorTabletext"/>
                  <w:spacing w:line="480" w:lineRule="auto"/>
                </w:pPr>
              </w:pPrChange>
            </w:pPr>
            <w:r w:rsidRPr="00AA62AB">
              <w:rPr>
                <w:rFonts w:ascii="Times New Roman" w:hAnsi="Times New Roman"/>
              </w:rPr>
              <w:lastRenderedPageBreak/>
              <w:t xml:space="preserve">    Slope</w:t>
            </w:r>
          </w:p>
        </w:tc>
        <w:tc>
          <w:tcPr>
            <w:tcW w:w="0" w:type="auto"/>
          </w:tcPr>
          <w:p w14:paraId="486B1208" w14:textId="77777777" w:rsidR="00AA62AB" w:rsidRPr="00AA62AB" w:rsidRDefault="00AA62AB" w:rsidP="00C627E3">
            <w:pPr>
              <w:pStyle w:val="FigureorTabletext"/>
              <w:spacing w:line="240" w:lineRule="auto"/>
              <w:rPr>
                <w:rFonts w:ascii="Times New Roman" w:hAnsi="Times New Roman"/>
                <w:b/>
              </w:rPr>
              <w:pPrChange w:id="471"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4E9F8EE1" w14:textId="77777777" w:rsidR="00AA62AB" w:rsidRPr="00AA62AB" w:rsidRDefault="00AA62AB" w:rsidP="00C627E3">
            <w:pPr>
              <w:pStyle w:val="FigureorTabletext"/>
              <w:spacing w:line="240" w:lineRule="auto"/>
              <w:rPr>
                <w:rFonts w:ascii="Times New Roman" w:hAnsi="Times New Roman"/>
                <w:b/>
              </w:rPr>
              <w:pPrChange w:id="472" w:author="Daniel Noble" w:date="2023-07-12T13:16:00Z">
                <w:pPr>
                  <w:pStyle w:val="FigureorTabletext"/>
                  <w:spacing w:line="480" w:lineRule="auto"/>
                </w:pPr>
              </w:pPrChange>
            </w:pPr>
            <w:r w:rsidRPr="00AA62AB">
              <w:rPr>
                <w:rFonts w:ascii="Times New Roman" w:hAnsi="Times New Roman"/>
                <w:b/>
              </w:rPr>
              <w:t>0.04</w:t>
            </w:r>
          </w:p>
        </w:tc>
        <w:tc>
          <w:tcPr>
            <w:tcW w:w="0" w:type="auto"/>
          </w:tcPr>
          <w:p w14:paraId="5A391CA3" w14:textId="77777777" w:rsidR="00AA62AB" w:rsidRPr="00AA62AB" w:rsidRDefault="00AA62AB" w:rsidP="00C627E3">
            <w:pPr>
              <w:pStyle w:val="FigureorTabletext"/>
              <w:spacing w:line="240" w:lineRule="auto"/>
              <w:rPr>
                <w:rFonts w:ascii="Times New Roman" w:hAnsi="Times New Roman"/>
                <w:b/>
              </w:rPr>
              <w:pPrChange w:id="473"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rsidP="00C627E3">
            <w:pPr>
              <w:pStyle w:val="FigureorTabletext"/>
              <w:spacing w:line="240" w:lineRule="auto"/>
              <w:rPr>
                <w:rFonts w:ascii="Times New Roman" w:hAnsi="Times New Roman"/>
              </w:rPr>
              <w:pPrChange w:id="474"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DACE3E2" w14:textId="77777777" w:rsidR="00AA62AB" w:rsidRPr="00AA62AB" w:rsidRDefault="00AA62AB" w:rsidP="00C627E3">
            <w:pPr>
              <w:pStyle w:val="FigureorTabletext"/>
              <w:spacing w:line="240" w:lineRule="auto"/>
              <w:rPr>
                <w:rFonts w:ascii="Times New Roman" w:hAnsi="Times New Roman"/>
                <w:b/>
              </w:rPr>
              <w:pPrChange w:id="475"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1CAF56A8" w14:textId="77777777" w:rsidR="00AA62AB" w:rsidRPr="00AA62AB" w:rsidRDefault="00AA62AB" w:rsidP="00C627E3">
            <w:pPr>
              <w:pStyle w:val="FigureorTabletext"/>
              <w:spacing w:line="240" w:lineRule="auto"/>
              <w:rPr>
                <w:rFonts w:ascii="Times New Roman" w:hAnsi="Times New Roman"/>
                <w:b/>
              </w:rPr>
              <w:pPrChange w:id="476"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0D9C20C2" w14:textId="77777777" w:rsidR="00AA62AB" w:rsidRPr="00AA62AB" w:rsidRDefault="00AA62AB" w:rsidP="00C627E3">
            <w:pPr>
              <w:pStyle w:val="FigureorTabletext"/>
              <w:spacing w:line="240" w:lineRule="auto"/>
              <w:rPr>
                <w:rFonts w:ascii="Times New Roman" w:hAnsi="Times New Roman"/>
                <w:b/>
              </w:rPr>
              <w:pPrChange w:id="477" w:author="Daniel Noble" w:date="2023-07-12T13:16:00Z">
                <w:pPr>
                  <w:pStyle w:val="FigureorTabletext"/>
                  <w:spacing w:line="480" w:lineRule="auto"/>
                </w:pPr>
              </w:pPrChange>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rsidP="00C627E3">
            <w:pPr>
              <w:pStyle w:val="FigureorTabletext"/>
              <w:spacing w:line="240" w:lineRule="auto"/>
              <w:rPr>
                <w:rFonts w:ascii="Times New Roman" w:hAnsi="Times New Roman"/>
              </w:rPr>
              <w:pPrChange w:id="478"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3226CA39" w14:textId="77777777" w:rsidR="00AA62AB" w:rsidRPr="00AA62AB" w:rsidRDefault="00AA62AB" w:rsidP="00C627E3">
            <w:pPr>
              <w:pStyle w:val="FigureorTabletext"/>
              <w:spacing w:line="240" w:lineRule="auto"/>
              <w:rPr>
                <w:rFonts w:ascii="Times New Roman" w:hAnsi="Times New Roman"/>
              </w:rPr>
              <w:pPrChange w:id="479" w:author="Daniel Noble" w:date="2023-07-12T13:16:00Z">
                <w:pPr>
                  <w:pStyle w:val="FigureorTabletext"/>
                  <w:spacing w:line="480" w:lineRule="auto"/>
                </w:pPr>
              </w:pPrChange>
            </w:pPr>
            <w:r w:rsidRPr="00AA62AB">
              <w:rPr>
                <w:rFonts w:ascii="Times New Roman" w:hAnsi="Times New Roman"/>
              </w:rPr>
              <w:t>-0.058</w:t>
            </w:r>
          </w:p>
        </w:tc>
        <w:tc>
          <w:tcPr>
            <w:tcW w:w="0" w:type="auto"/>
          </w:tcPr>
          <w:p w14:paraId="1528C1E8" w14:textId="77777777" w:rsidR="00AA62AB" w:rsidRPr="00AA62AB" w:rsidRDefault="00AA62AB" w:rsidP="00C627E3">
            <w:pPr>
              <w:pStyle w:val="FigureorTabletext"/>
              <w:spacing w:line="240" w:lineRule="auto"/>
              <w:rPr>
                <w:rFonts w:ascii="Times New Roman" w:hAnsi="Times New Roman"/>
              </w:rPr>
              <w:pPrChange w:id="480" w:author="Daniel Noble" w:date="2023-07-12T13:16:00Z">
                <w:pPr>
                  <w:pStyle w:val="FigureorTabletext"/>
                  <w:spacing w:line="480" w:lineRule="auto"/>
                </w:pPr>
              </w:pPrChange>
            </w:pPr>
            <w:r w:rsidRPr="00AA62AB">
              <w:rPr>
                <w:rFonts w:ascii="Times New Roman" w:hAnsi="Times New Roman"/>
              </w:rPr>
              <w:t>-0.845</w:t>
            </w:r>
          </w:p>
        </w:tc>
        <w:tc>
          <w:tcPr>
            <w:tcW w:w="0" w:type="auto"/>
          </w:tcPr>
          <w:p w14:paraId="57A38E0D" w14:textId="77777777" w:rsidR="00AA62AB" w:rsidRPr="00AA62AB" w:rsidRDefault="00AA62AB" w:rsidP="00C627E3">
            <w:pPr>
              <w:pStyle w:val="FigureorTabletext"/>
              <w:spacing w:line="240" w:lineRule="auto"/>
              <w:rPr>
                <w:rFonts w:ascii="Times New Roman" w:hAnsi="Times New Roman"/>
              </w:rPr>
              <w:pPrChange w:id="481" w:author="Daniel Noble" w:date="2023-07-12T13:16:00Z">
                <w:pPr>
                  <w:pStyle w:val="FigureorTabletext"/>
                  <w:spacing w:line="480" w:lineRule="auto"/>
                </w:pPr>
              </w:pPrChange>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rsidP="00C627E3">
            <w:pPr>
              <w:pStyle w:val="FigureorTabletext"/>
              <w:spacing w:line="240" w:lineRule="auto"/>
              <w:rPr>
                <w:rFonts w:ascii="Times New Roman" w:hAnsi="Times New Roman"/>
              </w:rPr>
              <w:pPrChange w:id="482"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2550192E" w14:textId="77777777" w:rsidR="00AA62AB" w:rsidRPr="00AA62AB" w:rsidRDefault="00AA62AB" w:rsidP="00C627E3">
            <w:pPr>
              <w:pStyle w:val="FigureorTabletext"/>
              <w:spacing w:line="240" w:lineRule="auto"/>
              <w:rPr>
                <w:rFonts w:ascii="Times New Roman" w:hAnsi="Times New Roman"/>
              </w:rPr>
              <w:pPrChange w:id="483" w:author="Daniel Noble" w:date="2023-07-12T13:16:00Z">
                <w:pPr>
                  <w:pStyle w:val="FigureorTabletext"/>
                  <w:spacing w:line="480" w:lineRule="auto"/>
                </w:pPr>
              </w:pPrChange>
            </w:pPr>
            <w:r w:rsidRPr="00AA62AB">
              <w:rPr>
                <w:rFonts w:ascii="Times New Roman" w:hAnsi="Times New Roman"/>
              </w:rPr>
              <w:t>-0.157</w:t>
            </w:r>
          </w:p>
        </w:tc>
        <w:tc>
          <w:tcPr>
            <w:tcW w:w="0" w:type="auto"/>
          </w:tcPr>
          <w:p w14:paraId="0CE2B881" w14:textId="77777777" w:rsidR="00AA62AB" w:rsidRPr="00AA62AB" w:rsidRDefault="00AA62AB" w:rsidP="00C627E3">
            <w:pPr>
              <w:pStyle w:val="FigureorTabletext"/>
              <w:spacing w:line="240" w:lineRule="auto"/>
              <w:rPr>
                <w:rFonts w:ascii="Times New Roman" w:hAnsi="Times New Roman"/>
              </w:rPr>
              <w:pPrChange w:id="484" w:author="Daniel Noble" w:date="2023-07-12T13:16:00Z">
                <w:pPr>
                  <w:pStyle w:val="FigureorTabletext"/>
                  <w:spacing w:line="480" w:lineRule="auto"/>
                </w:pPr>
              </w:pPrChange>
            </w:pPr>
            <w:r w:rsidRPr="00AA62AB">
              <w:rPr>
                <w:rFonts w:ascii="Times New Roman" w:hAnsi="Times New Roman"/>
              </w:rPr>
              <w:t>-0.921</w:t>
            </w:r>
          </w:p>
        </w:tc>
        <w:tc>
          <w:tcPr>
            <w:tcW w:w="0" w:type="auto"/>
          </w:tcPr>
          <w:p w14:paraId="70CCE894" w14:textId="77777777" w:rsidR="00AA62AB" w:rsidRPr="00AA62AB" w:rsidRDefault="00AA62AB" w:rsidP="00C627E3">
            <w:pPr>
              <w:pStyle w:val="FigureorTabletext"/>
              <w:spacing w:line="240" w:lineRule="auto"/>
              <w:rPr>
                <w:rFonts w:ascii="Times New Roman" w:hAnsi="Times New Roman"/>
              </w:rPr>
              <w:pPrChange w:id="485" w:author="Daniel Noble" w:date="2023-07-12T13:16:00Z">
                <w:pPr>
                  <w:pStyle w:val="FigureorTabletext"/>
                  <w:spacing w:line="480" w:lineRule="auto"/>
                </w:pPr>
              </w:pPrChange>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rsidP="00C627E3">
            <w:pPr>
              <w:pStyle w:val="FigureorTabletext"/>
              <w:spacing w:line="240" w:lineRule="auto"/>
              <w:rPr>
                <w:rFonts w:ascii="Times New Roman" w:hAnsi="Times New Roman"/>
              </w:rPr>
              <w:pPrChange w:id="486"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FF10B9A" w14:textId="77777777" w:rsidR="00AA62AB" w:rsidRPr="00AA62AB" w:rsidRDefault="00AA62AB" w:rsidP="00C627E3">
            <w:pPr>
              <w:pStyle w:val="FigureorTabletext"/>
              <w:spacing w:line="240" w:lineRule="auto"/>
              <w:rPr>
                <w:rFonts w:ascii="Times New Roman" w:hAnsi="Times New Roman"/>
              </w:rPr>
              <w:pPrChange w:id="487" w:author="Daniel Noble" w:date="2023-07-12T13:16:00Z">
                <w:pPr>
                  <w:pStyle w:val="FigureorTabletext"/>
                  <w:spacing w:line="480" w:lineRule="auto"/>
                </w:pPr>
              </w:pPrChange>
            </w:pPr>
            <w:r w:rsidRPr="00AA62AB">
              <w:rPr>
                <w:rFonts w:ascii="Times New Roman" w:hAnsi="Times New Roman"/>
              </w:rPr>
              <w:t>-0.06</w:t>
            </w:r>
          </w:p>
        </w:tc>
        <w:tc>
          <w:tcPr>
            <w:tcW w:w="0" w:type="auto"/>
          </w:tcPr>
          <w:p w14:paraId="5D570F23" w14:textId="77777777" w:rsidR="00AA62AB" w:rsidRPr="00AA62AB" w:rsidRDefault="00AA62AB" w:rsidP="00C627E3">
            <w:pPr>
              <w:pStyle w:val="FigureorTabletext"/>
              <w:spacing w:line="240" w:lineRule="auto"/>
              <w:rPr>
                <w:rFonts w:ascii="Times New Roman" w:hAnsi="Times New Roman"/>
              </w:rPr>
              <w:pPrChange w:id="488" w:author="Daniel Noble" w:date="2023-07-12T13:16:00Z">
                <w:pPr>
                  <w:pStyle w:val="FigureorTabletext"/>
                  <w:spacing w:line="480" w:lineRule="auto"/>
                </w:pPr>
              </w:pPrChange>
            </w:pPr>
            <w:r w:rsidRPr="00AA62AB">
              <w:rPr>
                <w:rFonts w:ascii="Times New Roman" w:hAnsi="Times New Roman"/>
              </w:rPr>
              <w:t>-0.877</w:t>
            </w:r>
          </w:p>
        </w:tc>
        <w:tc>
          <w:tcPr>
            <w:tcW w:w="0" w:type="auto"/>
          </w:tcPr>
          <w:p w14:paraId="6FECA16E" w14:textId="77777777" w:rsidR="00AA62AB" w:rsidRPr="00AA62AB" w:rsidRDefault="00AA62AB" w:rsidP="00C627E3">
            <w:pPr>
              <w:pStyle w:val="FigureorTabletext"/>
              <w:spacing w:line="240" w:lineRule="auto"/>
              <w:rPr>
                <w:rFonts w:ascii="Times New Roman" w:hAnsi="Times New Roman"/>
              </w:rPr>
              <w:pPrChange w:id="489" w:author="Daniel Noble" w:date="2023-07-12T13:16:00Z">
                <w:pPr>
                  <w:pStyle w:val="FigureorTabletext"/>
                  <w:spacing w:line="480" w:lineRule="auto"/>
                </w:pPr>
              </w:pPrChange>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rsidP="00C627E3">
            <w:pPr>
              <w:pStyle w:val="FigureorTabletext"/>
              <w:spacing w:line="240" w:lineRule="auto"/>
              <w:rPr>
                <w:rFonts w:ascii="Times New Roman" w:hAnsi="Times New Roman"/>
              </w:rPr>
              <w:pPrChange w:id="490"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43EE2053" w14:textId="77777777" w:rsidR="00AA62AB" w:rsidRPr="00AA62AB" w:rsidRDefault="00AA62AB" w:rsidP="00C627E3">
            <w:pPr>
              <w:pStyle w:val="FigureorTabletext"/>
              <w:spacing w:line="240" w:lineRule="auto"/>
              <w:rPr>
                <w:rFonts w:ascii="Times New Roman" w:hAnsi="Times New Roman"/>
                <w:b/>
              </w:rPr>
              <w:pPrChange w:id="491"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215ADB28" w14:textId="77777777" w:rsidR="00AA62AB" w:rsidRPr="00AA62AB" w:rsidRDefault="00AA62AB" w:rsidP="00C627E3">
            <w:pPr>
              <w:pStyle w:val="FigureorTabletext"/>
              <w:spacing w:line="240" w:lineRule="auto"/>
              <w:rPr>
                <w:rFonts w:ascii="Times New Roman" w:hAnsi="Times New Roman"/>
                <w:b/>
              </w:rPr>
              <w:pPrChange w:id="492"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3596608E" w14:textId="77777777" w:rsidR="00AA62AB" w:rsidRPr="00AA62AB" w:rsidRDefault="00AA62AB" w:rsidP="00C627E3">
            <w:pPr>
              <w:pStyle w:val="FigureorTabletext"/>
              <w:spacing w:line="240" w:lineRule="auto"/>
              <w:rPr>
                <w:rFonts w:ascii="Times New Roman" w:hAnsi="Times New Roman"/>
                <w:b/>
              </w:rPr>
              <w:pPrChange w:id="493" w:author="Daniel Noble" w:date="2023-07-12T13:16:00Z">
                <w:pPr>
                  <w:pStyle w:val="FigureorTabletext"/>
                  <w:spacing w:line="480" w:lineRule="auto"/>
                </w:pPr>
              </w:pPrChange>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C627E3">
            <w:pPr>
              <w:pStyle w:val="FigureorTabletext"/>
              <w:spacing w:line="240" w:lineRule="auto"/>
              <w:rPr>
                <w:rFonts w:ascii="Times New Roman" w:hAnsi="Times New Roman"/>
              </w:rPr>
              <w:pPrChange w:id="494"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E0BF601" w14:textId="77777777" w:rsidR="00AA62AB" w:rsidRPr="00AA62AB" w:rsidRDefault="00AA62AB" w:rsidP="00C627E3">
            <w:pPr>
              <w:pStyle w:val="FigureorTabletext"/>
              <w:spacing w:line="240" w:lineRule="auto"/>
              <w:rPr>
                <w:rFonts w:ascii="Times New Roman" w:hAnsi="Times New Roman"/>
                <w:b/>
              </w:rPr>
              <w:pPrChange w:id="495" w:author="Daniel Noble" w:date="2023-07-12T13:16:00Z">
                <w:pPr>
                  <w:pStyle w:val="FigureorTabletext"/>
                  <w:spacing w:line="480" w:lineRule="auto"/>
                </w:pPr>
              </w:pPrChange>
            </w:pPr>
          </w:p>
        </w:tc>
        <w:tc>
          <w:tcPr>
            <w:tcW w:w="0" w:type="auto"/>
          </w:tcPr>
          <w:p w14:paraId="0BE95DAE" w14:textId="77777777" w:rsidR="00AA62AB" w:rsidRPr="00AA62AB" w:rsidRDefault="00AA62AB" w:rsidP="00C627E3">
            <w:pPr>
              <w:pStyle w:val="FigureorTabletext"/>
              <w:spacing w:line="240" w:lineRule="auto"/>
              <w:rPr>
                <w:rFonts w:ascii="Times New Roman" w:hAnsi="Times New Roman"/>
                <w:b/>
              </w:rPr>
              <w:pPrChange w:id="496" w:author="Daniel Noble" w:date="2023-07-12T13:16:00Z">
                <w:pPr>
                  <w:pStyle w:val="FigureorTabletext"/>
                  <w:spacing w:line="480" w:lineRule="auto"/>
                </w:pPr>
              </w:pPrChange>
            </w:pPr>
          </w:p>
        </w:tc>
        <w:tc>
          <w:tcPr>
            <w:tcW w:w="0" w:type="auto"/>
          </w:tcPr>
          <w:p w14:paraId="12BBA379" w14:textId="77777777" w:rsidR="00AA62AB" w:rsidRPr="00AA62AB" w:rsidRDefault="00AA62AB" w:rsidP="00C627E3">
            <w:pPr>
              <w:pStyle w:val="FigureorTabletext"/>
              <w:spacing w:line="240" w:lineRule="auto"/>
              <w:rPr>
                <w:rFonts w:ascii="Times New Roman" w:hAnsi="Times New Roman"/>
                <w:b/>
              </w:rPr>
              <w:pPrChange w:id="497" w:author="Daniel Noble" w:date="2023-07-12T13:16:00Z">
                <w:pPr>
                  <w:pStyle w:val="FigureorTabletext"/>
                  <w:spacing w:line="480" w:lineRule="auto"/>
                </w:pPr>
              </w:pPrChange>
            </w:pPr>
          </w:p>
        </w:tc>
      </w:tr>
      <w:tr w:rsidR="00AA62AB" w:rsidRPr="00AA62AB" w14:paraId="38B93936" w14:textId="77777777" w:rsidTr="000D60D5">
        <w:trPr>
          <w:trHeight w:val="390"/>
          <w:jc w:val="center"/>
        </w:trPr>
        <w:tc>
          <w:tcPr>
            <w:tcW w:w="0" w:type="auto"/>
          </w:tcPr>
          <w:p w14:paraId="611A8132" w14:textId="77777777" w:rsidR="00AA62AB" w:rsidRPr="00AA62AB" w:rsidRDefault="00AA62AB" w:rsidP="00C627E3">
            <w:pPr>
              <w:pStyle w:val="FigureorTabletext"/>
              <w:spacing w:line="240" w:lineRule="auto"/>
              <w:rPr>
                <w:rFonts w:ascii="Times New Roman" w:hAnsi="Times New Roman"/>
              </w:rPr>
              <w:pPrChange w:id="498"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0DB3F91" w14:textId="77777777" w:rsidR="00AA62AB" w:rsidRPr="00AA62AB" w:rsidRDefault="00AA62AB" w:rsidP="00C627E3">
            <w:pPr>
              <w:pStyle w:val="FigureorTabletext"/>
              <w:spacing w:line="240" w:lineRule="auto"/>
              <w:rPr>
                <w:rFonts w:ascii="Times New Roman" w:hAnsi="Times New Roman"/>
                <w:b/>
              </w:rPr>
              <w:pPrChange w:id="499"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062286CE" w14:textId="77777777" w:rsidR="00AA62AB" w:rsidRPr="00AA62AB" w:rsidRDefault="00AA62AB" w:rsidP="00C627E3">
            <w:pPr>
              <w:pStyle w:val="FigureorTabletext"/>
              <w:spacing w:line="240" w:lineRule="auto"/>
              <w:rPr>
                <w:rFonts w:ascii="Times New Roman" w:hAnsi="Times New Roman"/>
                <w:b/>
              </w:rPr>
              <w:pPrChange w:id="500" w:author="Daniel Noble" w:date="2023-07-12T13:16:00Z">
                <w:pPr>
                  <w:pStyle w:val="FigureorTabletext"/>
                  <w:spacing w:line="480" w:lineRule="auto"/>
                </w:pPr>
              </w:pPrChange>
            </w:pPr>
            <w:r w:rsidRPr="00AA62AB">
              <w:rPr>
                <w:rFonts w:ascii="Times New Roman" w:hAnsi="Times New Roman"/>
                <w:b/>
              </w:rPr>
              <w:t>0.08</w:t>
            </w:r>
          </w:p>
        </w:tc>
        <w:tc>
          <w:tcPr>
            <w:tcW w:w="0" w:type="auto"/>
          </w:tcPr>
          <w:p w14:paraId="759A3A3D" w14:textId="77777777" w:rsidR="00AA62AB" w:rsidRPr="00AA62AB" w:rsidRDefault="00AA62AB" w:rsidP="00C627E3">
            <w:pPr>
              <w:pStyle w:val="FigureorTabletext"/>
              <w:spacing w:line="240" w:lineRule="auto"/>
              <w:rPr>
                <w:rFonts w:ascii="Times New Roman" w:hAnsi="Times New Roman"/>
                <w:b/>
              </w:rPr>
              <w:pPrChange w:id="501"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rsidP="00C627E3">
            <w:pPr>
              <w:pStyle w:val="FigureorTabletext"/>
              <w:spacing w:line="240" w:lineRule="auto"/>
              <w:rPr>
                <w:rFonts w:ascii="Times New Roman" w:hAnsi="Times New Roman"/>
              </w:rPr>
              <w:pPrChange w:id="502"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5B3C7C9C" w14:textId="77777777" w:rsidR="00AA62AB" w:rsidRPr="00AA62AB" w:rsidRDefault="00AA62AB" w:rsidP="00C627E3">
            <w:pPr>
              <w:pStyle w:val="FigureorTabletext"/>
              <w:spacing w:line="240" w:lineRule="auto"/>
              <w:rPr>
                <w:rFonts w:ascii="Times New Roman" w:hAnsi="Times New Roman"/>
                <w:b/>
              </w:rPr>
              <w:pPrChange w:id="503"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A854503" w14:textId="77777777" w:rsidR="00AA62AB" w:rsidRPr="00AA62AB" w:rsidRDefault="00AA62AB" w:rsidP="00C627E3">
            <w:pPr>
              <w:pStyle w:val="FigureorTabletext"/>
              <w:spacing w:line="240" w:lineRule="auto"/>
              <w:rPr>
                <w:rFonts w:ascii="Times New Roman" w:hAnsi="Times New Roman"/>
                <w:b/>
              </w:rPr>
              <w:pPrChange w:id="504" w:author="Daniel Noble" w:date="2023-07-12T13:16:00Z">
                <w:pPr>
                  <w:pStyle w:val="FigureorTabletext"/>
                  <w:spacing w:line="480" w:lineRule="auto"/>
                </w:pPr>
              </w:pPrChange>
            </w:pPr>
            <w:r w:rsidRPr="00AA62AB">
              <w:rPr>
                <w:rFonts w:ascii="Times New Roman" w:hAnsi="Times New Roman"/>
                <w:b/>
              </w:rPr>
              <w:t>0.1</w:t>
            </w:r>
          </w:p>
        </w:tc>
        <w:tc>
          <w:tcPr>
            <w:tcW w:w="0" w:type="auto"/>
          </w:tcPr>
          <w:p w14:paraId="25B563DA" w14:textId="77777777" w:rsidR="00AA62AB" w:rsidRPr="00AA62AB" w:rsidRDefault="00AA62AB" w:rsidP="00C627E3">
            <w:pPr>
              <w:pStyle w:val="FigureorTabletext"/>
              <w:spacing w:line="240" w:lineRule="auto"/>
              <w:rPr>
                <w:rFonts w:ascii="Times New Roman" w:hAnsi="Times New Roman"/>
                <w:b/>
              </w:rPr>
              <w:pPrChange w:id="505"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rsidP="00C627E3">
            <w:pPr>
              <w:pStyle w:val="FigureorTabletext"/>
              <w:spacing w:line="240" w:lineRule="auto"/>
              <w:rPr>
                <w:rFonts w:ascii="Times New Roman" w:hAnsi="Times New Roman"/>
              </w:rPr>
              <w:pPrChange w:id="506"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5BD0C144" w14:textId="77777777" w:rsidR="00AA62AB" w:rsidRPr="00AA62AB" w:rsidRDefault="00AA62AB" w:rsidP="00C627E3">
            <w:pPr>
              <w:pStyle w:val="FigureorTabletext"/>
              <w:spacing w:line="240" w:lineRule="auto"/>
              <w:rPr>
                <w:rFonts w:ascii="Times New Roman" w:hAnsi="Times New Roman"/>
                <w:b/>
              </w:rPr>
              <w:pPrChange w:id="507"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72933627" w14:textId="77777777" w:rsidR="00AA62AB" w:rsidRPr="00AA62AB" w:rsidRDefault="00AA62AB" w:rsidP="00C627E3">
            <w:pPr>
              <w:pStyle w:val="FigureorTabletext"/>
              <w:spacing w:line="240" w:lineRule="auto"/>
              <w:rPr>
                <w:rFonts w:ascii="Times New Roman" w:hAnsi="Times New Roman"/>
                <w:b/>
              </w:rPr>
              <w:pPrChange w:id="508"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149157F4" w14:textId="77777777" w:rsidR="00AA62AB" w:rsidRPr="00AA62AB" w:rsidRDefault="00AA62AB" w:rsidP="00C627E3">
            <w:pPr>
              <w:pStyle w:val="FigureorTabletext"/>
              <w:spacing w:line="240" w:lineRule="auto"/>
              <w:rPr>
                <w:rFonts w:ascii="Times New Roman" w:hAnsi="Times New Roman"/>
                <w:b/>
              </w:rPr>
              <w:pPrChange w:id="509"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rsidP="00C627E3">
            <w:pPr>
              <w:pStyle w:val="FigureorTabletext"/>
              <w:spacing w:line="240" w:lineRule="auto"/>
              <w:rPr>
                <w:rFonts w:ascii="Times New Roman" w:hAnsi="Times New Roman"/>
              </w:rPr>
              <w:pPrChange w:id="510"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190AFB07" w14:textId="77777777" w:rsidR="00AA62AB" w:rsidRPr="00AA62AB" w:rsidRDefault="00AA62AB" w:rsidP="00C627E3">
            <w:pPr>
              <w:pStyle w:val="FigureorTabletext"/>
              <w:spacing w:line="240" w:lineRule="auto"/>
              <w:rPr>
                <w:rFonts w:ascii="Times New Roman" w:hAnsi="Times New Roman"/>
              </w:rPr>
              <w:pPrChange w:id="511" w:author="Daniel Noble" w:date="2023-07-12T13:16:00Z">
                <w:pPr>
                  <w:pStyle w:val="FigureorTabletext"/>
                  <w:spacing w:line="480" w:lineRule="auto"/>
                </w:pPr>
              </w:pPrChange>
            </w:pPr>
            <w:r w:rsidRPr="00AA62AB">
              <w:rPr>
                <w:rFonts w:ascii="Times New Roman" w:hAnsi="Times New Roman"/>
              </w:rPr>
              <w:t>0.014</w:t>
            </w:r>
          </w:p>
        </w:tc>
        <w:tc>
          <w:tcPr>
            <w:tcW w:w="0" w:type="auto"/>
          </w:tcPr>
          <w:p w14:paraId="554CEBA5" w14:textId="77777777" w:rsidR="00AA62AB" w:rsidRPr="00AA62AB" w:rsidRDefault="00AA62AB" w:rsidP="00C627E3">
            <w:pPr>
              <w:pStyle w:val="FigureorTabletext"/>
              <w:spacing w:line="240" w:lineRule="auto"/>
              <w:rPr>
                <w:rFonts w:ascii="Times New Roman" w:hAnsi="Times New Roman"/>
              </w:rPr>
              <w:pPrChange w:id="512" w:author="Daniel Noble" w:date="2023-07-12T13:16:00Z">
                <w:pPr>
                  <w:pStyle w:val="FigureorTabletext"/>
                  <w:spacing w:line="480" w:lineRule="auto"/>
                </w:pPr>
              </w:pPrChange>
            </w:pPr>
            <w:r w:rsidRPr="00AA62AB">
              <w:rPr>
                <w:rFonts w:ascii="Times New Roman" w:hAnsi="Times New Roman"/>
              </w:rPr>
              <w:t>-0.233</w:t>
            </w:r>
          </w:p>
        </w:tc>
        <w:tc>
          <w:tcPr>
            <w:tcW w:w="0" w:type="auto"/>
          </w:tcPr>
          <w:p w14:paraId="02F90A50" w14:textId="77777777" w:rsidR="00AA62AB" w:rsidRPr="00AA62AB" w:rsidRDefault="00AA62AB" w:rsidP="00C627E3">
            <w:pPr>
              <w:pStyle w:val="FigureorTabletext"/>
              <w:spacing w:line="240" w:lineRule="auto"/>
              <w:rPr>
                <w:rFonts w:ascii="Times New Roman" w:hAnsi="Times New Roman"/>
              </w:rPr>
              <w:pPrChange w:id="513" w:author="Daniel Noble" w:date="2023-07-12T13:16:00Z">
                <w:pPr>
                  <w:pStyle w:val="FigureorTabletext"/>
                  <w:spacing w:line="480" w:lineRule="auto"/>
                </w:pPr>
              </w:pPrChange>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rsidP="00C627E3">
            <w:pPr>
              <w:pStyle w:val="FigureorTabletext"/>
              <w:spacing w:line="240" w:lineRule="auto"/>
              <w:rPr>
                <w:rFonts w:ascii="Times New Roman" w:hAnsi="Times New Roman"/>
              </w:rPr>
              <w:pPrChange w:id="514"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928B02D" w14:textId="77777777" w:rsidR="00AA62AB" w:rsidRPr="00AA62AB" w:rsidRDefault="00AA62AB" w:rsidP="00C627E3">
            <w:pPr>
              <w:pStyle w:val="FigureorTabletext"/>
              <w:spacing w:line="240" w:lineRule="auto"/>
              <w:rPr>
                <w:rFonts w:ascii="Times New Roman" w:hAnsi="Times New Roman"/>
              </w:rPr>
              <w:pPrChange w:id="515" w:author="Daniel Noble" w:date="2023-07-12T13:16:00Z">
                <w:pPr>
                  <w:pStyle w:val="FigureorTabletext"/>
                  <w:spacing w:line="480" w:lineRule="auto"/>
                </w:pPr>
              </w:pPrChange>
            </w:pPr>
            <w:r w:rsidRPr="00AA62AB">
              <w:rPr>
                <w:rFonts w:ascii="Times New Roman" w:hAnsi="Times New Roman"/>
              </w:rPr>
              <w:t>-0.549</w:t>
            </w:r>
          </w:p>
        </w:tc>
        <w:tc>
          <w:tcPr>
            <w:tcW w:w="0" w:type="auto"/>
          </w:tcPr>
          <w:p w14:paraId="58FB9E24" w14:textId="77777777" w:rsidR="00AA62AB" w:rsidRPr="00AA62AB" w:rsidRDefault="00AA62AB" w:rsidP="00C627E3">
            <w:pPr>
              <w:pStyle w:val="FigureorTabletext"/>
              <w:spacing w:line="240" w:lineRule="auto"/>
              <w:rPr>
                <w:rFonts w:ascii="Times New Roman" w:hAnsi="Times New Roman"/>
              </w:rPr>
              <w:pPrChange w:id="516" w:author="Daniel Noble" w:date="2023-07-12T13:16:00Z">
                <w:pPr>
                  <w:pStyle w:val="FigureorTabletext"/>
                  <w:spacing w:line="480" w:lineRule="auto"/>
                </w:pPr>
              </w:pPrChange>
            </w:pPr>
            <w:r w:rsidRPr="00AA62AB">
              <w:rPr>
                <w:rFonts w:ascii="Times New Roman" w:hAnsi="Times New Roman"/>
              </w:rPr>
              <w:t>-0.742</w:t>
            </w:r>
          </w:p>
        </w:tc>
        <w:tc>
          <w:tcPr>
            <w:tcW w:w="0" w:type="auto"/>
          </w:tcPr>
          <w:p w14:paraId="47EEA537" w14:textId="77777777" w:rsidR="00AA62AB" w:rsidRPr="00AA62AB" w:rsidRDefault="00AA62AB" w:rsidP="00C627E3">
            <w:pPr>
              <w:pStyle w:val="FigureorTabletext"/>
              <w:spacing w:line="240" w:lineRule="auto"/>
              <w:rPr>
                <w:rFonts w:ascii="Times New Roman" w:hAnsi="Times New Roman"/>
              </w:rPr>
              <w:pPrChange w:id="517" w:author="Daniel Noble" w:date="2023-07-12T13:16:00Z">
                <w:pPr>
                  <w:pStyle w:val="FigureorTabletext"/>
                  <w:spacing w:line="480" w:lineRule="auto"/>
                </w:pPr>
              </w:pPrChange>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rsidP="00C627E3">
            <w:pPr>
              <w:pStyle w:val="FigureorTabletext"/>
              <w:spacing w:line="240" w:lineRule="auto"/>
              <w:rPr>
                <w:rFonts w:ascii="Times New Roman" w:hAnsi="Times New Roman"/>
              </w:rPr>
              <w:pPrChange w:id="518"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2D904D01" w14:textId="77777777" w:rsidR="00AA62AB" w:rsidRPr="00AA62AB" w:rsidRDefault="00AA62AB" w:rsidP="00C627E3">
            <w:pPr>
              <w:pStyle w:val="FigureorTabletext"/>
              <w:spacing w:line="240" w:lineRule="auto"/>
              <w:rPr>
                <w:rFonts w:ascii="Times New Roman" w:hAnsi="Times New Roman"/>
                <w:b/>
              </w:rPr>
              <w:pPrChange w:id="519" w:author="Daniel Noble" w:date="2023-07-12T13:16:00Z">
                <w:pPr>
                  <w:pStyle w:val="FigureorTabletext"/>
                  <w:spacing w:line="480" w:lineRule="auto"/>
                </w:pPr>
              </w:pPrChange>
            </w:pPr>
            <w:r w:rsidRPr="00AA62AB">
              <w:rPr>
                <w:rFonts w:ascii="Times New Roman" w:hAnsi="Times New Roman"/>
                <w:b/>
              </w:rPr>
              <w:t>0.686</w:t>
            </w:r>
          </w:p>
        </w:tc>
        <w:tc>
          <w:tcPr>
            <w:tcW w:w="0" w:type="auto"/>
          </w:tcPr>
          <w:p w14:paraId="13E6DD08" w14:textId="77777777" w:rsidR="00AA62AB" w:rsidRPr="00AA62AB" w:rsidRDefault="00AA62AB" w:rsidP="00C627E3">
            <w:pPr>
              <w:pStyle w:val="FigureorTabletext"/>
              <w:spacing w:line="240" w:lineRule="auto"/>
              <w:rPr>
                <w:rFonts w:ascii="Times New Roman" w:hAnsi="Times New Roman"/>
                <w:b/>
              </w:rPr>
              <w:pPrChange w:id="520" w:author="Daniel Noble" w:date="2023-07-12T13:16:00Z">
                <w:pPr>
                  <w:pStyle w:val="FigureorTabletext"/>
                  <w:spacing w:line="480" w:lineRule="auto"/>
                </w:pPr>
              </w:pPrChange>
            </w:pPr>
            <w:r w:rsidRPr="00AA62AB">
              <w:rPr>
                <w:rFonts w:ascii="Times New Roman" w:hAnsi="Times New Roman"/>
                <w:b/>
              </w:rPr>
              <w:t>0.542</w:t>
            </w:r>
          </w:p>
        </w:tc>
        <w:tc>
          <w:tcPr>
            <w:tcW w:w="0" w:type="auto"/>
          </w:tcPr>
          <w:p w14:paraId="1ABA4231" w14:textId="77777777" w:rsidR="00AA62AB" w:rsidRPr="00AA62AB" w:rsidRDefault="00AA62AB" w:rsidP="00C627E3">
            <w:pPr>
              <w:pStyle w:val="FigureorTabletext"/>
              <w:spacing w:line="240" w:lineRule="auto"/>
              <w:rPr>
                <w:rFonts w:ascii="Times New Roman" w:hAnsi="Times New Roman"/>
                <w:b/>
              </w:rPr>
              <w:pPrChange w:id="521" w:author="Daniel Noble" w:date="2023-07-12T13:16:00Z">
                <w:pPr>
                  <w:pStyle w:val="FigureorTabletext"/>
                  <w:spacing w:line="480" w:lineRule="auto"/>
                </w:pPr>
              </w:pPrChange>
            </w:pPr>
            <w:r w:rsidRPr="00AA62AB">
              <w:rPr>
                <w:rFonts w:ascii="Times New Roman" w:hAnsi="Times New Roman"/>
                <w:b/>
              </w:rPr>
              <w:t>0.804</w:t>
            </w:r>
          </w:p>
        </w:tc>
      </w:tr>
      <w:tr w:rsidR="00AA62AB" w:rsidRPr="00AA62AB" w14:paraId="71C3AF95" w14:textId="77777777" w:rsidTr="009B7891">
        <w:tblPrEx>
          <w:tblW w:w="0" w:type="auto"/>
          <w:jc w:val="center"/>
          <w:tblLook w:val="07E0" w:firstRow="1" w:lastRow="1" w:firstColumn="1" w:lastColumn="1" w:noHBand="1" w:noVBand="1"/>
          <w:tblPrExChange w:id="522" w:author="Daniel Noble" w:date="2023-07-12T13:38:00Z">
            <w:tblPrEx>
              <w:tblW w:w="0" w:type="auto"/>
              <w:jc w:val="center"/>
              <w:tblLook w:val="07E0" w:firstRow="1" w:lastRow="1" w:firstColumn="1" w:lastColumn="1" w:noHBand="1" w:noVBand="1"/>
            </w:tblPrEx>
          </w:tblPrExChange>
        </w:tblPrEx>
        <w:trPr>
          <w:trHeight w:val="374"/>
          <w:jc w:val="center"/>
          <w:trPrChange w:id="523" w:author="Daniel Noble" w:date="2023-07-12T13:38:00Z">
            <w:trPr>
              <w:trHeight w:val="374"/>
              <w:jc w:val="center"/>
            </w:trPr>
          </w:trPrChange>
        </w:trPr>
        <w:tc>
          <w:tcPr>
            <w:tcW w:w="0" w:type="auto"/>
            <w:tcPrChange w:id="524" w:author="Daniel Noble" w:date="2023-07-12T13:38:00Z">
              <w:tcPr>
                <w:tcW w:w="0" w:type="auto"/>
              </w:tcPr>
            </w:tcPrChange>
          </w:tcPr>
          <w:p w14:paraId="2A26ED61" w14:textId="77777777" w:rsidR="00AA62AB" w:rsidRPr="00AA62AB" w:rsidRDefault="00AA62AB" w:rsidP="00C627E3">
            <w:pPr>
              <w:pStyle w:val="FigureorTabletext"/>
              <w:spacing w:line="240" w:lineRule="auto"/>
              <w:rPr>
                <w:rFonts w:ascii="Times New Roman" w:hAnsi="Times New Roman"/>
                <w:i/>
                <w:iCs/>
              </w:rPr>
              <w:pPrChange w:id="525"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526" w:author="Daniel Noble" w:date="2023-07-12T13:38:00Z">
              <w:tcPr>
                <w:tcW w:w="0" w:type="auto"/>
              </w:tcPr>
            </w:tcPrChange>
          </w:tcPr>
          <w:p w14:paraId="326D5B69" w14:textId="77777777" w:rsidR="00AA62AB" w:rsidRPr="00AA62AB" w:rsidRDefault="00AA62AB" w:rsidP="00C627E3">
            <w:pPr>
              <w:pStyle w:val="FigureorTabletext"/>
              <w:spacing w:line="240" w:lineRule="auto"/>
              <w:rPr>
                <w:rFonts w:ascii="Times New Roman" w:hAnsi="Times New Roman"/>
                <w:b/>
              </w:rPr>
              <w:pPrChange w:id="527" w:author="Daniel Noble" w:date="2023-07-12T13:16:00Z">
                <w:pPr>
                  <w:pStyle w:val="FigureorTabletext"/>
                  <w:spacing w:line="480" w:lineRule="auto"/>
                </w:pPr>
              </w:pPrChange>
            </w:pPr>
            <w:r w:rsidRPr="00AA62AB">
              <w:rPr>
                <w:rFonts w:ascii="Times New Roman" w:hAnsi="Times New Roman"/>
                <w:b/>
              </w:rPr>
              <w:t>-2.087</w:t>
            </w:r>
          </w:p>
        </w:tc>
        <w:tc>
          <w:tcPr>
            <w:tcW w:w="0" w:type="auto"/>
            <w:tcPrChange w:id="528" w:author="Daniel Noble" w:date="2023-07-12T13:38:00Z">
              <w:tcPr>
                <w:tcW w:w="0" w:type="auto"/>
              </w:tcPr>
            </w:tcPrChange>
          </w:tcPr>
          <w:p w14:paraId="28589553" w14:textId="77777777" w:rsidR="00AA62AB" w:rsidRPr="00AA62AB" w:rsidRDefault="00AA62AB" w:rsidP="00C627E3">
            <w:pPr>
              <w:pStyle w:val="FigureorTabletext"/>
              <w:spacing w:line="240" w:lineRule="auto"/>
              <w:rPr>
                <w:rFonts w:ascii="Times New Roman" w:hAnsi="Times New Roman"/>
                <w:b/>
              </w:rPr>
              <w:pPrChange w:id="529" w:author="Daniel Noble" w:date="2023-07-12T13:16:00Z">
                <w:pPr>
                  <w:pStyle w:val="FigureorTabletext"/>
                  <w:spacing w:line="480" w:lineRule="auto"/>
                </w:pPr>
              </w:pPrChange>
            </w:pPr>
            <w:r w:rsidRPr="00AA62AB">
              <w:rPr>
                <w:rFonts w:ascii="Times New Roman" w:hAnsi="Times New Roman"/>
                <w:b/>
              </w:rPr>
              <w:t>-2.118</w:t>
            </w:r>
          </w:p>
        </w:tc>
        <w:tc>
          <w:tcPr>
            <w:tcW w:w="0" w:type="auto"/>
            <w:tcPrChange w:id="530" w:author="Daniel Noble" w:date="2023-07-12T13:38:00Z">
              <w:tcPr>
                <w:tcW w:w="0" w:type="auto"/>
              </w:tcPr>
            </w:tcPrChange>
          </w:tcPr>
          <w:p w14:paraId="6965643F" w14:textId="77777777" w:rsidR="00AA62AB" w:rsidRPr="00AA62AB" w:rsidRDefault="00AA62AB" w:rsidP="00C627E3">
            <w:pPr>
              <w:pStyle w:val="FigureorTabletext"/>
              <w:spacing w:line="240" w:lineRule="auto"/>
              <w:rPr>
                <w:rFonts w:ascii="Times New Roman" w:hAnsi="Times New Roman"/>
                <w:b/>
              </w:rPr>
              <w:pPrChange w:id="531"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07E6073F" w14:textId="77777777" w:rsidTr="009B7891">
        <w:tblPrEx>
          <w:tblW w:w="0" w:type="auto"/>
          <w:jc w:val="center"/>
          <w:tblLook w:val="07E0" w:firstRow="1" w:lastRow="1" w:firstColumn="1" w:lastColumn="1" w:noHBand="1" w:noVBand="1"/>
          <w:tblPrExChange w:id="532" w:author="Daniel Noble" w:date="2023-07-12T13:38:00Z">
            <w:tblPrEx>
              <w:tblW w:w="0" w:type="auto"/>
              <w:jc w:val="center"/>
              <w:tblLook w:val="07E0" w:firstRow="1" w:lastRow="1" w:firstColumn="1" w:lastColumn="1" w:noHBand="1" w:noVBand="1"/>
            </w:tblPrEx>
          </w:tblPrExChange>
        </w:tblPrEx>
        <w:trPr>
          <w:trHeight w:val="374"/>
          <w:jc w:val="center"/>
          <w:trPrChange w:id="533" w:author="Daniel Noble" w:date="2023-07-12T13:38:00Z">
            <w:trPr>
              <w:trHeight w:val="374"/>
              <w:jc w:val="center"/>
            </w:trPr>
          </w:trPrChange>
        </w:trPr>
        <w:tc>
          <w:tcPr>
            <w:tcW w:w="0" w:type="auto"/>
            <w:tcBorders>
              <w:bottom w:val="single" w:sz="4" w:space="0" w:color="auto"/>
            </w:tcBorders>
            <w:tcPrChange w:id="534" w:author="Daniel Noble" w:date="2023-07-12T13:38:00Z">
              <w:tcPr>
                <w:tcW w:w="0" w:type="auto"/>
              </w:tcPr>
            </w:tcPrChange>
          </w:tcPr>
          <w:p w14:paraId="7B33DA24" w14:textId="77777777" w:rsidR="00AA62AB" w:rsidRPr="00AA62AB" w:rsidRDefault="00AA62AB" w:rsidP="00C627E3">
            <w:pPr>
              <w:pStyle w:val="FigureorTabletext"/>
              <w:spacing w:line="240" w:lineRule="auto"/>
              <w:rPr>
                <w:rFonts w:ascii="Times New Roman" w:hAnsi="Times New Roman"/>
              </w:rPr>
              <w:pPrChange w:id="535"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536" w:author="Daniel Noble" w:date="2023-07-12T13:38:00Z">
              <w:tcPr>
                <w:tcW w:w="0" w:type="auto"/>
              </w:tcPr>
            </w:tcPrChange>
          </w:tcPr>
          <w:p w14:paraId="0F449064" w14:textId="77777777" w:rsidR="00AA62AB" w:rsidRPr="00AA62AB" w:rsidRDefault="00AA62AB" w:rsidP="00C627E3">
            <w:pPr>
              <w:pStyle w:val="FigureorTabletext"/>
              <w:spacing w:line="240" w:lineRule="auto"/>
              <w:rPr>
                <w:rFonts w:ascii="Times New Roman" w:hAnsi="Times New Roman"/>
                <w:b/>
              </w:rPr>
              <w:pPrChange w:id="537" w:author="Daniel Noble" w:date="2023-07-12T13:16:00Z">
                <w:pPr>
                  <w:pStyle w:val="FigureorTabletext"/>
                  <w:spacing w:line="480" w:lineRule="auto"/>
                </w:pPr>
              </w:pPrChange>
            </w:pPr>
            <w:r w:rsidRPr="00AA62AB">
              <w:rPr>
                <w:rFonts w:ascii="Times New Roman" w:hAnsi="Times New Roman"/>
              </w:rPr>
              <w:t>-0.048</w:t>
            </w:r>
          </w:p>
        </w:tc>
        <w:tc>
          <w:tcPr>
            <w:tcW w:w="0" w:type="auto"/>
            <w:tcBorders>
              <w:bottom w:val="single" w:sz="4" w:space="0" w:color="auto"/>
            </w:tcBorders>
            <w:tcPrChange w:id="538" w:author="Daniel Noble" w:date="2023-07-12T13:38:00Z">
              <w:tcPr>
                <w:tcW w:w="0" w:type="auto"/>
              </w:tcPr>
            </w:tcPrChange>
          </w:tcPr>
          <w:p w14:paraId="546402CD" w14:textId="77777777" w:rsidR="00AA62AB" w:rsidRPr="00AA62AB" w:rsidRDefault="00AA62AB" w:rsidP="00C627E3">
            <w:pPr>
              <w:pStyle w:val="FigureorTabletext"/>
              <w:spacing w:line="240" w:lineRule="auto"/>
              <w:rPr>
                <w:rFonts w:ascii="Times New Roman" w:hAnsi="Times New Roman"/>
                <w:b/>
              </w:rPr>
              <w:pPrChange w:id="539" w:author="Daniel Noble" w:date="2023-07-12T13:16:00Z">
                <w:pPr>
                  <w:pStyle w:val="FigureorTabletext"/>
                  <w:spacing w:line="480" w:lineRule="auto"/>
                </w:pPr>
              </w:pPrChange>
            </w:pPr>
            <w:r w:rsidRPr="00AA62AB">
              <w:rPr>
                <w:rFonts w:ascii="Times New Roman" w:hAnsi="Times New Roman"/>
              </w:rPr>
              <w:t>-0.084</w:t>
            </w:r>
          </w:p>
        </w:tc>
        <w:tc>
          <w:tcPr>
            <w:tcW w:w="0" w:type="auto"/>
            <w:tcBorders>
              <w:bottom w:val="single" w:sz="4" w:space="0" w:color="auto"/>
            </w:tcBorders>
            <w:tcPrChange w:id="540" w:author="Daniel Noble" w:date="2023-07-12T13:38:00Z">
              <w:tcPr>
                <w:tcW w:w="0" w:type="auto"/>
              </w:tcPr>
            </w:tcPrChange>
          </w:tcPr>
          <w:p w14:paraId="1BCC4E56" w14:textId="77777777" w:rsidR="00AA62AB" w:rsidRPr="00AA62AB" w:rsidRDefault="00AA62AB" w:rsidP="00C627E3">
            <w:pPr>
              <w:pStyle w:val="FigureorTabletext"/>
              <w:spacing w:line="240" w:lineRule="auto"/>
              <w:rPr>
                <w:rFonts w:ascii="Times New Roman" w:hAnsi="Times New Roman"/>
                <w:b/>
              </w:rPr>
              <w:pPrChange w:id="541" w:author="Daniel Noble" w:date="2023-07-12T13:16:00Z">
                <w:pPr>
                  <w:pStyle w:val="FigureorTabletext"/>
                  <w:spacing w:line="480" w:lineRule="auto"/>
                </w:pPr>
              </w:pPrChange>
            </w:pPr>
            <w:r w:rsidRPr="00AA62AB">
              <w:rPr>
                <w:rFonts w:ascii="Times New Roman" w:hAnsi="Times New Roman"/>
              </w:rPr>
              <w:t>-0.011</w:t>
            </w:r>
          </w:p>
        </w:tc>
      </w:tr>
    </w:tbl>
    <w:p w14:paraId="626DE46B" w14:textId="77777777" w:rsidR="002B204B" w:rsidRPr="00AA62AB" w:rsidRDefault="002B204B" w:rsidP="00C627E3">
      <w:pPr>
        <w:pStyle w:val="TableCaption"/>
        <w:contextualSpacing/>
        <w:rPr>
          <w:ins w:id="542" w:author="Daniel Noble" w:date="2020-09-14T09:11:00Z"/>
          <w:rFonts w:ascii="Times New Roman" w:hAnsi="Times New Roman" w:cs="Times New Roman"/>
          <w:b/>
          <w:bCs/>
          <w:i w:val="0"/>
          <w:iCs/>
        </w:rPr>
        <w:pPrChange w:id="543"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544">
          <w:tblGrid>
            <w:gridCol w:w="4663"/>
            <w:gridCol w:w="1903"/>
            <w:gridCol w:w="1519"/>
            <w:gridCol w:w="1491"/>
          </w:tblGrid>
        </w:tblGridChange>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rsidP="00C627E3">
            <w:pPr>
              <w:pStyle w:val="FigureorTabletext"/>
              <w:spacing w:line="240" w:lineRule="auto"/>
              <w:rPr>
                <w:rFonts w:ascii="Times New Roman" w:hAnsi="Times New Roman"/>
              </w:rPr>
              <w:pPrChange w:id="545" w:author="Daniel Noble" w:date="2023-07-12T13:16:00Z">
                <w:pPr>
                  <w:pStyle w:val="FigureorTabletext"/>
                  <w:spacing w:line="480" w:lineRule="auto"/>
                </w:pPr>
              </w:pPrChange>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 xml:space="preserve">Estimates from model with interaction between treatment and quadratic age parameter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rsidP="00C627E3">
            <w:pPr>
              <w:pStyle w:val="FigureorTabletext"/>
              <w:spacing w:line="240" w:lineRule="auto"/>
              <w:rPr>
                <w:rFonts w:ascii="Times New Roman" w:hAnsi="Times New Roman"/>
              </w:rPr>
              <w:pPrChange w:id="546"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rsidP="00C627E3">
            <w:pPr>
              <w:pStyle w:val="FigureorTabletext"/>
              <w:spacing w:line="240" w:lineRule="auto"/>
              <w:rPr>
                <w:rFonts w:ascii="Times New Roman" w:hAnsi="Times New Roman"/>
              </w:rPr>
              <w:pPrChange w:id="547"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rsidP="00C627E3">
            <w:pPr>
              <w:pStyle w:val="FigureorTabletext"/>
              <w:spacing w:line="240" w:lineRule="auto"/>
              <w:rPr>
                <w:rFonts w:ascii="Times New Roman" w:hAnsi="Times New Roman"/>
              </w:rPr>
              <w:pPrChange w:id="548"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rsidP="00C627E3">
            <w:pPr>
              <w:pStyle w:val="FigureorTabletext"/>
              <w:spacing w:line="240" w:lineRule="auto"/>
              <w:rPr>
                <w:rFonts w:ascii="Times New Roman" w:hAnsi="Times New Roman"/>
              </w:rPr>
              <w:pPrChange w:id="549"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rsidP="00C627E3">
            <w:pPr>
              <w:pStyle w:val="FigureorTabletext"/>
              <w:spacing w:line="240" w:lineRule="auto"/>
              <w:rPr>
                <w:rFonts w:ascii="Times New Roman" w:hAnsi="Times New Roman"/>
                <w:i/>
                <w:iCs/>
              </w:rPr>
              <w:pPrChange w:id="550"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FAFB14E" w14:textId="77777777" w:rsidR="00AA62AB" w:rsidRPr="00AA62AB" w:rsidRDefault="00AA62AB" w:rsidP="00C627E3">
            <w:pPr>
              <w:pStyle w:val="FigureorTabletext"/>
              <w:spacing w:line="240" w:lineRule="auto"/>
              <w:rPr>
                <w:rFonts w:ascii="Times New Roman" w:hAnsi="Times New Roman"/>
                <w:b/>
              </w:rPr>
              <w:pPrChange w:id="551" w:author="Daniel Noble" w:date="2023-07-12T13:16:00Z">
                <w:pPr>
                  <w:pStyle w:val="FigureorTabletext"/>
                  <w:spacing w:line="480" w:lineRule="auto"/>
                </w:pPr>
              </w:pPrChange>
            </w:pPr>
          </w:p>
        </w:tc>
        <w:tc>
          <w:tcPr>
            <w:tcW w:w="0" w:type="auto"/>
          </w:tcPr>
          <w:p w14:paraId="5231E64F" w14:textId="77777777" w:rsidR="00AA62AB" w:rsidRPr="00AA62AB" w:rsidRDefault="00AA62AB" w:rsidP="00C627E3">
            <w:pPr>
              <w:pStyle w:val="FigureorTabletext"/>
              <w:spacing w:line="240" w:lineRule="auto"/>
              <w:rPr>
                <w:rFonts w:ascii="Times New Roman" w:hAnsi="Times New Roman"/>
                <w:b/>
              </w:rPr>
              <w:pPrChange w:id="552" w:author="Daniel Noble" w:date="2023-07-12T13:16:00Z">
                <w:pPr>
                  <w:pStyle w:val="FigureorTabletext"/>
                  <w:spacing w:line="480" w:lineRule="auto"/>
                </w:pPr>
              </w:pPrChange>
            </w:pPr>
          </w:p>
        </w:tc>
        <w:tc>
          <w:tcPr>
            <w:tcW w:w="0" w:type="auto"/>
          </w:tcPr>
          <w:p w14:paraId="5F5D50E5" w14:textId="77777777" w:rsidR="00AA62AB" w:rsidRPr="00AA62AB" w:rsidRDefault="00AA62AB" w:rsidP="00C627E3">
            <w:pPr>
              <w:pStyle w:val="FigureorTabletext"/>
              <w:spacing w:line="240" w:lineRule="auto"/>
              <w:rPr>
                <w:rFonts w:ascii="Times New Roman" w:hAnsi="Times New Roman"/>
                <w:b/>
              </w:rPr>
              <w:pPrChange w:id="553" w:author="Daniel Noble" w:date="2023-07-12T13:16:00Z">
                <w:pPr>
                  <w:pStyle w:val="FigureorTabletext"/>
                  <w:spacing w:line="480" w:lineRule="auto"/>
                </w:pPr>
              </w:pPrChange>
            </w:pPr>
          </w:p>
        </w:tc>
      </w:tr>
      <w:tr w:rsidR="00AA62AB" w:rsidRPr="00AA62AB" w14:paraId="6D929374" w14:textId="77777777" w:rsidTr="000D60D5">
        <w:trPr>
          <w:trHeight w:val="374"/>
          <w:jc w:val="center"/>
        </w:trPr>
        <w:tc>
          <w:tcPr>
            <w:tcW w:w="0" w:type="auto"/>
          </w:tcPr>
          <w:p w14:paraId="718FE06F" w14:textId="77777777" w:rsidR="00AA62AB" w:rsidRPr="00AA62AB" w:rsidRDefault="00AA62AB" w:rsidP="00C627E3">
            <w:pPr>
              <w:pStyle w:val="FigureorTabletext"/>
              <w:spacing w:line="240" w:lineRule="auto"/>
              <w:rPr>
                <w:rFonts w:ascii="Times New Roman" w:hAnsi="Times New Roman"/>
              </w:rPr>
              <w:pPrChange w:id="554"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37A205F9" w14:textId="77777777" w:rsidR="00AA62AB" w:rsidRPr="00AA62AB" w:rsidRDefault="00AA62AB" w:rsidP="00C627E3">
            <w:pPr>
              <w:pStyle w:val="FigureorTabletext"/>
              <w:spacing w:line="240" w:lineRule="auto"/>
              <w:rPr>
                <w:rFonts w:ascii="Times New Roman" w:hAnsi="Times New Roman"/>
                <w:b/>
              </w:rPr>
              <w:pPrChange w:id="555" w:author="Daniel Noble" w:date="2023-07-12T13:16:00Z">
                <w:pPr>
                  <w:pStyle w:val="FigureorTabletext"/>
                  <w:spacing w:line="480" w:lineRule="auto"/>
                </w:pPr>
              </w:pPrChange>
            </w:pPr>
            <w:r w:rsidRPr="00AA62AB">
              <w:rPr>
                <w:rFonts w:ascii="Times New Roman" w:hAnsi="Times New Roman"/>
                <w:b/>
              </w:rPr>
              <w:t>-0.99</w:t>
            </w:r>
          </w:p>
        </w:tc>
        <w:tc>
          <w:tcPr>
            <w:tcW w:w="0" w:type="auto"/>
          </w:tcPr>
          <w:p w14:paraId="5DCC00D7" w14:textId="77777777" w:rsidR="00AA62AB" w:rsidRPr="00AA62AB" w:rsidRDefault="00AA62AB" w:rsidP="00C627E3">
            <w:pPr>
              <w:pStyle w:val="FigureorTabletext"/>
              <w:spacing w:line="240" w:lineRule="auto"/>
              <w:rPr>
                <w:rFonts w:ascii="Times New Roman" w:hAnsi="Times New Roman"/>
                <w:b/>
              </w:rPr>
              <w:pPrChange w:id="556" w:author="Daniel Noble" w:date="2023-07-12T13:16:00Z">
                <w:pPr>
                  <w:pStyle w:val="FigureorTabletext"/>
                  <w:spacing w:line="480" w:lineRule="auto"/>
                </w:pPr>
              </w:pPrChange>
            </w:pPr>
            <w:r w:rsidRPr="00AA62AB">
              <w:rPr>
                <w:rFonts w:ascii="Times New Roman" w:hAnsi="Times New Roman"/>
                <w:b/>
              </w:rPr>
              <w:t>-1.009</w:t>
            </w:r>
          </w:p>
        </w:tc>
        <w:tc>
          <w:tcPr>
            <w:tcW w:w="0" w:type="auto"/>
          </w:tcPr>
          <w:p w14:paraId="76491AB5" w14:textId="77777777" w:rsidR="00AA62AB" w:rsidRPr="00AA62AB" w:rsidRDefault="00AA62AB" w:rsidP="00C627E3">
            <w:pPr>
              <w:pStyle w:val="FigureorTabletext"/>
              <w:spacing w:line="240" w:lineRule="auto"/>
              <w:rPr>
                <w:rFonts w:ascii="Times New Roman" w:hAnsi="Times New Roman"/>
                <w:b/>
              </w:rPr>
              <w:pPrChange w:id="557" w:author="Daniel Noble" w:date="2023-07-12T13:16:00Z">
                <w:pPr>
                  <w:pStyle w:val="FigureorTabletext"/>
                  <w:spacing w:line="480" w:lineRule="auto"/>
                </w:pPr>
              </w:pPrChange>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rsidP="00C627E3">
            <w:pPr>
              <w:pStyle w:val="FigureorTabletext"/>
              <w:spacing w:line="240" w:lineRule="auto"/>
              <w:rPr>
                <w:rFonts w:ascii="Times New Roman" w:hAnsi="Times New Roman"/>
              </w:rPr>
              <w:pPrChange w:id="558" w:author="Daniel Noble" w:date="2023-07-12T13:16:00Z">
                <w:pPr>
                  <w:pStyle w:val="FigureorTabletext"/>
                  <w:spacing w:line="480" w:lineRule="auto"/>
                </w:pPr>
              </w:pPrChange>
            </w:pPr>
            <w:r w:rsidRPr="00AA62AB">
              <w:rPr>
                <w:rFonts w:ascii="Times New Roman" w:eastAsia="Calibri" w:hAnsi="Times New Roman"/>
              </w:rPr>
              <w:t>Age</w:t>
            </w:r>
          </w:p>
        </w:tc>
        <w:tc>
          <w:tcPr>
            <w:tcW w:w="0" w:type="auto"/>
          </w:tcPr>
          <w:p w14:paraId="5FF92CFF" w14:textId="77777777" w:rsidR="00AA62AB" w:rsidRPr="00AA62AB" w:rsidRDefault="00AA62AB" w:rsidP="00C627E3">
            <w:pPr>
              <w:pStyle w:val="FigureorTabletext"/>
              <w:spacing w:line="240" w:lineRule="auto"/>
              <w:rPr>
                <w:rFonts w:ascii="Times New Roman" w:hAnsi="Times New Roman"/>
                <w:b/>
              </w:rPr>
              <w:pPrChange w:id="559"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75400B33" w14:textId="77777777" w:rsidR="00AA62AB" w:rsidRPr="00AA62AB" w:rsidRDefault="00AA62AB" w:rsidP="00C627E3">
            <w:pPr>
              <w:pStyle w:val="FigureorTabletext"/>
              <w:spacing w:line="240" w:lineRule="auto"/>
              <w:rPr>
                <w:rFonts w:ascii="Times New Roman" w:hAnsi="Times New Roman"/>
                <w:b/>
              </w:rPr>
              <w:pPrChange w:id="560"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4FA9831" w14:textId="77777777" w:rsidR="00AA62AB" w:rsidRPr="00AA62AB" w:rsidRDefault="00AA62AB" w:rsidP="00C627E3">
            <w:pPr>
              <w:pStyle w:val="FigureorTabletext"/>
              <w:spacing w:line="240" w:lineRule="auto"/>
              <w:rPr>
                <w:rFonts w:ascii="Times New Roman" w:hAnsi="Times New Roman"/>
                <w:b/>
              </w:rPr>
              <w:pPrChange w:id="561" w:author="Daniel Noble" w:date="2023-07-12T13:16:00Z">
                <w:pPr>
                  <w:pStyle w:val="FigureorTabletext"/>
                  <w:spacing w:line="480" w:lineRule="auto"/>
                </w:pPr>
              </w:pPrChange>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rsidP="00C627E3">
            <w:pPr>
              <w:pStyle w:val="FigureorTabletext"/>
              <w:spacing w:line="240" w:lineRule="auto"/>
              <w:rPr>
                <w:rFonts w:ascii="Times New Roman" w:hAnsi="Times New Roman"/>
              </w:rPr>
              <w:pPrChange w:id="562" w:author="Daniel Noble" w:date="2023-07-12T13:16:00Z">
                <w:pPr>
                  <w:pStyle w:val="FigureorTabletext"/>
                  <w:spacing w:line="480" w:lineRule="auto"/>
                </w:pPr>
              </w:pPrChange>
            </w:pPr>
            <w:r w:rsidRPr="00AA62AB">
              <w:rPr>
                <w:rFonts w:ascii="Times New Roman" w:eastAsia="Calibri" w:hAnsi="Times New Roman"/>
              </w:rPr>
              <w:t>Treatment</w:t>
            </w:r>
          </w:p>
        </w:tc>
        <w:tc>
          <w:tcPr>
            <w:tcW w:w="0" w:type="auto"/>
          </w:tcPr>
          <w:p w14:paraId="587BB0EA" w14:textId="77777777" w:rsidR="00AA62AB" w:rsidRPr="00AA62AB" w:rsidRDefault="00AA62AB" w:rsidP="00C627E3">
            <w:pPr>
              <w:pStyle w:val="FigureorTabletext"/>
              <w:spacing w:line="240" w:lineRule="auto"/>
              <w:rPr>
                <w:rFonts w:ascii="Times New Roman" w:hAnsi="Times New Roman"/>
                <w:b/>
              </w:rPr>
              <w:pPrChange w:id="563" w:author="Daniel Noble" w:date="2023-07-12T13:16:00Z">
                <w:pPr>
                  <w:pStyle w:val="FigureorTabletext"/>
                  <w:spacing w:line="480" w:lineRule="auto"/>
                </w:pPr>
              </w:pPrChange>
            </w:pPr>
            <w:r w:rsidRPr="00AA62AB">
              <w:rPr>
                <w:rFonts w:ascii="Times New Roman" w:hAnsi="Times New Roman"/>
                <w:b/>
              </w:rPr>
              <w:t>-0.083</w:t>
            </w:r>
          </w:p>
        </w:tc>
        <w:tc>
          <w:tcPr>
            <w:tcW w:w="0" w:type="auto"/>
          </w:tcPr>
          <w:p w14:paraId="1C3EF8D2" w14:textId="77777777" w:rsidR="00AA62AB" w:rsidRPr="00AA62AB" w:rsidRDefault="00AA62AB" w:rsidP="00C627E3">
            <w:pPr>
              <w:pStyle w:val="FigureorTabletext"/>
              <w:spacing w:line="240" w:lineRule="auto"/>
              <w:rPr>
                <w:rFonts w:ascii="Times New Roman" w:hAnsi="Times New Roman"/>
                <w:b/>
              </w:rPr>
              <w:pPrChange w:id="564"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6DC54C6" w14:textId="77777777" w:rsidR="00AA62AB" w:rsidRPr="00AA62AB" w:rsidRDefault="00AA62AB" w:rsidP="00C627E3">
            <w:pPr>
              <w:pStyle w:val="FigureorTabletext"/>
              <w:spacing w:line="240" w:lineRule="auto"/>
              <w:rPr>
                <w:rFonts w:ascii="Times New Roman" w:hAnsi="Times New Roman"/>
                <w:b/>
              </w:rPr>
              <w:pPrChange w:id="565" w:author="Daniel Noble" w:date="2023-07-12T13:16:00Z">
                <w:pPr>
                  <w:pStyle w:val="FigureorTabletext"/>
                  <w:spacing w:line="480" w:lineRule="auto"/>
                </w:pPr>
              </w:pPrChange>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rsidP="00C627E3">
            <w:pPr>
              <w:pStyle w:val="FigureorTabletext"/>
              <w:spacing w:line="240" w:lineRule="auto"/>
              <w:rPr>
                <w:rFonts w:ascii="Times New Roman" w:hAnsi="Times New Roman"/>
              </w:rPr>
              <w:pPrChange w:id="566" w:author="Daniel Noble" w:date="2023-07-12T13:16:00Z">
                <w:pPr>
                  <w:pStyle w:val="FigureorTabletext"/>
                  <w:spacing w:line="480" w:lineRule="auto"/>
                </w:pPr>
              </w:pPrChange>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rsidP="00C627E3">
            <w:pPr>
              <w:pStyle w:val="FigureorTabletext"/>
              <w:spacing w:line="240" w:lineRule="auto"/>
              <w:rPr>
                <w:rFonts w:ascii="Times New Roman" w:hAnsi="Times New Roman"/>
                <w:b/>
              </w:rPr>
              <w:pPrChange w:id="567" w:author="Daniel Noble" w:date="2023-07-12T13:16:00Z">
                <w:pPr>
                  <w:pStyle w:val="FigureorTabletext"/>
                  <w:spacing w:line="480" w:lineRule="auto"/>
                </w:pPr>
              </w:pPrChange>
            </w:pPr>
            <w:r w:rsidRPr="00AA62AB">
              <w:rPr>
                <w:rFonts w:ascii="Times New Roman" w:hAnsi="Times New Roman"/>
                <w:b/>
              </w:rPr>
              <w:t>-0.194</w:t>
            </w:r>
          </w:p>
        </w:tc>
        <w:tc>
          <w:tcPr>
            <w:tcW w:w="0" w:type="auto"/>
          </w:tcPr>
          <w:p w14:paraId="248A767A" w14:textId="77777777" w:rsidR="00AA62AB" w:rsidRPr="00AA62AB" w:rsidRDefault="00AA62AB" w:rsidP="00C627E3">
            <w:pPr>
              <w:pStyle w:val="FigureorTabletext"/>
              <w:spacing w:line="240" w:lineRule="auto"/>
              <w:rPr>
                <w:rFonts w:ascii="Times New Roman" w:hAnsi="Times New Roman"/>
                <w:b/>
              </w:rPr>
              <w:pPrChange w:id="568" w:author="Daniel Noble" w:date="2023-07-12T13:16:00Z">
                <w:pPr>
                  <w:pStyle w:val="FigureorTabletext"/>
                  <w:spacing w:line="480" w:lineRule="auto"/>
                </w:pPr>
              </w:pPrChange>
            </w:pPr>
            <w:r w:rsidRPr="00AA62AB">
              <w:rPr>
                <w:rFonts w:ascii="Times New Roman" w:hAnsi="Times New Roman"/>
                <w:b/>
              </w:rPr>
              <w:t>-0.212</w:t>
            </w:r>
          </w:p>
        </w:tc>
        <w:tc>
          <w:tcPr>
            <w:tcW w:w="0" w:type="auto"/>
          </w:tcPr>
          <w:p w14:paraId="6EEFF55E" w14:textId="77777777" w:rsidR="00AA62AB" w:rsidRPr="00AA62AB" w:rsidRDefault="00AA62AB" w:rsidP="00C627E3">
            <w:pPr>
              <w:pStyle w:val="FigureorTabletext"/>
              <w:spacing w:line="240" w:lineRule="auto"/>
              <w:rPr>
                <w:rFonts w:ascii="Times New Roman" w:hAnsi="Times New Roman"/>
                <w:b/>
              </w:rPr>
              <w:pPrChange w:id="569" w:author="Daniel Noble" w:date="2023-07-12T13:16:00Z">
                <w:pPr>
                  <w:pStyle w:val="FigureorTabletext"/>
                  <w:spacing w:line="480" w:lineRule="auto"/>
                </w:pPr>
              </w:pPrChange>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rsidP="00C627E3">
            <w:pPr>
              <w:pStyle w:val="FigureorTabletext"/>
              <w:spacing w:line="240" w:lineRule="auto"/>
              <w:rPr>
                <w:rFonts w:ascii="Times New Roman" w:hAnsi="Times New Roman"/>
              </w:rPr>
              <w:pPrChange w:id="570" w:author="Daniel Noble" w:date="2023-07-12T13:16:00Z">
                <w:pPr>
                  <w:pStyle w:val="FigureorTabletext"/>
                  <w:spacing w:line="480" w:lineRule="auto"/>
                </w:pPr>
              </w:pPrChange>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rsidP="00C627E3">
            <w:pPr>
              <w:pStyle w:val="FigureorTabletext"/>
              <w:spacing w:line="240" w:lineRule="auto"/>
              <w:rPr>
                <w:rFonts w:ascii="Times New Roman" w:hAnsi="Times New Roman"/>
                <w:b/>
              </w:rPr>
              <w:pPrChange w:id="571" w:author="Daniel Noble" w:date="2023-07-12T13:16:00Z">
                <w:pPr>
                  <w:pStyle w:val="FigureorTabletext"/>
                  <w:spacing w:line="480" w:lineRule="auto"/>
                </w:pPr>
              </w:pPrChange>
            </w:pPr>
            <w:r w:rsidRPr="00AA62AB">
              <w:rPr>
                <w:rFonts w:ascii="Times New Roman" w:hAnsi="Times New Roman"/>
              </w:rPr>
              <w:t>0.017</w:t>
            </w:r>
          </w:p>
        </w:tc>
        <w:tc>
          <w:tcPr>
            <w:tcW w:w="0" w:type="auto"/>
          </w:tcPr>
          <w:p w14:paraId="56089DD1" w14:textId="77777777" w:rsidR="00AA62AB" w:rsidRPr="00AA62AB" w:rsidRDefault="00AA62AB" w:rsidP="00C627E3">
            <w:pPr>
              <w:pStyle w:val="FigureorTabletext"/>
              <w:spacing w:line="240" w:lineRule="auto"/>
              <w:rPr>
                <w:rFonts w:ascii="Times New Roman" w:hAnsi="Times New Roman"/>
                <w:b/>
              </w:rPr>
              <w:pPrChange w:id="572" w:author="Daniel Noble" w:date="2023-07-12T13:16:00Z">
                <w:pPr>
                  <w:pStyle w:val="FigureorTabletext"/>
                  <w:spacing w:line="480" w:lineRule="auto"/>
                </w:pPr>
              </w:pPrChange>
            </w:pPr>
            <w:r w:rsidRPr="00AA62AB">
              <w:rPr>
                <w:rFonts w:ascii="Times New Roman" w:hAnsi="Times New Roman"/>
              </w:rPr>
              <w:t>-0.007</w:t>
            </w:r>
          </w:p>
        </w:tc>
        <w:tc>
          <w:tcPr>
            <w:tcW w:w="0" w:type="auto"/>
          </w:tcPr>
          <w:p w14:paraId="239B34D7" w14:textId="77777777" w:rsidR="00AA62AB" w:rsidRPr="00AA62AB" w:rsidRDefault="00AA62AB" w:rsidP="00C627E3">
            <w:pPr>
              <w:pStyle w:val="FigureorTabletext"/>
              <w:spacing w:line="240" w:lineRule="auto"/>
              <w:rPr>
                <w:rFonts w:ascii="Times New Roman" w:hAnsi="Times New Roman"/>
                <w:b/>
              </w:rPr>
              <w:pPrChange w:id="573" w:author="Daniel Noble" w:date="2023-07-12T13:16:00Z">
                <w:pPr>
                  <w:pStyle w:val="FigureorTabletext"/>
                  <w:spacing w:line="480" w:lineRule="auto"/>
                </w:pPr>
              </w:pPrChange>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rsidP="00C627E3">
            <w:pPr>
              <w:pStyle w:val="FigureorTabletext"/>
              <w:spacing w:line="240" w:lineRule="auto"/>
              <w:rPr>
                <w:rFonts w:ascii="Times New Roman" w:hAnsi="Times New Roman"/>
                <w:i/>
                <w:iCs/>
              </w:rPr>
              <w:pPrChange w:id="574"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A46B3A1" w14:textId="77777777" w:rsidR="00AA62AB" w:rsidRPr="00AA62AB" w:rsidRDefault="00AA62AB" w:rsidP="00C627E3">
            <w:pPr>
              <w:pStyle w:val="FigureorTabletext"/>
              <w:spacing w:line="240" w:lineRule="auto"/>
              <w:rPr>
                <w:rFonts w:ascii="Times New Roman" w:hAnsi="Times New Roman"/>
                <w:b/>
              </w:rPr>
              <w:pPrChange w:id="575" w:author="Daniel Noble" w:date="2023-07-12T13:16:00Z">
                <w:pPr>
                  <w:pStyle w:val="FigureorTabletext"/>
                  <w:spacing w:line="480" w:lineRule="auto"/>
                </w:pPr>
              </w:pPrChange>
            </w:pPr>
          </w:p>
        </w:tc>
        <w:tc>
          <w:tcPr>
            <w:tcW w:w="0" w:type="auto"/>
          </w:tcPr>
          <w:p w14:paraId="05661616" w14:textId="77777777" w:rsidR="00AA62AB" w:rsidRPr="00AA62AB" w:rsidRDefault="00AA62AB" w:rsidP="00C627E3">
            <w:pPr>
              <w:pStyle w:val="FigureorTabletext"/>
              <w:spacing w:line="240" w:lineRule="auto"/>
              <w:rPr>
                <w:rFonts w:ascii="Times New Roman" w:hAnsi="Times New Roman"/>
                <w:b/>
              </w:rPr>
              <w:pPrChange w:id="576" w:author="Daniel Noble" w:date="2023-07-12T13:16:00Z">
                <w:pPr>
                  <w:pStyle w:val="FigureorTabletext"/>
                  <w:spacing w:line="480" w:lineRule="auto"/>
                </w:pPr>
              </w:pPrChange>
            </w:pPr>
          </w:p>
        </w:tc>
        <w:tc>
          <w:tcPr>
            <w:tcW w:w="0" w:type="auto"/>
          </w:tcPr>
          <w:p w14:paraId="386A0CE7" w14:textId="77777777" w:rsidR="00AA62AB" w:rsidRPr="00AA62AB" w:rsidRDefault="00AA62AB" w:rsidP="00C627E3">
            <w:pPr>
              <w:pStyle w:val="FigureorTabletext"/>
              <w:spacing w:line="240" w:lineRule="auto"/>
              <w:rPr>
                <w:rFonts w:ascii="Times New Roman" w:hAnsi="Times New Roman"/>
                <w:b/>
              </w:rPr>
              <w:pPrChange w:id="577" w:author="Daniel Noble" w:date="2023-07-12T13:16:00Z">
                <w:pPr>
                  <w:pStyle w:val="FigureorTabletext"/>
                  <w:spacing w:line="480" w:lineRule="auto"/>
                </w:pPr>
              </w:pPrChange>
            </w:pPr>
          </w:p>
        </w:tc>
      </w:tr>
      <w:tr w:rsidR="00AA62AB" w:rsidRPr="00AA62AB" w14:paraId="262BC8A8" w14:textId="77777777" w:rsidTr="000D60D5">
        <w:trPr>
          <w:trHeight w:val="374"/>
          <w:jc w:val="center"/>
        </w:trPr>
        <w:tc>
          <w:tcPr>
            <w:tcW w:w="0" w:type="auto"/>
          </w:tcPr>
          <w:p w14:paraId="125F5D93" w14:textId="77777777" w:rsidR="00AA62AB" w:rsidRPr="00AA62AB" w:rsidRDefault="00AA62AB" w:rsidP="00C627E3">
            <w:pPr>
              <w:pStyle w:val="FigureorTabletext"/>
              <w:spacing w:line="240" w:lineRule="auto"/>
              <w:rPr>
                <w:rFonts w:ascii="Times New Roman" w:hAnsi="Times New Roman"/>
              </w:rPr>
              <w:pPrChange w:id="578"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6F9578B6" w14:textId="77777777" w:rsidR="00AA62AB" w:rsidRPr="00AA62AB" w:rsidRDefault="00AA62AB" w:rsidP="00C627E3">
            <w:pPr>
              <w:pStyle w:val="FigureorTabletext"/>
              <w:spacing w:line="240" w:lineRule="auto"/>
              <w:rPr>
                <w:rFonts w:ascii="Times New Roman" w:hAnsi="Times New Roman"/>
                <w:b/>
              </w:rPr>
              <w:pPrChange w:id="579" w:author="Daniel Noble" w:date="2023-07-12T13:16:00Z">
                <w:pPr>
                  <w:pStyle w:val="FigureorTabletext"/>
                  <w:spacing w:line="480" w:lineRule="auto"/>
                </w:pPr>
              </w:pPrChange>
            </w:pPr>
          </w:p>
        </w:tc>
        <w:tc>
          <w:tcPr>
            <w:tcW w:w="0" w:type="auto"/>
          </w:tcPr>
          <w:p w14:paraId="5444D3AE" w14:textId="77777777" w:rsidR="00AA62AB" w:rsidRPr="00AA62AB" w:rsidRDefault="00AA62AB" w:rsidP="00C627E3">
            <w:pPr>
              <w:pStyle w:val="FigureorTabletext"/>
              <w:spacing w:line="240" w:lineRule="auto"/>
              <w:rPr>
                <w:rFonts w:ascii="Times New Roman" w:hAnsi="Times New Roman"/>
                <w:b/>
              </w:rPr>
              <w:pPrChange w:id="580" w:author="Daniel Noble" w:date="2023-07-12T13:16:00Z">
                <w:pPr>
                  <w:pStyle w:val="FigureorTabletext"/>
                  <w:spacing w:line="480" w:lineRule="auto"/>
                </w:pPr>
              </w:pPrChange>
            </w:pPr>
          </w:p>
        </w:tc>
        <w:tc>
          <w:tcPr>
            <w:tcW w:w="0" w:type="auto"/>
          </w:tcPr>
          <w:p w14:paraId="6F7993E6" w14:textId="77777777" w:rsidR="00AA62AB" w:rsidRPr="00AA62AB" w:rsidRDefault="00AA62AB" w:rsidP="00C627E3">
            <w:pPr>
              <w:pStyle w:val="FigureorTabletext"/>
              <w:spacing w:line="240" w:lineRule="auto"/>
              <w:rPr>
                <w:rFonts w:ascii="Times New Roman" w:hAnsi="Times New Roman"/>
                <w:b/>
              </w:rPr>
              <w:pPrChange w:id="581" w:author="Daniel Noble" w:date="2023-07-12T13:16:00Z">
                <w:pPr>
                  <w:pStyle w:val="FigureorTabletext"/>
                  <w:spacing w:line="480" w:lineRule="auto"/>
                </w:pPr>
              </w:pPrChange>
            </w:pPr>
          </w:p>
        </w:tc>
      </w:tr>
      <w:tr w:rsidR="00AA62AB" w:rsidRPr="00AA62AB" w14:paraId="042160FE" w14:textId="77777777" w:rsidTr="000D60D5">
        <w:trPr>
          <w:trHeight w:val="374"/>
          <w:jc w:val="center"/>
        </w:trPr>
        <w:tc>
          <w:tcPr>
            <w:tcW w:w="0" w:type="auto"/>
          </w:tcPr>
          <w:p w14:paraId="78BD904C" w14:textId="77777777" w:rsidR="00AA62AB" w:rsidRPr="00AA62AB" w:rsidRDefault="00AA62AB" w:rsidP="00C627E3">
            <w:pPr>
              <w:pStyle w:val="FigureorTabletext"/>
              <w:spacing w:line="240" w:lineRule="auto"/>
              <w:rPr>
                <w:rFonts w:ascii="Times New Roman" w:hAnsi="Times New Roman"/>
              </w:rPr>
              <w:pPrChange w:id="582"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1B55A773" w14:textId="77777777" w:rsidR="00AA62AB" w:rsidRPr="00AA62AB" w:rsidRDefault="00AA62AB" w:rsidP="00C627E3">
            <w:pPr>
              <w:pStyle w:val="FigureorTabletext"/>
              <w:spacing w:line="240" w:lineRule="auto"/>
              <w:rPr>
                <w:rFonts w:ascii="Times New Roman" w:hAnsi="Times New Roman"/>
                <w:b/>
              </w:rPr>
              <w:pPrChange w:id="583"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4005B9B9" w14:textId="77777777" w:rsidR="00AA62AB" w:rsidRPr="00AA62AB" w:rsidRDefault="00AA62AB" w:rsidP="00C627E3">
            <w:pPr>
              <w:pStyle w:val="FigureorTabletext"/>
              <w:spacing w:line="240" w:lineRule="auto"/>
              <w:rPr>
                <w:rFonts w:ascii="Times New Roman" w:hAnsi="Times New Roman"/>
                <w:b/>
              </w:rPr>
              <w:pPrChange w:id="584"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36B2CAF8" w14:textId="77777777" w:rsidR="00AA62AB" w:rsidRPr="00AA62AB" w:rsidRDefault="00AA62AB" w:rsidP="00C627E3">
            <w:pPr>
              <w:pStyle w:val="FigureorTabletext"/>
              <w:spacing w:line="240" w:lineRule="auto"/>
              <w:rPr>
                <w:rFonts w:ascii="Times New Roman" w:hAnsi="Times New Roman"/>
                <w:b/>
              </w:rPr>
              <w:pPrChange w:id="585"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rsidP="00C627E3">
            <w:pPr>
              <w:pStyle w:val="FigureorTabletext"/>
              <w:spacing w:line="240" w:lineRule="auto"/>
              <w:rPr>
                <w:rFonts w:ascii="Times New Roman" w:hAnsi="Times New Roman"/>
              </w:rPr>
              <w:pPrChange w:id="586"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0678BBBF" w14:textId="77777777" w:rsidR="00AA62AB" w:rsidRPr="00AA62AB" w:rsidRDefault="00AA62AB" w:rsidP="00C627E3">
            <w:pPr>
              <w:pStyle w:val="FigureorTabletext"/>
              <w:spacing w:line="240" w:lineRule="auto"/>
              <w:rPr>
                <w:rFonts w:ascii="Times New Roman" w:hAnsi="Times New Roman"/>
                <w:b/>
              </w:rPr>
              <w:pPrChange w:id="587"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60C743E2" w14:textId="77777777" w:rsidR="00AA62AB" w:rsidRPr="00AA62AB" w:rsidRDefault="00AA62AB" w:rsidP="00C627E3">
            <w:pPr>
              <w:pStyle w:val="FigureorTabletext"/>
              <w:spacing w:line="240" w:lineRule="auto"/>
              <w:rPr>
                <w:rFonts w:ascii="Times New Roman" w:hAnsi="Times New Roman"/>
                <w:b/>
              </w:rPr>
              <w:pPrChange w:id="588" w:author="Daniel Noble" w:date="2023-07-12T13:16:00Z">
                <w:pPr>
                  <w:pStyle w:val="FigureorTabletext"/>
                  <w:spacing w:line="480" w:lineRule="auto"/>
                </w:pPr>
              </w:pPrChange>
            </w:pPr>
            <w:r w:rsidRPr="00AA62AB">
              <w:rPr>
                <w:rFonts w:ascii="Times New Roman" w:hAnsi="Times New Roman"/>
                <w:b/>
              </w:rPr>
              <w:t>0.041</w:t>
            </w:r>
          </w:p>
        </w:tc>
        <w:tc>
          <w:tcPr>
            <w:tcW w:w="0" w:type="auto"/>
          </w:tcPr>
          <w:p w14:paraId="57842977" w14:textId="77777777" w:rsidR="00AA62AB" w:rsidRPr="00AA62AB" w:rsidRDefault="00AA62AB" w:rsidP="00C627E3">
            <w:pPr>
              <w:pStyle w:val="FigureorTabletext"/>
              <w:spacing w:line="240" w:lineRule="auto"/>
              <w:rPr>
                <w:rFonts w:ascii="Times New Roman" w:hAnsi="Times New Roman"/>
                <w:b/>
              </w:rPr>
              <w:pPrChange w:id="589" w:author="Daniel Noble" w:date="2023-07-12T13:16:00Z">
                <w:pPr>
                  <w:pStyle w:val="FigureorTabletext"/>
                  <w:spacing w:line="480" w:lineRule="auto"/>
                </w:pPr>
              </w:pPrChange>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rsidP="00C627E3">
            <w:pPr>
              <w:pStyle w:val="FigureorTabletext"/>
              <w:spacing w:line="240" w:lineRule="auto"/>
              <w:rPr>
                <w:rFonts w:ascii="Times New Roman" w:hAnsi="Times New Roman"/>
              </w:rPr>
              <w:pPrChange w:id="590"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397B616" w14:textId="77777777" w:rsidR="00AA62AB" w:rsidRPr="00AA62AB" w:rsidRDefault="00AA62AB" w:rsidP="00C627E3">
            <w:pPr>
              <w:pStyle w:val="FigureorTabletext"/>
              <w:spacing w:line="240" w:lineRule="auto"/>
              <w:rPr>
                <w:rFonts w:ascii="Times New Roman" w:hAnsi="Times New Roman"/>
                <w:b/>
              </w:rPr>
              <w:pPrChange w:id="591"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4E314913" w14:textId="77777777" w:rsidR="00AA62AB" w:rsidRPr="00AA62AB" w:rsidRDefault="00AA62AB" w:rsidP="00C627E3">
            <w:pPr>
              <w:pStyle w:val="FigureorTabletext"/>
              <w:spacing w:line="240" w:lineRule="auto"/>
              <w:rPr>
                <w:rFonts w:ascii="Times New Roman" w:hAnsi="Times New Roman"/>
                <w:b/>
              </w:rPr>
              <w:pPrChange w:id="592"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53CD4AFF" w14:textId="77777777" w:rsidR="00AA62AB" w:rsidRPr="00AA62AB" w:rsidRDefault="00AA62AB" w:rsidP="00C627E3">
            <w:pPr>
              <w:pStyle w:val="FigureorTabletext"/>
              <w:spacing w:line="240" w:lineRule="auto"/>
              <w:rPr>
                <w:rFonts w:ascii="Times New Roman" w:hAnsi="Times New Roman"/>
                <w:b/>
              </w:rPr>
              <w:pPrChange w:id="593"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rsidP="00C627E3">
            <w:pPr>
              <w:pStyle w:val="FigureorTabletext"/>
              <w:spacing w:line="240" w:lineRule="auto"/>
              <w:rPr>
                <w:rFonts w:ascii="Times New Roman" w:hAnsi="Times New Roman"/>
              </w:rPr>
              <w:pPrChange w:id="594"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5F2466B" w14:textId="77777777" w:rsidR="00AA62AB" w:rsidRPr="00AA62AB" w:rsidRDefault="00AA62AB" w:rsidP="00C627E3">
            <w:pPr>
              <w:pStyle w:val="FigureorTabletext"/>
              <w:spacing w:line="240" w:lineRule="auto"/>
              <w:rPr>
                <w:rFonts w:ascii="Times New Roman" w:hAnsi="Times New Roman"/>
              </w:rPr>
              <w:pPrChange w:id="595" w:author="Daniel Noble" w:date="2023-07-12T13:16:00Z">
                <w:pPr>
                  <w:pStyle w:val="FigureorTabletext"/>
                  <w:spacing w:line="480" w:lineRule="auto"/>
                </w:pPr>
              </w:pPrChange>
            </w:pPr>
            <w:r w:rsidRPr="00AA62AB">
              <w:rPr>
                <w:rFonts w:ascii="Times New Roman" w:hAnsi="Times New Roman"/>
              </w:rPr>
              <w:t>-0.091</w:t>
            </w:r>
          </w:p>
        </w:tc>
        <w:tc>
          <w:tcPr>
            <w:tcW w:w="0" w:type="auto"/>
          </w:tcPr>
          <w:p w14:paraId="6A8478A5" w14:textId="77777777" w:rsidR="00AA62AB" w:rsidRPr="00AA62AB" w:rsidRDefault="00AA62AB" w:rsidP="00C627E3">
            <w:pPr>
              <w:pStyle w:val="FigureorTabletext"/>
              <w:spacing w:line="240" w:lineRule="auto"/>
              <w:rPr>
                <w:rFonts w:ascii="Times New Roman" w:hAnsi="Times New Roman"/>
              </w:rPr>
              <w:pPrChange w:id="596" w:author="Daniel Noble" w:date="2023-07-12T13:16:00Z">
                <w:pPr>
                  <w:pStyle w:val="FigureorTabletext"/>
                  <w:spacing w:line="480" w:lineRule="auto"/>
                </w:pPr>
              </w:pPrChange>
            </w:pPr>
            <w:r w:rsidRPr="00AA62AB">
              <w:rPr>
                <w:rFonts w:ascii="Times New Roman" w:hAnsi="Times New Roman"/>
              </w:rPr>
              <w:t>-0.868</w:t>
            </w:r>
          </w:p>
        </w:tc>
        <w:tc>
          <w:tcPr>
            <w:tcW w:w="0" w:type="auto"/>
          </w:tcPr>
          <w:p w14:paraId="771542DB" w14:textId="77777777" w:rsidR="00AA62AB" w:rsidRPr="00AA62AB" w:rsidRDefault="00AA62AB" w:rsidP="00C627E3">
            <w:pPr>
              <w:pStyle w:val="FigureorTabletext"/>
              <w:spacing w:line="240" w:lineRule="auto"/>
              <w:rPr>
                <w:rFonts w:ascii="Times New Roman" w:hAnsi="Times New Roman"/>
              </w:rPr>
              <w:pPrChange w:id="597" w:author="Daniel Noble" w:date="2023-07-12T13:16:00Z">
                <w:pPr>
                  <w:pStyle w:val="FigureorTabletext"/>
                  <w:spacing w:line="480" w:lineRule="auto"/>
                </w:pPr>
              </w:pPrChange>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rsidP="00C627E3">
            <w:pPr>
              <w:pStyle w:val="FigureorTabletext"/>
              <w:spacing w:line="240" w:lineRule="auto"/>
              <w:rPr>
                <w:rFonts w:ascii="Times New Roman" w:hAnsi="Times New Roman"/>
              </w:rPr>
              <w:pPrChange w:id="598" w:author="Daniel Noble" w:date="2023-07-12T13:16:00Z">
                <w:pPr>
                  <w:pStyle w:val="FigureorTabletext"/>
                  <w:spacing w:line="480" w:lineRule="auto"/>
                </w:pPr>
              </w:pPrChange>
            </w:pPr>
            <w:r w:rsidRPr="00AA62AB">
              <w:rPr>
                <w:rFonts w:ascii="Times New Roman" w:hAnsi="Times New Roman"/>
              </w:rPr>
              <w:lastRenderedPageBreak/>
              <w:t xml:space="preserve">    Cor intercept - quadratic</w:t>
            </w:r>
          </w:p>
        </w:tc>
        <w:tc>
          <w:tcPr>
            <w:tcW w:w="0" w:type="auto"/>
          </w:tcPr>
          <w:p w14:paraId="217994B4" w14:textId="77777777" w:rsidR="00AA62AB" w:rsidRPr="00AA62AB" w:rsidRDefault="00AA62AB" w:rsidP="00C627E3">
            <w:pPr>
              <w:pStyle w:val="FigureorTabletext"/>
              <w:spacing w:line="240" w:lineRule="auto"/>
              <w:rPr>
                <w:rFonts w:ascii="Times New Roman" w:hAnsi="Times New Roman"/>
              </w:rPr>
              <w:pPrChange w:id="599" w:author="Daniel Noble" w:date="2023-07-12T13:16:00Z">
                <w:pPr>
                  <w:pStyle w:val="FigureorTabletext"/>
                  <w:spacing w:line="480" w:lineRule="auto"/>
                </w:pPr>
              </w:pPrChange>
            </w:pPr>
            <w:r w:rsidRPr="00AA62AB">
              <w:rPr>
                <w:rFonts w:ascii="Times New Roman" w:hAnsi="Times New Roman"/>
              </w:rPr>
              <w:t>-0.175</w:t>
            </w:r>
          </w:p>
        </w:tc>
        <w:tc>
          <w:tcPr>
            <w:tcW w:w="0" w:type="auto"/>
          </w:tcPr>
          <w:p w14:paraId="504A7669" w14:textId="77777777" w:rsidR="00AA62AB" w:rsidRPr="00AA62AB" w:rsidRDefault="00AA62AB" w:rsidP="00C627E3">
            <w:pPr>
              <w:pStyle w:val="FigureorTabletext"/>
              <w:spacing w:line="240" w:lineRule="auto"/>
              <w:rPr>
                <w:rFonts w:ascii="Times New Roman" w:hAnsi="Times New Roman"/>
              </w:rPr>
              <w:pPrChange w:id="600" w:author="Daniel Noble" w:date="2023-07-12T13:16:00Z">
                <w:pPr>
                  <w:pStyle w:val="FigureorTabletext"/>
                  <w:spacing w:line="480" w:lineRule="auto"/>
                </w:pPr>
              </w:pPrChange>
            </w:pPr>
            <w:r w:rsidRPr="00AA62AB">
              <w:rPr>
                <w:rFonts w:ascii="Times New Roman" w:hAnsi="Times New Roman"/>
              </w:rPr>
              <w:t>-0.929</w:t>
            </w:r>
          </w:p>
        </w:tc>
        <w:tc>
          <w:tcPr>
            <w:tcW w:w="0" w:type="auto"/>
          </w:tcPr>
          <w:p w14:paraId="53AD7CC0" w14:textId="77777777" w:rsidR="00AA62AB" w:rsidRPr="00AA62AB" w:rsidRDefault="00AA62AB" w:rsidP="00C627E3">
            <w:pPr>
              <w:pStyle w:val="FigureorTabletext"/>
              <w:spacing w:line="240" w:lineRule="auto"/>
              <w:rPr>
                <w:rFonts w:ascii="Times New Roman" w:hAnsi="Times New Roman"/>
              </w:rPr>
              <w:pPrChange w:id="601" w:author="Daniel Noble" w:date="2023-07-12T13:16:00Z">
                <w:pPr>
                  <w:pStyle w:val="FigureorTabletext"/>
                  <w:spacing w:line="480" w:lineRule="auto"/>
                </w:pPr>
              </w:pPrChange>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rsidP="00C627E3">
            <w:pPr>
              <w:pStyle w:val="FigureorTabletext"/>
              <w:spacing w:line="240" w:lineRule="auto"/>
              <w:rPr>
                <w:rFonts w:ascii="Times New Roman" w:hAnsi="Times New Roman"/>
              </w:rPr>
              <w:pPrChange w:id="602"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65C2073E" w14:textId="77777777" w:rsidR="00AA62AB" w:rsidRPr="00AA62AB" w:rsidRDefault="00AA62AB" w:rsidP="00C627E3">
            <w:pPr>
              <w:pStyle w:val="FigureorTabletext"/>
              <w:spacing w:line="240" w:lineRule="auto"/>
              <w:rPr>
                <w:rFonts w:ascii="Times New Roman" w:hAnsi="Times New Roman"/>
              </w:rPr>
              <w:pPrChange w:id="603" w:author="Daniel Noble" w:date="2023-07-12T13:16:00Z">
                <w:pPr>
                  <w:pStyle w:val="FigureorTabletext"/>
                  <w:spacing w:line="480" w:lineRule="auto"/>
                </w:pPr>
              </w:pPrChange>
            </w:pPr>
            <w:r w:rsidRPr="00AA62AB">
              <w:rPr>
                <w:rFonts w:ascii="Times New Roman" w:hAnsi="Times New Roman"/>
              </w:rPr>
              <w:t>-0.047</w:t>
            </w:r>
          </w:p>
        </w:tc>
        <w:tc>
          <w:tcPr>
            <w:tcW w:w="0" w:type="auto"/>
          </w:tcPr>
          <w:p w14:paraId="5F9CD1AE" w14:textId="77777777" w:rsidR="00AA62AB" w:rsidRPr="00AA62AB" w:rsidRDefault="00AA62AB" w:rsidP="00C627E3">
            <w:pPr>
              <w:pStyle w:val="FigureorTabletext"/>
              <w:spacing w:line="240" w:lineRule="auto"/>
              <w:rPr>
                <w:rFonts w:ascii="Times New Roman" w:hAnsi="Times New Roman"/>
              </w:rPr>
              <w:pPrChange w:id="604" w:author="Daniel Noble" w:date="2023-07-12T13:16:00Z">
                <w:pPr>
                  <w:pStyle w:val="FigureorTabletext"/>
                  <w:spacing w:line="480" w:lineRule="auto"/>
                </w:pPr>
              </w:pPrChange>
            </w:pPr>
            <w:r w:rsidRPr="00AA62AB">
              <w:rPr>
                <w:rFonts w:ascii="Times New Roman" w:hAnsi="Times New Roman"/>
              </w:rPr>
              <w:t>-0.902</w:t>
            </w:r>
          </w:p>
        </w:tc>
        <w:tc>
          <w:tcPr>
            <w:tcW w:w="0" w:type="auto"/>
          </w:tcPr>
          <w:p w14:paraId="1E24D93A" w14:textId="77777777" w:rsidR="00AA62AB" w:rsidRPr="00AA62AB" w:rsidRDefault="00AA62AB" w:rsidP="00C627E3">
            <w:pPr>
              <w:pStyle w:val="FigureorTabletext"/>
              <w:spacing w:line="240" w:lineRule="auto"/>
              <w:rPr>
                <w:rFonts w:ascii="Times New Roman" w:hAnsi="Times New Roman"/>
              </w:rPr>
              <w:pPrChange w:id="605" w:author="Daniel Noble" w:date="2023-07-12T13:16:00Z">
                <w:pPr>
                  <w:pStyle w:val="FigureorTabletext"/>
                  <w:spacing w:line="480" w:lineRule="auto"/>
                </w:pPr>
              </w:pPrChange>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rsidP="00C627E3">
            <w:pPr>
              <w:pStyle w:val="FigureorTabletext"/>
              <w:spacing w:line="240" w:lineRule="auto"/>
              <w:rPr>
                <w:rFonts w:ascii="Times New Roman" w:hAnsi="Times New Roman"/>
              </w:rPr>
              <w:pPrChange w:id="606"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67AF339F" w14:textId="77777777" w:rsidR="00AA62AB" w:rsidRPr="00AA62AB" w:rsidRDefault="00AA62AB" w:rsidP="00C627E3">
            <w:pPr>
              <w:pStyle w:val="FigureorTabletext"/>
              <w:spacing w:line="240" w:lineRule="auto"/>
              <w:rPr>
                <w:rFonts w:ascii="Times New Roman" w:hAnsi="Times New Roman"/>
                <w:b/>
              </w:rPr>
              <w:pPrChange w:id="607" w:author="Daniel Noble" w:date="2023-07-12T13:16:00Z">
                <w:pPr>
                  <w:pStyle w:val="FigureorTabletext"/>
                  <w:spacing w:line="480" w:lineRule="auto"/>
                </w:pPr>
              </w:pPrChange>
            </w:pPr>
            <w:r w:rsidRPr="00AA62AB">
              <w:rPr>
                <w:rFonts w:ascii="Times New Roman" w:hAnsi="Times New Roman"/>
                <w:b/>
              </w:rPr>
              <w:t>0.056</w:t>
            </w:r>
          </w:p>
        </w:tc>
        <w:tc>
          <w:tcPr>
            <w:tcW w:w="0" w:type="auto"/>
          </w:tcPr>
          <w:p w14:paraId="475C4D41" w14:textId="77777777" w:rsidR="00AA62AB" w:rsidRPr="00AA62AB" w:rsidRDefault="00AA62AB" w:rsidP="00C627E3">
            <w:pPr>
              <w:pStyle w:val="FigureorTabletext"/>
              <w:spacing w:line="240" w:lineRule="auto"/>
              <w:rPr>
                <w:rFonts w:ascii="Times New Roman" w:hAnsi="Times New Roman"/>
                <w:b/>
              </w:rPr>
              <w:pPrChange w:id="608" w:author="Daniel Noble" w:date="2023-07-12T13:16:00Z">
                <w:pPr>
                  <w:pStyle w:val="FigureorTabletext"/>
                  <w:spacing w:line="480" w:lineRule="auto"/>
                </w:pPr>
              </w:pPrChange>
            </w:pPr>
            <w:r w:rsidRPr="00AA62AB">
              <w:rPr>
                <w:rFonts w:ascii="Times New Roman" w:hAnsi="Times New Roman"/>
                <w:b/>
              </w:rPr>
              <w:t>0.02</w:t>
            </w:r>
          </w:p>
        </w:tc>
        <w:tc>
          <w:tcPr>
            <w:tcW w:w="0" w:type="auto"/>
          </w:tcPr>
          <w:p w14:paraId="3B0C7F12" w14:textId="77777777" w:rsidR="00AA62AB" w:rsidRPr="00AA62AB" w:rsidRDefault="00AA62AB" w:rsidP="00C627E3">
            <w:pPr>
              <w:pStyle w:val="FigureorTabletext"/>
              <w:spacing w:line="240" w:lineRule="auto"/>
              <w:rPr>
                <w:rFonts w:ascii="Times New Roman" w:hAnsi="Times New Roman"/>
                <w:b/>
              </w:rPr>
              <w:pPrChange w:id="609"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rsidP="00C627E3">
            <w:pPr>
              <w:pStyle w:val="FigureorTabletext"/>
              <w:spacing w:line="240" w:lineRule="auto"/>
              <w:rPr>
                <w:rFonts w:ascii="Times New Roman" w:hAnsi="Times New Roman"/>
              </w:rPr>
              <w:pPrChange w:id="610"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0B9FED3" w14:textId="77777777" w:rsidR="00AA62AB" w:rsidRPr="00AA62AB" w:rsidRDefault="00AA62AB" w:rsidP="00C627E3">
            <w:pPr>
              <w:pStyle w:val="FigureorTabletext"/>
              <w:spacing w:line="240" w:lineRule="auto"/>
              <w:rPr>
                <w:rFonts w:ascii="Times New Roman" w:hAnsi="Times New Roman"/>
                <w:b/>
              </w:rPr>
              <w:pPrChange w:id="611" w:author="Daniel Noble" w:date="2023-07-12T13:16:00Z">
                <w:pPr>
                  <w:pStyle w:val="FigureorTabletext"/>
                  <w:spacing w:line="480" w:lineRule="auto"/>
                </w:pPr>
              </w:pPrChange>
            </w:pPr>
          </w:p>
        </w:tc>
        <w:tc>
          <w:tcPr>
            <w:tcW w:w="0" w:type="auto"/>
          </w:tcPr>
          <w:p w14:paraId="0A71BBCC" w14:textId="77777777" w:rsidR="00AA62AB" w:rsidRPr="00AA62AB" w:rsidRDefault="00AA62AB" w:rsidP="00C627E3">
            <w:pPr>
              <w:pStyle w:val="FigureorTabletext"/>
              <w:spacing w:line="240" w:lineRule="auto"/>
              <w:rPr>
                <w:rFonts w:ascii="Times New Roman" w:hAnsi="Times New Roman"/>
                <w:b/>
              </w:rPr>
              <w:pPrChange w:id="612" w:author="Daniel Noble" w:date="2023-07-12T13:16:00Z">
                <w:pPr>
                  <w:pStyle w:val="FigureorTabletext"/>
                  <w:spacing w:line="480" w:lineRule="auto"/>
                </w:pPr>
              </w:pPrChange>
            </w:pPr>
          </w:p>
        </w:tc>
        <w:tc>
          <w:tcPr>
            <w:tcW w:w="0" w:type="auto"/>
          </w:tcPr>
          <w:p w14:paraId="483E3E1A" w14:textId="77777777" w:rsidR="00AA62AB" w:rsidRPr="00AA62AB" w:rsidRDefault="00AA62AB" w:rsidP="00C627E3">
            <w:pPr>
              <w:pStyle w:val="FigureorTabletext"/>
              <w:spacing w:line="240" w:lineRule="auto"/>
              <w:rPr>
                <w:rFonts w:ascii="Times New Roman" w:hAnsi="Times New Roman"/>
                <w:b/>
              </w:rPr>
              <w:pPrChange w:id="613" w:author="Daniel Noble" w:date="2023-07-12T13:16:00Z">
                <w:pPr>
                  <w:pStyle w:val="FigureorTabletext"/>
                  <w:spacing w:line="480" w:lineRule="auto"/>
                </w:pPr>
              </w:pPrChange>
            </w:pPr>
          </w:p>
        </w:tc>
      </w:tr>
      <w:tr w:rsidR="00AA62AB" w:rsidRPr="00AA62AB" w14:paraId="2DD95E83" w14:textId="77777777" w:rsidTr="000D60D5">
        <w:trPr>
          <w:trHeight w:val="390"/>
          <w:jc w:val="center"/>
        </w:trPr>
        <w:tc>
          <w:tcPr>
            <w:tcW w:w="0" w:type="auto"/>
          </w:tcPr>
          <w:p w14:paraId="5A571CC3" w14:textId="77777777" w:rsidR="00AA62AB" w:rsidRPr="00AA62AB" w:rsidRDefault="00AA62AB" w:rsidP="00C627E3">
            <w:pPr>
              <w:pStyle w:val="FigureorTabletext"/>
              <w:spacing w:line="240" w:lineRule="auto"/>
              <w:rPr>
                <w:rFonts w:ascii="Times New Roman" w:hAnsi="Times New Roman"/>
              </w:rPr>
              <w:pPrChange w:id="614"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AF73C48" w14:textId="77777777" w:rsidR="00AA62AB" w:rsidRPr="00AA62AB" w:rsidRDefault="00AA62AB" w:rsidP="00C627E3">
            <w:pPr>
              <w:pStyle w:val="FigureorTabletext"/>
              <w:spacing w:line="240" w:lineRule="auto"/>
              <w:rPr>
                <w:rFonts w:ascii="Times New Roman" w:hAnsi="Times New Roman"/>
                <w:b/>
              </w:rPr>
              <w:pPrChange w:id="615"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59D06F05" w14:textId="77777777" w:rsidR="00AA62AB" w:rsidRPr="00AA62AB" w:rsidRDefault="00AA62AB" w:rsidP="00C627E3">
            <w:pPr>
              <w:pStyle w:val="FigureorTabletext"/>
              <w:spacing w:line="240" w:lineRule="auto"/>
              <w:rPr>
                <w:rFonts w:ascii="Times New Roman" w:hAnsi="Times New Roman"/>
                <w:b/>
              </w:rPr>
              <w:pPrChange w:id="616"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2C3FFCFE" w14:textId="77777777" w:rsidR="00AA62AB" w:rsidRPr="00AA62AB" w:rsidRDefault="00AA62AB" w:rsidP="00C627E3">
            <w:pPr>
              <w:pStyle w:val="FigureorTabletext"/>
              <w:spacing w:line="240" w:lineRule="auto"/>
              <w:rPr>
                <w:rFonts w:ascii="Times New Roman" w:hAnsi="Times New Roman"/>
                <w:b/>
              </w:rPr>
              <w:pPrChange w:id="617"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rsidP="00C627E3">
            <w:pPr>
              <w:pStyle w:val="FigureorTabletext"/>
              <w:spacing w:line="240" w:lineRule="auto"/>
              <w:rPr>
                <w:rFonts w:ascii="Times New Roman" w:hAnsi="Times New Roman"/>
              </w:rPr>
              <w:pPrChange w:id="618"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1C46715" w14:textId="77777777" w:rsidR="00AA62AB" w:rsidRPr="00AA62AB" w:rsidRDefault="00AA62AB" w:rsidP="00C627E3">
            <w:pPr>
              <w:pStyle w:val="FigureorTabletext"/>
              <w:spacing w:line="240" w:lineRule="auto"/>
              <w:rPr>
                <w:rFonts w:ascii="Times New Roman" w:hAnsi="Times New Roman"/>
                <w:b/>
              </w:rPr>
              <w:pPrChange w:id="619"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46B3824C" w14:textId="77777777" w:rsidR="00AA62AB" w:rsidRPr="00AA62AB" w:rsidRDefault="00AA62AB" w:rsidP="00C627E3">
            <w:pPr>
              <w:pStyle w:val="FigureorTabletext"/>
              <w:spacing w:line="240" w:lineRule="auto"/>
              <w:rPr>
                <w:rFonts w:ascii="Times New Roman" w:hAnsi="Times New Roman"/>
                <w:b/>
              </w:rPr>
              <w:pPrChange w:id="620" w:author="Daniel Noble" w:date="2023-07-12T13:16:00Z">
                <w:pPr>
                  <w:pStyle w:val="FigureorTabletext"/>
                  <w:spacing w:line="480" w:lineRule="auto"/>
                </w:pPr>
              </w:pPrChange>
            </w:pPr>
            <w:r w:rsidRPr="00AA62AB">
              <w:rPr>
                <w:rFonts w:ascii="Times New Roman" w:hAnsi="Times New Roman"/>
                <w:b/>
              </w:rPr>
              <w:t>0.099</w:t>
            </w:r>
          </w:p>
        </w:tc>
        <w:tc>
          <w:tcPr>
            <w:tcW w:w="0" w:type="auto"/>
          </w:tcPr>
          <w:p w14:paraId="6F9A6623" w14:textId="77777777" w:rsidR="00AA62AB" w:rsidRPr="00AA62AB" w:rsidRDefault="00AA62AB" w:rsidP="00C627E3">
            <w:pPr>
              <w:pStyle w:val="FigureorTabletext"/>
              <w:spacing w:line="240" w:lineRule="auto"/>
              <w:rPr>
                <w:rFonts w:ascii="Times New Roman" w:hAnsi="Times New Roman"/>
                <w:b/>
              </w:rPr>
              <w:pPrChange w:id="621"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rsidP="00C627E3">
            <w:pPr>
              <w:pStyle w:val="FigureorTabletext"/>
              <w:spacing w:line="240" w:lineRule="auto"/>
              <w:rPr>
                <w:rFonts w:ascii="Times New Roman" w:hAnsi="Times New Roman"/>
              </w:rPr>
              <w:pPrChange w:id="622"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0F72E9E2" w14:textId="77777777" w:rsidR="00AA62AB" w:rsidRPr="00AA62AB" w:rsidRDefault="00AA62AB" w:rsidP="00C627E3">
            <w:pPr>
              <w:pStyle w:val="FigureorTabletext"/>
              <w:spacing w:line="240" w:lineRule="auto"/>
              <w:rPr>
                <w:rFonts w:ascii="Times New Roman" w:hAnsi="Times New Roman"/>
                <w:b/>
              </w:rPr>
              <w:pPrChange w:id="623" w:author="Daniel Noble" w:date="2023-07-12T13:16:00Z">
                <w:pPr>
                  <w:pStyle w:val="FigureorTabletext"/>
                  <w:spacing w:line="480" w:lineRule="auto"/>
                </w:pPr>
              </w:pPrChange>
            </w:pPr>
            <w:r w:rsidRPr="00AA62AB">
              <w:rPr>
                <w:rFonts w:ascii="Times New Roman" w:hAnsi="Times New Roman"/>
                <w:b/>
              </w:rPr>
              <w:t>0.118</w:t>
            </w:r>
          </w:p>
        </w:tc>
        <w:tc>
          <w:tcPr>
            <w:tcW w:w="0" w:type="auto"/>
          </w:tcPr>
          <w:p w14:paraId="46832C3D" w14:textId="77777777" w:rsidR="00AA62AB" w:rsidRPr="00AA62AB" w:rsidRDefault="00AA62AB" w:rsidP="00C627E3">
            <w:pPr>
              <w:pStyle w:val="FigureorTabletext"/>
              <w:spacing w:line="240" w:lineRule="auto"/>
              <w:rPr>
                <w:rFonts w:ascii="Times New Roman" w:hAnsi="Times New Roman"/>
                <w:b/>
              </w:rPr>
              <w:pPrChange w:id="624" w:author="Daniel Noble" w:date="2023-07-12T13:16:00Z">
                <w:pPr>
                  <w:pStyle w:val="FigureorTabletext"/>
                  <w:spacing w:line="480" w:lineRule="auto"/>
                </w:pPr>
              </w:pPrChange>
            </w:pPr>
            <w:r w:rsidRPr="00AA62AB">
              <w:rPr>
                <w:rFonts w:ascii="Times New Roman" w:hAnsi="Times New Roman"/>
                <w:b/>
              </w:rPr>
              <w:t>0.102</w:t>
            </w:r>
          </w:p>
        </w:tc>
        <w:tc>
          <w:tcPr>
            <w:tcW w:w="0" w:type="auto"/>
          </w:tcPr>
          <w:p w14:paraId="3144EF49" w14:textId="77777777" w:rsidR="00AA62AB" w:rsidRPr="00AA62AB" w:rsidRDefault="00AA62AB" w:rsidP="00C627E3">
            <w:pPr>
              <w:pStyle w:val="FigureorTabletext"/>
              <w:spacing w:line="240" w:lineRule="auto"/>
              <w:rPr>
                <w:rFonts w:ascii="Times New Roman" w:hAnsi="Times New Roman"/>
                <w:b/>
              </w:rPr>
              <w:pPrChange w:id="625"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rsidP="00C627E3">
            <w:pPr>
              <w:pStyle w:val="FigureorTabletext"/>
              <w:spacing w:line="240" w:lineRule="auto"/>
              <w:rPr>
                <w:rFonts w:ascii="Times New Roman" w:hAnsi="Times New Roman"/>
              </w:rPr>
              <w:pPrChange w:id="626"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6635509A" w14:textId="77777777" w:rsidR="00AA62AB" w:rsidRPr="00AA62AB" w:rsidRDefault="00AA62AB" w:rsidP="00C627E3">
            <w:pPr>
              <w:pStyle w:val="FigureorTabletext"/>
              <w:spacing w:line="240" w:lineRule="auto"/>
              <w:rPr>
                <w:rFonts w:ascii="Times New Roman" w:hAnsi="Times New Roman"/>
              </w:rPr>
              <w:pPrChange w:id="627" w:author="Daniel Noble" w:date="2023-07-12T13:16:00Z">
                <w:pPr>
                  <w:pStyle w:val="FigureorTabletext"/>
                  <w:spacing w:line="480" w:lineRule="auto"/>
                </w:pPr>
              </w:pPrChange>
            </w:pPr>
            <w:r w:rsidRPr="00AA62AB">
              <w:rPr>
                <w:rFonts w:ascii="Times New Roman" w:hAnsi="Times New Roman"/>
              </w:rPr>
              <w:t>0.006</w:t>
            </w:r>
          </w:p>
        </w:tc>
        <w:tc>
          <w:tcPr>
            <w:tcW w:w="0" w:type="auto"/>
          </w:tcPr>
          <w:p w14:paraId="26621AEF" w14:textId="77777777" w:rsidR="00AA62AB" w:rsidRPr="00AA62AB" w:rsidRDefault="00AA62AB" w:rsidP="00C627E3">
            <w:pPr>
              <w:pStyle w:val="FigureorTabletext"/>
              <w:spacing w:line="240" w:lineRule="auto"/>
              <w:rPr>
                <w:rFonts w:ascii="Times New Roman" w:hAnsi="Times New Roman"/>
              </w:rPr>
              <w:pPrChange w:id="628" w:author="Daniel Noble" w:date="2023-07-12T13:16:00Z">
                <w:pPr>
                  <w:pStyle w:val="FigureorTabletext"/>
                  <w:spacing w:line="480" w:lineRule="auto"/>
                </w:pPr>
              </w:pPrChange>
            </w:pPr>
            <w:r w:rsidRPr="00AA62AB">
              <w:rPr>
                <w:rFonts w:ascii="Times New Roman" w:hAnsi="Times New Roman"/>
              </w:rPr>
              <w:t>-0.233</w:t>
            </w:r>
          </w:p>
        </w:tc>
        <w:tc>
          <w:tcPr>
            <w:tcW w:w="0" w:type="auto"/>
          </w:tcPr>
          <w:p w14:paraId="1CB00763" w14:textId="77777777" w:rsidR="00AA62AB" w:rsidRPr="00AA62AB" w:rsidRDefault="00AA62AB" w:rsidP="00C627E3">
            <w:pPr>
              <w:pStyle w:val="FigureorTabletext"/>
              <w:spacing w:line="240" w:lineRule="auto"/>
              <w:rPr>
                <w:rFonts w:ascii="Times New Roman" w:hAnsi="Times New Roman"/>
              </w:rPr>
              <w:pPrChange w:id="629" w:author="Daniel Noble" w:date="2023-07-12T13:16:00Z">
                <w:pPr>
                  <w:pStyle w:val="FigureorTabletext"/>
                  <w:spacing w:line="480" w:lineRule="auto"/>
                </w:pPr>
              </w:pPrChange>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rsidP="00C627E3">
            <w:pPr>
              <w:pStyle w:val="FigureorTabletext"/>
              <w:spacing w:line="240" w:lineRule="auto"/>
              <w:rPr>
                <w:rFonts w:ascii="Times New Roman" w:hAnsi="Times New Roman"/>
              </w:rPr>
              <w:pPrChange w:id="630"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B77A155" w14:textId="77777777" w:rsidR="00AA62AB" w:rsidRPr="00AA62AB" w:rsidRDefault="00AA62AB" w:rsidP="00C627E3">
            <w:pPr>
              <w:pStyle w:val="FigureorTabletext"/>
              <w:spacing w:line="240" w:lineRule="auto"/>
              <w:rPr>
                <w:rFonts w:ascii="Times New Roman" w:hAnsi="Times New Roman"/>
              </w:rPr>
              <w:pPrChange w:id="631" w:author="Daniel Noble" w:date="2023-07-12T13:16:00Z">
                <w:pPr>
                  <w:pStyle w:val="FigureorTabletext"/>
                  <w:spacing w:line="480" w:lineRule="auto"/>
                </w:pPr>
              </w:pPrChange>
            </w:pPr>
            <w:r w:rsidRPr="00AA62AB">
              <w:rPr>
                <w:rFonts w:ascii="Times New Roman" w:hAnsi="Times New Roman"/>
              </w:rPr>
              <w:t>-0.559</w:t>
            </w:r>
          </w:p>
        </w:tc>
        <w:tc>
          <w:tcPr>
            <w:tcW w:w="0" w:type="auto"/>
          </w:tcPr>
          <w:p w14:paraId="67752EB1" w14:textId="77777777" w:rsidR="00AA62AB" w:rsidRPr="00AA62AB" w:rsidRDefault="00AA62AB" w:rsidP="00C627E3">
            <w:pPr>
              <w:pStyle w:val="FigureorTabletext"/>
              <w:spacing w:line="240" w:lineRule="auto"/>
              <w:rPr>
                <w:rFonts w:ascii="Times New Roman" w:hAnsi="Times New Roman"/>
              </w:rPr>
              <w:pPrChange w:id="632" w:author="Daniel Noble" w:date="2023-07-12T13:16:00Z">
                <w:pPr>
                  <w:pStyle w:val="FigureorTabletext"/>
                  <w:spacing w:line="480" w:lineRule="auto"/>
                </w:pPr>
              </w:pPrChange>
            </w:pPr>
            <w:r w:rsidRPr="00AA62AB">
              <w:rPr>
                <w:rFonts w:ascii="Times New Roman" w:hAnsi="Times New Roman"/>
              </w:rPr>
              <w:t>-0.755</w:t>
            </w:r>
          </w:p>
        </w:tc>
        <w:tc>
          <w:tcPr>
            <w:tcW w:w="0" w:type="auto"/>
          </w:tcPr>
          <w:p w14:paraId="158D1D09" w14:textId="77777777" w:rsidR="00AA62AB" w:rsidRPr="00AA62AB" w:rsidRDefault="00AA62AB" w:rsidP="00C627E3">
            <w:pPr>
              <w:pStyle w:val="FigureorTabletext"/>
              <w:spacing w:line="240" w:lineRule="auto"/>
              <w:rPr>
                <w:rFonts w:ascii="Times New Roman" w:hAnsi="Times New Roman"/>
              </w:rPr>
              <w:pPrChange w:id="633" w:author="Daniel Noble" w:date="2023-07-12T13:16:00Z">
                <w:pPr>
                  <w:pStyle w:val="FigureorTabletext"/>
                  <w:spacing w:line="480" w:lineRule="auto"/>
                </w:pPr>
              </w:pPrChange>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rsidP="00C627E3">
            <w:pPr>
              <w:pStyle w:val="FigureorTabletext"/>
              <w:spacing w:line="240" w:lineRule="auto"/>
              <w:rPr>
                <w:rFonts w:ascii="Times New Roman" w:hAnsi="Times New Roman"/>
              </w:rPr>
              <w:pPrChange w:id="634"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1A539CF6" w14:textId="77777777" w:rsidR="00AA62AB" w:rsidRPr="00AA62AB" w:rsidRDefault="00AA62AB" w:rsidP="00C627E3">
            <w:pPr>
              <w:pStyle w:val="FigureorTabletext"/>
              <w:spacing w:line="240" w:lineRule="auto"/>
              <w:rPr>
                <w:rFonts w:ascii="Times New Roman" w:hAnsi="Times New Roman"/>
                <w:b/>
              </w:rPr>
              <w:pPrChange w:id="635" w:author="Daniel Noble" w:date="2023-07-12T13:16:00Z">
                <w:pPr>
                  <w:pStyle w:val="FigureorTabletext"/>
                  <w:spacing w:line="480" w:lineRule="auto"/>
                </w:pPr>
              </w:pPrChange>
            </w:pPr>
            <w:r w:rsidRPr="00AA62AB">
              <w:rPr>
                <w:rFonts w:ascii="Times New Roman" w:hAnsi="Times New Roman"/>
                <w:b/>
              </w:rPr>
              <w:t>0.687</w:t>
            </w:r>
          </w:p>
        </w:tc>
        <w:tc>
          <w:tcPr>
            <w:tcW w:w="0" w:type="auto"/>
          </w:tcPr>
          <w:p w14:paraId="14B9440A" w14:textId="77777777" w:rsidR="00AA62AB" w:rsidRPr="00AA62AB" w:rsidRDefault="00AA62AB" w:rsidP="00C627E3">
            <w:pPr>
              <w:pStyle w:val="FigureorTabletext"/>
              <w:spacing w:line="240" w:lineRule="auto"/>
              <w:rPr>
                <w:rFonts w:ascii="Times New Roman" w:hAnsi="Times New Roman"/>
                <w:b/>
              </w:rPr>
              <w:pPrChange w:id="636" w:author="Daniel Noble" w:date="2023-07-12T13:16:00Z">
                <w:pPr>
                  <w:pStyle w:val="FigureorTabletext"/>
                  <w:spacing w:line="480" w:lineRule="auto"/>
                </w:pPr>
              </w:pPrChange>
            </w:pPr>
            <w:r w:rsidRPr="00AA62AB">
              <w:rPr>
                <w:rFonts w:ascii="Times New Roman" w:hAnsi="Times New Roman"/>
                <w:b/>
              </w:rPr>
              <w:t>0.544</w:t>
            </w:r>
          </w:p>
        </w:tc>
        <w:tc>
          <w:tcPr>
            <w:tcW w:w="0" w:type="auto"/>
          </w:tcPr>
          <w:p w14:paraId="2273EFBA" w14:textId="77777777" w:rsidR="00AA62AB" w:rsidRPr="00AA62AB" w:rsidRDefault="00AA62AB" w:rsidP="00C627E3">
            <w:pPr>
              <w:pStyle w:val="FigureorTabletext"/>
              <w:spacing w:line="240" w:lineRule="auto"/>
              <w:rPr>
                <w:rFonts w:ascii="Times New Roman" w:hAnsi="Times New Roman"/>
                <w:b/>
              </w:rPr>
              <w:pPrChange w:id="637" w:author="Daniel Noble" w:date="2023-07-12T13:16:00Z">
                <w:pPr>
                  <w:pStyle w:val="FigureorTabletext"/>
                  <w:spacing w:line="480" w:lineRule="auto"/>
                </w:pPr>
              </w:pPrChange>
            </w:pPr>
            <w:r w:rsidRPr="00AA62AB">
              <w:rPr>
                <w:rFonts w:ascii="Times New Roman" w:hAnsi="Times New Roman"/>
                <w:b/>
              </w:rPr>
              <w:t>0.8</w:t>
            </w:r>
          </w:p>
        </w:tc>
      </w:tr>
      <w:tr w:rsidR="00AA62AB" w:rsidRPr="00AA62AB" w14:paraId="4F1015C8" w14:textId="77777777" w:rsidTr="009B7891">
        <w:tblPrEx>
          <w:tblW w:w="0" w:type="auto"/>
          <w:jc w:val="center"/>
          <w:tblLook w:val="07E0" w:firstRow="1" w:lastRow="1" w:firstColumn="1" w:lastColumn="1" w:noHBand="1" w:noVBand="1"/>
          <w:tblPrExChange w:id="638" w:author="Daniel Noble" w:date="2023-07-12T13:38:00Z">
            <w:tblPrEx>
              <w:tblW w:w="0" w:type="auto"/>
              <w:jc w:val="center"/>
              <w:tblLook w:val="07E0" w:firstRow="1" w:lastRow="1" w:firstColumn="1" w:lastColumn="1" w:noHBand="1" w:noVBand="1"/>
            </w:tblPrEx>
          </w:tblPrExChange>
        </w:tblPrEx>
        <w:trPr>
          <w:trHeight w:val="374"/>
          <w:jc w:val="center"/>
          <w:trPrChange w:id="639" w:author="Daniel Noble" w:date="2023-07-12T13:38:00Z">
            <w:trPr>
              <w:trHeight w:val="374"/>
              <w:jc w:val="center"/>
            </w:trPr>
          </w:trPrChange>
        </w:trPr>
        <w:tc>
          <w:tcPr>
            <w:tcW w:w="0" w:type="auto"/>
            <w:tcPrChange w:id="640" w:author="Daniel Noble" w:date="2023-07-12T13:38:00Z">
              <w:tcPr>
                <w:tcW w:w="0" w:type="auto"/>
              </w:tcPr>
            </w:tcPrChange>
          </w:tcPr>
          <w:p w14:paraId="77FA3F48" w14:textId="77777777" w:rsidR="00AA62AB" w:rsidRPr="00AA62AB" w:rsidRDefault="00AA62AB" w:rsidP="00C627E3">
            <w:pPr>
              <w:pStyle w:val="FigureorTabletext"/>
              <w:spacing w:line="240" w:lineRule="auto"/>
              <w:rPr>
                <w:rFonts w:ascii="Times New Roman" w:hAnsi="Times New Roman"/>
                <w:i/>
                <w:iCs/>
              </w:rPr>
              <w:pPrChange w:id="641"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642" w:author="Daniel Noble" w:date="2023-07-12T13:38:00Z">
              <w:tcPr>
                <w:tcW w:w="0" w:type="auto"/>
              </w:tcPr>
            </w:tcPrChange>
          </w:tcPr>
          <w:p w14:paraId="565AA677" w14:textId="77777777" w:rsidR="00AA62AB" w:rsidRPr="00AA62AB" w:rsidRDefault="00AA62AB" w:rsidP="00C627E3">
            <w:pPr>
              <w:pStyle w:val="FigureorTabletext"/>
              <w:spacing w:line="240" w:lineRule="auto"/>
              <w:rPr>
                <w:rFonts w:ascii="Times New Roman" w:hAnsi="Times New Roman"/>
                <w:b/>
              </w:rPr>
              <w:pPrChange w:id="643" w:author="Daniel Noble" w:date="2023-07-12T13:16:00Z">
                <w:pPr>
                  <w:pStyle w:val="FigureorTabletext"/>
                  <w:spacing w:line="480" w:lineRule="auto"/>
                </w:pPr>
              </w:pPrChange>
            </w:pPr>
            <w:r w:rsidRPr="00AA62AB">
              <w:rPr>
                <w:rFonts w:ascii="Times New Roman" w:hAnsi="Times New Roman"/>
                <w:b/>
              </w:rPr>
              <w:t>-2.087</w:t>
            </w:r>
          </w:p>
        </w:tc>
        <w:tc>
          <w:tcPr>
            <w:tcW w:w="0" w:type="auto"/>
            <w:tcPrChange w:id="644" w:author="Daniel Noble" w:date="2023-07-12T13:38:00Z">
              <w:tcPr>
                <w:tcW w:w="0" w:type="auto"/>
              </w:tcPr>
            </w:tcPrChange>
          </w:tcPr>
          <w:p w14:paraId="6EB10010" w14:textId="77777777" w:rsidR="00AA62AB" w:rsidRPr="00AA62AB" w:rsidRDefault="00AA62AB" w:rsidP="00C627E3">
            <w:pPr>
              <w:pStyle w:val="FigureorTabletext"/>
              <w:spacing w:line="240" w:lineRule="auto"/>
              <w:rPr>
                <w:rFonts w:ascii="Times New Roman" w:hAnsi="Times New Roman"/>
                <w:b/>
              </w:rPr>
              <w:pPrChange w:id="645" w:author="Daniel Noble" w:date="2023-07-12T13:16:00Z">
                <w:pPr>
                  <w:pStyle w:val="FigureorTabletext"/>
                  <w:spacing w:line="480" w:lineRule="auto"/>
                </w:pPr>
              </w:pPrChange>
            </w:pPr>
            <w:r w:rsidRPr="00AA62AB">
              <w:rPr>
                <w:rFonts w:ascii="Times New Roman" w:hAnsi="Times New Roman"/>
                <w:b/>
              </w:rPr>
              <w:t>-2.119</w:t>
            </w:r>
          </w:p>
        </w:tc>
        <w:tc>
          <w:tcPr>
            <w:tcW w:w="0" w:type="auto"/>
            <w:tcPrChange w:id="646" w:author="Daniel Noble" w:date="2023-07-12T13:38:00Z">
              <w:tcPr>
                <w:tcW w:w="0" w:type="auto"/>
              </w:tcPr>
            </w:tcPrChange>
          </w:tcPr>
          <w:p w14:paraId="175C680A" w14:textId="77777777" w:rsidR="00AA62AB" w:rsidRPr="00AA62AB" w:rsidRDefault="00AA62AB" w:rsidP="00C627E3">
            <w:pPr>
              <w:pStyle w:val="FigureorTabletext"/>
              <w:spacing w:line="240" w:lineRule="auto"/>
              <w:rPr>
                <w:rFonts w:ascii="Times New Roman" w:hAnsi="Times New Roman"/>
                <w:b/>
              </w:rPr>
              <w:pPrChange w:id="647" w:author="Daniel Noble" w:date="2023-07-12T13:16:00Z">
                <w:pPr>
                  <w:pStyle w:val="FigureorTabletext"/>
                  <w:spacing w:line="480" w:lineRule="auto"/>
                </w:pPr>
              </w:pPrChange>
            </w:pPr>
            <w:r w:rsidRPr="00AA62AB">
              <w:rPr>
                <w:rFonts w:ascii="Times New Roman" w:hAnsi="Times New Roman"/>
                <w:b/>
              </w:rPr>
              <w:t>-2.055</w:t>
            </w:r>
          </w:p>
        </w:tc>
      </w:tr>
      <w:tr w:rsidR="00AA62AB" w:rsidRPr="00AA62AB" w14:paraId="42CD089F" w14:textId="77777777" w:rsidTr="009B7891">
        <w:tblPrEx>
          <w:tblW w:w="0" w:type="auto"/>
          <w:jc w:val="center"/>
          <w:tblLook w:val="07E0" w:firstRow="1" w:lastRow="1" w:firstColumn="1" w:lastColumn="1" w:noHBand="1" w:noVBand="1"/>
          <w:tblPrExChange w:id="648" w:author="Daniel Noble" w:date="2023-07-12T13:38:00Z">
            <w:tblPrEx>
              <w:tblW w:w="0" w:type="auto"/>
              <w:jc w:val="center"/>
              <w:tblLook w:val="07E0" w:firstRow="1" w:lastRow="1" w:firstColumn="1" w:lastColumn="1" w:noHBand="1" w:noVBand="1"/>
            </w:tblPrEx>
          </w:tblPrExChange>
        </w:tblPrEx>
        <w:trPr>
          <w:trHeight w:val="374"/>
          <w:jc w:val="center"/>
          <w:trPrChange w:id="649" w:author="Daniel Noble" w:date="2023-07-12T13:38:00Z">
            <w:trPr>
              <w:trHeight w:val="374"/>
              <w:jc w:val="center"/>
            </w:trPr>
          </w:trPrChange>
        </w:trPr>
        <w:tc>
          <w:tcPr>
            <w:tcW w:w="0" w:type="auto"/>
            <w:tcBorders>
              <w:bottom w:val="single" w:sz="4" w:space="0" w:color="auto"/>
            </w:tcBorders>
            <w:tcPrChange w:id="650" w:author="Daniel Noble" w:date="2023-07-12T13:38:00Z">
              <w:tcPr>
                <w:tcW w:w="0" w:type="auto"/>
              </w:tcPr>
            </w:tcPrChange>
          </w:tcPr>
          <w:p w14:paraId="372084CE" w14:textId="77777777" w:rsidR="00AA62AB" w:rsidRPr="00AA62AB" w:rsidRDefault="00AA62AB" w:rsidP="00C627E3">
            <w:pPr>
              <w:pStyle w:val="FigureorTabletext"/>
              <w:spacing w:line="240" w:lineRule="auto"/>
              <w:rPr>
                <w:rFonts w:ascii="Times New Roman" w:hAnsi="Times New Roman"/>
              </w:rPr>
              <w:pPrChange w:id="651"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652" w:author="Daniel Noble" w:date="2023-07-12T13:38:00Z">
              <w:tcPr>
                <w:tcW w:w="0" w:type="auto"/>
              </w:tcPr>
            </w:tcPrChange>
          </w:tcPr>
          <w:p w14:paraId="7593A2EE" w14:textId="77777777" w:rsidR="00AA62AB" w:rsidRPr="00AA62AB" w:rsidRDefault="00AA62AB" w:rsidP="00C627E3">
            <w:pPr>
              <w:pStyle w:val="FigureorTabletext"/>
              <w:spacing w:line="240" w:lineRule="auto"/>
              <w:rPr>
                <w:rFonts w:ascii="Times New Roman" w:hAnsi="Times New Roman"/>
                <w:b/>
              </w:rPr>
              <w:pPrChange w:id="653" w:author="Daniel Noble" w:date="2023-07-12T13:16:00Z">
                <w:pPr>
                  <w:pStyle w:val="FigureorTabletext"/>
                  <w:spacing w:line="480" w:lineRule="auto"/>
                </w:pPr>
              </w:pPrChange>
            </w:pPr>
            <w:r w:rsidRPr="00AA62AB">
              <w:rPr>
                <w:rFonts w:ascii="Times New Roman" w:hAnsi="Times New Roman"/>
                <w:b/>
              </w:rPr>
              <w:t>-0.047</w:t>
            </w:r>
          </w:p>
        </w:tc>
        <w:tc>
          <w:tcPr>
            <w:tcW w:w="0" w:type="auto"/>
            <w:tcBorders>
              <w:bottom w:val="single" w:sz="4" w:space="0" w:color="auto"/>
            </w:tcBorders>
            <w:tcPrChange w:id="654" w:author="Daniel Noble" w:date="2023-07-12T13:38:00Z">
              <w:tcPr>
                <w:tcW w:w="0" w:type="auto"/>
              </w:tcPr>
            </w:tcPrChange>
          </w:tcPr>
          <w:p w14:paraId="3BDE8B55" w14:textId="77777777" w:rsidR="00AA62AB" w:rsidRPr="00AA62AB" w:rsidRDefault="00AA62AB" w:rsidP="00C627E3">
            <w:pPr>
              <w:pStyle w:val="FigureorTabletext"/>
              <w:spacing w:line="240" w:lineRule="auto"/>
              <w:rPr>
                <w:rFonts w:ascii="Times New Roman" w:hAnsi="Times New Roman"/>
                <w:b/>
              </w:rPr>
              <w:pPrChange w:id="655" w:author="Daniel Noble" w:date="2023-07-12T13:16:00Z">
                <w:pPr>
                  <w:pStyle w:val="FigureorTabletext"/>
                  <w:spacing w:line="480" w:lineRule="auto"/>
                </w:pPr>
              </w:pPrChange>
            </w:pPr>
            <w:r w:rsidRPr="00AA62AB">
              <w:rPr>
                <w:rFonts w:ascii="Times New Roman" w:hAnsi="Times New Roman"/>
                <w:b/>
              </w:rPr>
              <w:t>-0.084</w:t>
            </w:r>
          </w:p>
        </w:tc>
        <w:tc>
          <w:tcPr>
            <w:tcW w:w="0" w:type="auto"/>
            <w:tcBorders>
              <w:bottom w:val="single" w:sz="4" w:space="0" w:color="auto"/>
            </w:tcBorders>
            <w:tcPrChange w:id="656" w:author="Daniel Noble" w:date="2023-07-12T13:38:00Z">
              <w:tcPr>
                <w:tcW w:w="0" w:type="auto"/>
              </w:tcPr>
            </w:tcPrChange>
          </w:tcPr>
          <w:p w14:paraId="639413EB" w14:textId="77777777" w:rsidR="00AA62AB" w:rsidRPr="00AA62AB" w:rsidRDefault="00AA62AB" w:rsidP="00C627E3">
            <w:pPr>
              <w:pStyle w:val="FigureorTabletext"/>
              <w:spacing w:line="240" w:lineRule="auto"/>
              <w:rPr>
                <w:rFonts w:ascii="Times New Roman" w:hAnsi="Times New Roman"/>
                <w:b/>
              </w:rPr>
              <w:pPrChange w:id="657" w:author="Daniel Noble" w:date="2023-07-12T13:16:00Z">
                <w:pPr>
                  <w:pStyle w:val="FigureorTabletext"/>
                  <w:spacing w:line="480" w:lineRule="auto"/>
                </w:pPr>
              </w:pPrChange>
            </w:pPr>
            <w:r w:rsidRPr="00AA62AB">
              <w:rPr>
                <w:rFonts w:ascii="Times New Roman" w:hAnsi="Times New Roman"/>
                <w:b/>
              </w:rPr>
              <w:t>-0.01</w:t>
            </w:r>
          </w:p>
        </w:tc>
      </w:tr>
    </w:tbl>
    <w:p w14:paraId="2B521226" w14:textId="0820AED7" w:rsidR="00F76718" w:rsidRPr="00AA62AB" w:rsidRDefault="00F76718" w:rsidP="00C627E3">
      <w:pPr>
        <w:pStyle w:val="TableCaption"/>
        <w:contextualSpacing/>
        <w:rPr>
          <w:rFonts w:ascii="Times New Roman" w:hAnsi="Times New Roman" w:cs="Times New Roman"/>
          <w:i w:val="0"/>
          <w:iCs/>
        </w:rPr>
        <w:pPrChange w:id="658"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659">
          <w:tblGrid>
            <w:gridCol w:w="4674"/>
            <w:gridCol w:w="1899"/>
            <w:gridCol w:w="1516"/>
            <w:gridCol w:w="1487"/>
          </w:tblGrid>
        </w:tblGridChange>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rsidP="00C627E3">
            <w:pPr>
              <w:pStyle w:val="FigureorTabletext"/>
              <w:spacing w:line="240" w:lineRule="auto"/>
              <w:rPr>
                <w:rFonts w:ascii="Times New Roman" w:hAnsi="Times New Roman"/>
              </w:rPr>
              <w:pPrChange w:id="660" w:author="Daniel Noble" w:date="2023-07-12T13:16:00Z">
                <w:pPr>
                  <w:pStyle w:val="FigureorTabletext"/>
                  <w:spacing w:line="480" w:lineRule="auto"/>
                </w:pPr>
              </w:pPrChange>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rsidP="00C627E3">
            <w:pPr>
              <w:pStyle w:val="FigureorTabletext"/>
              <w:spacing w:line="240" w:lineRule="auto"/>
              <w:rPr>
                <w:rFonts w:ascii="Times New Roman" w:hAnsi="Times New Roman"/>
              </w:rPr>
              <w:pPrChange w:id="661"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rsidP="00C627E3">
            <w:pPr>
              <w:pStyle w:val="FigureorTabletext"/>
              <w:spacing w:line="240" w:lineRule="auto"/>
              <w:rPr>
                <w:rFonts w:ascii="Times New Roman" w:hAnsi="Times New Roman"/>
              </w:rPr>
              <w:pPrChange w:id="662"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rsidP="00C627E3">
            <w:pPr>
              <w:pStyle w:val="FigureorTabletext"/>
              <w:spacing w:line="240" w:lineRule="auto"/>
              <w:rPr>
                <w:rFonts w:ascii="Times New Roman" w:hAnsi="Times New Roman"/>
              </w:rPr>
              <w:pPrChange w:id="663"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rsidP="00C627E3">
            <w:pPr>
              <w:pStyle w:val="FigureorTabletext"/>
              <w:spacing w:line="240" w:lineRule="auto"/>
              <w:rPr>
                <w:rFonts w:ascii="Times New Roman" w:hAnsi="Times New Roman"/>
              </w:rPr>
              <w:pPrChange w:id="664"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rsidP="00C627E3">
            <w:pPr>
              <w:pStyle w:val="FigureorTabletext"/>
              <w:spacing w:line="240" w:lineRule="auto"/>
              <w:rPr>
                <w:rFonts w:ascii="Times New Roman" w:hAnsi="Times New Roman"/>
                <w:i/>
                <w:iCs/>
              </w:rPr>
              <w:pPrChange w:id="665"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A5B62F9" w14:textId="77777777" w:rsidR="00AA62AB" w:rsidRPr="00AA62AB" w:rsidRDefault="00AA62AB" w:rsidP="00C627E3">
            <w:pPr>
              <w:pStyle w:val="FigureorTabletext"/>
              <w:spacing w:line="240" w:lineRule="auto"/>
              <w:rPr>
                <w:rFonts w:ascii="Times New Roman" w:hAnsi="Times New Roman"/>
                <w:b/>
              </w:rPr>
              <w:pPrChange w:id="666" w:author="Daniel Noble" w:date="2023-07-12T13:16:00Z">
                <w:pPr>
                  <w:pStyle w:val="FigureorTabletext"/>
                  <w:spacing w:line="480" w:lineRule="auto"/>
                </w:pPr>
              </w:pPrChange>
            </w:pPr>
          </w:p>
        </w:tc>
        <w:tc>
          <w:tcPr>
            <w:tcW w:w="0" w:type="auto"/>
          </w:tcPr>
          <w:p w14:paraId="4EF0CD96" w14:textId="77777777" w:rsidR="00AA62AB" w:rsidRPr="00AA62AB" w:rsidRDefault="00AA62AB" w:rsidP="00C627E3">
            <w:pPr>
              <w:pStyle w:val="FigureorTabletext"/>
              <w:spacing w:line="240" w:lineRule="auto"/>
              <w:rPr>
                <w:rFonts w:ascii="Times New Roman" w:hAnsi="Times New Roman"/>
                <w:b/>
              </w:rPr>
              <w:pPrChange w:id="667" w:author="Daniel Noble" w:date="2023-07-12T13:16:00Z">
                <w:pPr>
                  <w:pStyle w:val="FigureorTabletext"/>
                  <w:spacing w:line="480" w:lineRule="auto"/>
                </w:pPr>
              </w:pPrChange>
            </w:pPr>
          </w:p>
        </w:tc>
        <w:tc>
          <w:tcPr>
            <w:tcW w:w="0" w:type="auto"/>
          </w:tcPr>
          <w:p w14:paraId="070BD940" w14:textId="77777777" w:rsidR="00AA62AB" w:rsidRPr="00AA62AB" w:rsidRDefault="00AA62AB" w:rsidP="00C627E3">
            <w:pPr>
              <w:pStyle w:val="FigureorTabletext"/>
              <w:spacing w:line="240" w:lineRule="auto"/>
              <w:rPr>
                <w:rFonts w:ascii="Times New Roman" w:hAnsi="Times New Roman"/>
                <w:b/>
              </w:rPr>
              <w:pPrChange w:id="668" w:author="Daniel Noble" w:date="2023-07-12T13:16:00Z">
                <w:pPr>
                  <w:pStyle w:val="FigureorTabletext"/>
                  <w:spacing w:line="480" w:lineRule="auto"/>
                </w:pPr>
              </w:pPrChange>
            </w:pPr>
          </w:p>
        </w:tc>
      </w:tr>
      <w:tr w:rsidR="00AA62AB" w:rsidRPr="00AA62AB" w14:paraId="3C24C7DE" w14:textId="77777777" w:rsidTr="000D60D5">
        <w:trPr>
          <w:trHeight w:val="374"/>
          <w:jc w:val="center"/>
        </w:trPr>
        <w:tc>
          <w:tcPr>
            <w:tcW w:w="0" w:type="auto"/>
          </w:tcPr>
          <w:p w14:paraId="6DD74A3A" w14:textId="77777777" w:rsidR="00AA62AB" w:rsidRPr="00AA62AB" w:rsidRDefault="00AA62AB" w:rsidP="00C627E3">
            <w:pPr>
              <w:pStyle w:val="FigureorTabletext"/>
              <w:spacing w:line="240" w:lineRule="auto"/>
              <w:rPr>
                <w:rFonts w:ascii="Times New Roman" w:hAnsi="Times New Roman"/>
              </w:rPr>
              <w:pPrChange w:id="669"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747767F" w14:textId="77777777" w:rsidR="00AA62AB" w:rsidRPr="00AA62AB" w:rsidRDefault="00AA62AB" w:rsidP="00C627E3">
            <w:pPr>
              <w:pStyle w:val="FigureorTabletext"/>
              <w:spacing w:line="240" w:lineRule="auto"/>
              <w:rPr>
                <w:rFonts w:ascii="Times New Roman" w:hAnsi="Times New Roman"/>
                <w:b/>
              </w:rPr>
              <w:pPrChange w:id="670" w:author="Daniel Noble" w:date="2023-07-12T13:16:00Z">
                <w:pPr>
                  <w:pStyle w:val="FigureorTabletext"/>
                  <w:spacing w:line="480" w:lineRule="auto"/>
                </w:pPr>
              </w:pPrChange>
            </w:pPr>
            <w:r w:rsidRPr="00AA62AB">
              <w:rPr>
                <w:rFonts w:ascii="Times New Roman" w:hAnsi="Times New Roman"/>
                <w:b/>
              </w:rPr>
              <w:t>-0.997</w:t>
            </w:r>
          </w:p>
        </w:tc>
        <w:tc>
          <w:tcPr>
            <w:tcW w:w="0" w:type="auto"/>
          </w:tcPr>
          <w:p w14:paraId="0B99E7D7" w14:textId="77777777" w:rsidR="00AA62AB" w:rsidRPr="00AA62AB" w:rsidRDefault="00AA62AB" w:rsidP="00C627E3">
            <w:pPr>
              <w:pStyle w:val="FigureorTabletext"/>
              <w:spacing w:line="240" w:lineRule="auto"/>
              <w:rPr>
                <w:rFonts w:ascii="Times New Roman" w:hAnsi="Times New Roman"/>
                <w:b/>
              </w:rPr>
              <w:pPrChange w:id="671" w:author="Daniel Noble" w:date="2023-07-12T13:16:00Z">
                <w:pPr>
                  <w:pStyle w:val="FigureorTabletext"/>
                  <w:spacing w:line="480" w:lineRule="auto"/>
                </w:pPr>
              </w:pPrChange>
            </w:pPr>
            <w:r w:rsidRPr="00AA62AB">
              <w:rPr>
                <w:rFonts w:ascii="Times New Roman" w:hAnsi="Times New Roman"/>
                <w:b/>
              </w:rPr>
              <w:t>-1.015</w:t>
            </w:r>
          </w:p>
        </w:tc>
        <w:tc>
          <w:tcPr>
            <w:tcW w:w="0" w:type="auto"/>
          </w:tcPr>
          <w:p w14:paraId="2A5FE6C4" w14:textId="77777777" w:rsidR="00AA62AB" w:rsidRPr="00AA62AB" w:rsidRDefault="00AA62AB" w:rsidP="00C627E3">
            <w:pPr>
              <w:pStyle w:val="FigureorTabletext"/>
              <w:spacing w:line="240" w:lineRule="auto"/>
              <w:rPr>
                <w:rFonts w:ascii="Times New Roman" w:hAnsi="Times New Roman"/>
                <w:b/>
              </w:rPr>
              <w:pPrChange w:id="672" w:author="Daniel Noble" w:date="2023-07-12T13:16:00Z">
                <w:pPr>
                  <w:pStyle w:val="FigureorTabletext"/>
                  <w:spacing w:line="480" w:lineRule="auto"/>
                </w:pPr>
              </w:pPrChange>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rsidP="00C627E3">
            <w:pPr>
              <w:pStyle w:val="FigureorTabletext"/>
              <w:spacing w:line="240" w:lineRule="auto"/>
              <w:rPr>
                <w:rFonts w:ascii="Times New Roman" w:hAnsi="Times New Roman"/>
              </w:rPr>
              <w:pPrChange w:id="673"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AE3804F" w14:textId="77777777" w:rsidR="00AA62AB" w:rsidRPr="00AA62AB" w:rsidRDefault="00AA62AB" w:rsidP="00C627E3">
            <w:pPr>
              <w:pStyle w:val="FigureorTabletext"/>
              <w:spacing w:line="240" w:lineRule="auto"/>
              <w:rPr>
                <w:rFonts w:ascii="Times New Roman" w:hAnsi="Times New Roman"/>
                <w:b/>
              </w:rPr>
              <w:pPrChange w:id="674"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74BE290B" w14:textId="77777777" w:rsidR="00AA62AB" w:rsidRPr="00AA62AB" w:rsidRDefault="00AA62AB" w:rsidP="00C627E3">
            <w:pPr>
              <w:pStyle w:val="FigureorTabletext"/>
              <w:spacing w:line="240" w:lineRule="auto"/>
              <w:rPr>
                <w:rFonts w:ascii="Times New Roman" w:hAnsi="Times New Roman"/>
                <w:b/>
              </w:rPr>
              <w:pPrChange w:id="675" w:author="Daniel Noble" w:date="2023-07-12T13:16:00Z">
                <w:pPr>
                  <w:pStyle w:val="FigureorTabletext"/>
                  <w:spacing w:line="480" w:lineRule="auto"/>
                </w:pPr>
              </w:pPrChange>
            </w:pPr>
            <w:r w:rsidRPr="00AA62AB">
              <w:rPr>
                <w:rFonts w:ascii="Times New Roman" w:hAnsi="Times New Roman"/>
                <w:b/>
              </w:rPr>
              <w:t>-0.095</w:t>
            </w:r>
          </w:p>
        </w:tc>
        <w:tc>
          <w:tcPr>
            <w:tcW w:w="0" w:type="auto"/>
          </w:tcPr>
          <w:p w14:paraId="3E397CBD" w14:textId="77777777" w:rsidR="00AA62AB" w:rsidRPr="00AA62AB" w:rsidRDefault="00AA62AB" w:rsidP="00C627E3">
            <w:pPr>
              <w:pStyle w:val="FigureorTabletext"/>
              <w:spacing w:line="240" w:lineRule="auto"/>
              <w:rPr>
                <w:rFonts w:ascii="Times New Roman" w:hAnsi="Times New Roman"/>
                <w:b/>
              </w:rPr>
              <w:pPrChange w:id="676" w:author="Daniel Noble" w:date="2023-07-12T13:16:00Z">
                <w:pPr>
                  <w:pStyle w:val="FigureorTabletext"/>
                  <w:spacing w:line="480" w:lineRule="auto"/>
                </w:pPr>
              </w:pPrChange>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rsidP="00C627E3">
            <w:pPr>
              <w:pStyle w:val="FigureorTabletext"/>
              <w:spacing w:line="240" w:lineRule="auto"/>
              <w:rPr>
                <w:rFonts w:ascii="Times New Roman" w:hAnsi="Times New Roman"/>
              </w:rPr>
              <w:pPrChange w:id="677" w:author="Daniel Noble" w:date="2023-07-12T13:16:00Z">
                <w:pPr>
                  <w:pStyle w:val="FigureorTabletext"/>
                  <w:spacing w:line="480" w:lineRule="auto"/>
                </w:pPr>
              </w:pPrChange>
            </w:pPr>
            <w:r w:rsidRPr="00AA62AB">
              <w:rPr>
                <w:rFonts w:ascii="Times New Roman" w:hAnsi="Times New Roman"/>
              </w:rPr>
              <w:t>Age</w:t>
            </w:r>
          </w:p>
        </w:tc>
        <w:tc>
          <w:tcPr>
            <w:tcW w:w="0" w:type="auto"/>
          </w:tcPr>
          <w:p w14:paraId="011A283F" w14:textId="77777777" w:rsidR="00AA62AB" w:rsidRPr="00AA62AB" w:rsidRDefault="00AA62AB" w:rsidP="00C627E3">
            <w:pPr>
              <w:pStyle w:val="FigureorTabletext"/>
              <w:spacing w:line="240" w:lineRule="auto"/>
              <w:rPr>
                <w:rFonts w:ascii="Times New Roman" w:hAnsi="Times New Roman"/>
                <w:b/>
              </w:rPr>
              <w:pPrChange w:id="678"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6386BA86" w14:textId="77777777" w:rsidR="00AA62AB" w:rsidRPr="00AA62AB" w:rsidRDefault="00AA62AB" w:rsidP="00C627E3">
            <w:pPr>
              <w:pStyle w:val="FigureorTabletext"/>
              <w:spacing w:line="240" w:lineRule="auto"/>
              <w:rPr>
                <w:rFonts w:ascii="Times New Roman" w:hAnsi="Times New Roman"/>
                <w:b/>
              </w:rPr>
              <w:pPrChange w:id="679" w:author="Daniel Noble" w:date="2023-07-12T13:16:00Z">
                <w:pPr>
                  <w:pStyle w:val="FigureorTabletext"/>
                  <w:spacing w:line="480" w:lineRule="auto"/>
                </w:pPr>
              </w:pPrChange>
            </w:pPr>
            <w:r w:rsidRPr="00AA62AB">
              <w:rPr>
                <w:rFonts w:ascii="Times New Roman" w:hAnsi="Times New Roman"/>
                <w:b/>
              </w:rPr>
              <w:t>0.481</w:t>
            </w:r>
          </w:p>
        </w:tc>
        <w:tc>
          <w:tcPr>
            <w:tcW w:w="0" w:type="auto"/>
          </w:tcPr>
          <w:p w14:paraId="42AE8504" w14:textId="77777777" w:rsidR="00AA62AB" w:rsidRPr="00AA62AB" w:rsidRDefault="00AA62AB" w:rsidP="00C627E3">
            <w:pPr>
              <w:pStyle w:val="FigureorTabletext"/>
              <w:spacing w:line="240" w:lineRule="auto"/>
              <w:rPr>
                <w:rFonts w:ascii="Times New Roman" w:hAnsi="Times New Roman"/>
                <w:b/>
              </w:rPr>
              <w:pPrChange w:id="680" w:author="Daniel Noble" w:date="2023-07-12T13:16:00Z">
                <w:pPr>
                  <w:pStyle w:val="FigureorTabletext"/>
                  <w:spacing w:line="480" w:lineRule="auto"/>
                </w:pPr>
              </w:pPrChange>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rsidP="00C627E3">
            <w:pPr>
              <w:pStyle w:val="FigureorTabletext"/>
              <w:spacing w:line="240" w:lineRule="auto"/>
              <w:rPr>
                <w:rFonts w:ascii="Times New Roman" w:hAnsi="Times New Roman"/>
              </w:rPr>
              <w:pPrChange w:id="681"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rsidP="00C627E3">
            <w:pPr>
              <w:pStyle w:val="FigureorTabletext"/>
              <w:spacing w:line="240" w:lineRule="auto"/>
              <w:rPr>
                <w:rFonts w:ascii="Times New Roman" w:hAnsi="Times New Roman"/>
                <w:b/>
              </w:rPr>
              <w:pPrChange w:id="682"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17EF2772" w14:textId="77777777" w:rsidR="00AA62AB" w:rsidRPr="00AA62AB" w:rsidRDefault="00AA62AB" w:rsidP="00C627E3">
            <w:pPr>
              <w:pStyle w:val="FigureorTabletext"/>
              <w:spacing w:line="240" w:lineRule="auto"/>
              <w:rPr>
                <w:rFonts w:ascii="Times New Roman" w:hAnsi="Times New Roman"/>
                <w:b/>
              </w:rPr>
              <w:pPrChange w:id="683" w:author="Daniel Noble" w:date="2023-07-12T13:16:00Z">
                <w:pPr>
                  <w:pStyle w:val="FigureorTabletext"/>
                  <w:spacing w:line="480" w:lineRule="auto"/>
                </w:pPr>
              </w:pPrChange>
            </w:pPr>
            <w:r w:rsidRPr="00AA62AB">
              <w:rPr>
                <w:rFonts w:ascii="Times New Roman" w:hAnsi="Times New Roman"/>
                <w:b/>
              </w:rPr>
              <w:t>-0.198</w:t>
            </w:r>
          </w:p>
        </w:tc>
        <w:tc>
          <w:tcPr>
            <w:tcW w:w="0" w:type="auto"/>
          </w:tcPr>
          <w:p w14:paraId="4CC901FA" w14:textId="77777777" w:rsidR="00AA62AB" w:rsidRPr="00AA62AB" w:rsidRDefault="00AA62AB" w:rsidP="00C627E3">
            <w:pPr>
              <w:pStyle w:val="FigureorTabletext"/>
              <w:spacing w:line="240" w:lineRule="auto"/>
              <w:rPr>
                <w:rFonts w:ascii="Times New Roman" w:hAnsi="Times New Roman"/>
                <w:b/>
              </w:rPr>
              <w:pPrChange w:id="684" w:author="Daniel Noble" w:date="2023-07-12T13:16:00Z">
                <w:pPr>
                  <w:pStyle w:val="FigureorTabletext"/>
                  <w:spacing w:line="480" w:lineRule="auto"/>
                </w:pPr>
              </w:pPrChange>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rsidP="00C627E3">
            <w:pPr>
              <w:pStyle w:val="FigureorTabletext"/>
              <w:spacing w:line="240" w:lineRule="auto"/>
              <w:rPr>
                <w:rFonts w:ascii="Times New Roman" w:hAnsi="Times New Roman"/>
                <w:i/>
                <w:iCs/>
              </w:rPr>
              <w:pPrChange w:id="685"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59B052C" w14:textId="77777777" w:rsidR="00AA62AB" w:rsidRPr="00AA62AB" w:rsidRDefault="00AA62AB" w:rsidP="00C627E3">
            <w:pPr>
              <w:pStyle w:val="FigureorTabletext"/>
              <w:spacing w:line="240" w:lineRule="auto"/>
              <w:rPr>
                <w:rFonts w:ascii="Times New Roman" w:hAnsi="Times New Roman"/>
                <w:b/>
              </w:rPr>
              <w:pPrChange w:id="686" w:author="Daniel Noble" w:date="2023-07-12T13:16:00Z">
                <w:pPr>
                  <w:pStyle w:val="FigureorTabletext"/>
                  <w:spacing w:line="480" w:lineRule="auto"/>
                </w:pPr>
              </w:pPrChange>
            </w:pPr>
          </w:p>
        </w:tc>
        <w:tc>
          <w:tcPr>
            <w:tcW w:w="0" w:type="auto"/>
          </w:tcPr>
          <w:p w14:paraId="57225135" w14:textId="77777777" w:rsidR="00AA62AB" w:rsidRPr="00AA62AB" w:rsidRDefault="00AA62AB" w:rsidP="00C627E3">
            <w:pPr>
              <w:pStyle w:val="FigureorTabletext"/>
              <w:spacing w:line="240" w:lineRule="auto"/>
              <w:rPr>
                <w:rFonts w:ascii="Times New Roman" w:hAnsi="Times New Roman"/>
                <w:b/>
              </w:rPr>
              <w:pPrChange w:id="687" w:author="Daniel Noble" w:date="2023-07-12T13:16:00Z">
                <w:pPr>
                  <w:pStyle w:val="FigureorTabletext"/>
                  <w:spacing w:line="480" w:lineRule="auto"/>
                </w:pPr>
              </w:pPrChange>
            </w:pPr>
          </w:p>
        </w:tc>
        <w:tc>
          <w:tcPr>
            <w:tcW w:w="0" w:type="auto"/>
          </w:tcPr>
          <w:p w14:paraId="5A925191" w14:textId="77777777" w:rsidR="00AA62AB" w:rsidRPr="00AA62AB" w:rsidRDefault="00AA62AB" w:rsidP="00C627E3">
            <w:pPr>
              <w:pStyle w:val="FigureorTabletext"/>
              <w:spacing w:line="240" w:lineRule="auto"/>
              <w:rPr>
                <w:rFonts w:ascii="Times New Roman" w:hAnsi="Times New Roman"/>
                <w:b/>
              </w:rPr>
              <w:pPrChange w:id="688" w:author="Daniel Noble" w:date="2023-07-12T13:16:00Z">
                <w:pPr>
                  <w:pStyle w:val="FigureorTabletext"/>
                  <w:spacing w:line="480" w:lineRule="auto"/>
                </w:pPr>
              </w:pPrChange>
            </w:pPr>
          </w:p>
        </w:tc>
      </w:tr>
      <w:tr w:rsidR="00AA62AB" w:rsidRPr="00AA62AB" w14:paraId="0DB5371C" w14:textId="77777777" w:rsidTr="000D60D5">
        <w:trPr>
          <w:trHeight w:val="374"/>
          <w:jc w:val="center"/>
        </w:trPr>
        <w:tc>
          <w:tcPr>
            <w:tcW w:w="0" w:type="auto"/>
          </w:tcPr>
          <w:p w14:paraId="2D78F28B" w14:textId="77777777" w:rsidR="00AA62AB" w:rsidRPr="00AA62AB" w:rsidRDefault="00AA62AB" w:rsidP="00C627E3">
            <w:pPr>
              <w:pStyle w:val="FigureorTabletext"/>
              <w:spacing w:line="240" w:lineRule="auto"/>
              <w:rPr>
                <w:rFonts w:ascii="Times New Roman" w:hAnsi="Times New Roman"/>
              </w:rPr>
              <w:pPrChange w:id="689"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13FD9903" w14:textId="77777777" w:rsidR="00AA62AB" w:rsidRPr="00AA62AB" w:rsidRDefault="00AA62AB" w:rsidP="00C627E3">
            <w:pPr>
              <w:pStyle w:val="FigureorTabletext"/>
              <w:spacing w:line="240" w:lineRule="auto"/>
              <w:rPr>
                <w:rFonts w:ascii="Times New Roman" w:hAnsi="Times New Roman"/>
                <w:b/>
              </w:rPr>
              <w:pPrChange w:id="690" w:author="Daniel Noble" w:date="2023-07-12T13:16:00Z">
                <w:pPr>
                  <w:pStyle w:val="FigureorTabletext"/>
                  <w:spacing w:line="480" w:lineRule="auto"/>
                </w:pPr>
              </w:pPrChange>
            </w:pPr>
          </w:p>
        </w:tc>
        <w:tc>
          <w:tcPr>
            <w:tcW w:w="0" w:type="auto"/>
          </w:tcPr>
          <w:p w14:paraId="02E3CBC1" w14:textId="77777777" w:rsidR="00AA62AB" w:rsidRPr="00AA62AB" w:rsidRDefault="00AA62AB" w:rsidP="00C627E3">
            <w:pPr>
              <w:pStyle w:val="FigureorTabletext"/>
              <w:spacing w:line="240" w:lineRule="auto"/>
              <w:rPr>
                <w:rFonts w:ascii="Times New Roman" w:hAnsi="Times New Roman"/>
                <w:b/>
              </w:rPr>
              <w:pPrChange w:id="691" w:author="Daniel Noble" w:date="2023-07-12T13:16:00Z">
                <w:pPr>
                  <w:pStyle w:val="FigureorTabletext"/>
                  <w:spacing w:line="480" w:lineRule="auto"/>
                </w:pPr>
              </w:pPrChange>
            </w:pPr>
          </w:p>
        </w:tc>
        <w:tc>
          <w:tcPr>
            <w:tcW w:w="0" w:type="auto"/>
          </w:tcPr>
          <w:p w14:paraId="780C5F69" w14:textId="77777777" w:rsidR="00AA62AB" w:rsidRPr="00AA62AB" w:rsidRDefault="00AA62AB" w:rsidP="00C627E3">
            <w:pPr>
              <w:pStyle w:val="FigureorTabletext"/>
              <w:spacing w:line="240" w:lineRule="auto"/>
              <w:rPr>
                <w:rFonts w:ascii="Times New Roman" w:hAnsi="Times New Roman"/>
                <w:b/>
              </w:rPr>
              <w:pPrChange w:id="692" w:author="Daniel Noble" w:date="2023-07-12T13:16:00Z">
                <w:pPr>
                  <w:pStyle w:val="FigureorTabletext"/>
                  <w:spacing w:line="480" w:lineRule="auto"/>
                </w:pPr>
              </w:pPrChange>
            </w:pPr>
          </w:p>
        </w:tc>
      </w:tr>
      <w:tr w:rsidR="00AA62AB" w:rsidRPr="00AA62AB" w14:paraId="03A950C2" w14:textId="77777777" w:rsidTr="000D60D5">
        <w:trPr>
          <w:trHeight w:val="374"/>
          <w:jc w:val="center"/>
        </w:trPr>
        <w:tc>
          <w:tcPr>
            <w:tcW w:w="0" w:type="auto"/>
          </w:tcPr>
          <w:p w14:paraId="7C0FF03B" w14:textId="77777777" w:rsidR="00AA62AB" w:rsidRPr="00AA62AB" w:rsidRDefault="00AA62AB" w:rsidP="00C627E3">
            <w:pPr>
              <w:pStyle w:val="FigureorTabletext"/>
              <w:spacing w:line="240" w:lineRule="auto"/>
              <w:rPr>
                <w:rFonts w:ascii="Times New Roman" w:hAnsi="Times New Roman"/>
              </w:rPr>
              <w:pPrChange w:id="693"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0A7FF715" w14:textId="77777777" w:rsidR="00AA62AB" w:rsidRPr="00AA62AB" w:rsidRDefault="00AA62AB" w:rsidP="00C627E3">
            <w:pPr>
              <w:pStyle w:val="FigureorTabletext"/>
              <w:spacing w:line="240" w:lineRule="auto"/>
              <w:rPr>
                <w:rFonts w:ascii="Times New Roman" w:hAnsi="Times New Roman"/>
                <w:b/>
              </w:rPr>
              <w:pPrChange w:id="694"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6A36869E" w14:textId="77777777" w:rsidR="00AA62AB" w:rsidRPr="00AA62AB" w:rsidRDefault="00AA62AB" w:rsidP="00C627E3">
            <w:pPr>
              <w:pStyle w:val="FigureorTabletext"/>
              <w:spacing w:line="240" w:lineRule="auto"/>
              <w:rPr>
                <w:rFonts w:ascii="Times New Roman" w:hAnsi="Times New Roman"/>
                <w:b/>
              </w:rPr>
              <w:pPrChange w:id="695"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48D738C2" w14:textId="77777777" w:rsidR="00AA62AB" w:rsidRPr="00AA62AB" w:rsidRDefault="00AA62AB" w:rsidP="00C627E3">
            <w:pPr>
              <w:pStyle w:val="FigureorTabletext"/>
              <w:spacing w:line="240" w:lineRule="auto"/>
              <w:rPr>
                <w:rFonts w:ascii="Times New Roman" w:hAnsi="Times New Roman"/>
                <w:b/>
              </w:rPr>
              <w:pPrChange w:id="696"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rsidP="00C627E3">
            <w:pPr>
              <w:pStyle w:val="FigureorTabletext"/>
              <w:spacing w:line="240" w:lineRule="auto"/>
              <w:rPr>
                <w:rFonts w:ascii="Times New Roman" w:hAnsi="Times New Roman"/>
              </w:rPr>
              <w:pPrChange w:id="697"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3C42A752" w14:textId="77777777" w:rsidR="00AA62AB" w:rsidRPr="00AA62AB" w:rsidRDefault="00AA62AB" w:rsidP="00C627E3">
            <w:pPr>
              <w:pStyle w:val="FigureorTabletext"/>
              <w:spacing w:line="240" w:lineRule="auto"/>
              <w:rPr>
                <w:rFonts w:ascii="Times New Roman" w:hAnsi="Times New Roman"/>
                <w:b/>
              </w:rPr>
              <w:pPrChange w:id="698" w:author="Daniel Noble" w:date="2023-07-12T13:16:00Z">
                <w:pPr>
                  <w:pStyle w:val="FigureorTabletext"/>
                  <w:spacing w:line="480" w:lineRule="auto"/>
                </w:pPr>
              </w:pPrChange>
            </w:pPr>
            <w:r w:rsidRPr="00AA62AB">
              <w:rPr>
                <w:rFonts w:ascii="Times New Roman" w:hAnsi="Times New Roman"/>
                <w:b/>
              </w:rPr>
              <w:t>0.07</w:t>
            </w:r>
          </w:p>
        </w:tc>
        <w:tc>
          <w:tcPr>
            <w:tcW w:w="0" w:type="auto"/>
          </w:tcPr>
          <w:p w14:paraId="6419DAD7" w14:textId="77777777" w:rsidR="00AA62AB" w:rsidRPr="00AA62AB" w:rsidRDefault="00AA62AB" w:rsidP="00C627E3">
            <w:pPr>
              <w:pStyle w:val="FigureorTabletext"/>
              <w:spacing w:line="240" w:lineRule="auto"/>
              <w:rPr>
                <w:rFonts w:ascii="Times New Roman" w:hAnsi="Times New Roman"/>
                <w:b/>
              </w:rPr>
              <w:pPrChange w:id="699" w:author="Daniel Noble" w:date="2023-07-12T13:16:00Z">
                <w:pPr>
                  <w:pStyle w:val="FigureorTabletext"/>
                  <w:spacing w:line="480" w:lineRule="auto"/>
                </w:pPr>
              </w:pPrChange>
            </w:pPr>
            <w:r w:rsidRPr="00AA62AB">
              <w:rPr>
                <w:rFonts w:ascii="Times New Roman" w:hAnsi="Times New Roman"/>
                <w:b/>
              </w:rPr>
              <w:t>0.042</w:t>
            </w:r>
          </w:p>
        </w:tc>
        <w:tc>
          <w:tcPr>
            <w:tcW w:w="0" w:type="auto"/>
          </w:tcPr>
          <w:p w14:paraId="4EED5314" w14:textId="77777777" w:rsidR="00AA62AB" w:rsidRPr="00AA62AB" w:rsidRDefault="00AA62AB" w:rsidP="00C627E3">
            <w:pPr>
              <w:pStyle w:val="FigureorTabletext"/>
              <w:spacing w:line="240" w:lineRule="auto"/>
              <w:rPr>
                <w:rFonts w:ascii="Times New Roman" w:hAnsi="Times New Roman"/>
                <w:b/>
              </w:rPr>
              <w:pPrChange w:id="700"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rsidP="00C627E3">
            <w:pPr>
              <w:pStyle w:val="FigureorTabletext"/>
              <w:spacing w:line="240" w:lineRule="auto"/>
              <w:rPr>
                <w:rFonts w:ascii="Times New Roman" w:hAnsi="Times New Roman"/>
              </w:rPr>
              <w:pPrChange w:id="701"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3091E84A" w14:textId="77777777" w:rsidR="00AA62AB" w:rsidRPr="00AA62AB" w:rsidRDefault="00AA62AB" w:rsidP="00C627E3">
            <w:pPr>
              <w:pStyle w:val="FigureorTabletext"/>
              <w:spacing w:line="240" w:lineRule="auto"/>
              <w:rPr>
                <w:rFonts w:ascii="Times New Roman" w:hAnsi="Times New Roman"/>
                <w:b/>
              </w:rPr>
              <w:pPrChange w:id="702"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68892144" w14:textId="77777777" w:rsidR="00AA62AB" w:rsidRPr="00AA62AB" w:rsidRDefault="00AA62AB" w:rsidP="00C627E3">
            <w:pPr>
              <w:pStyle w:val="FigureorTabletext"/>
              <w:spacing w:line="240" w:lineRule="auto"/>
              <w:rPr>
                <w:rFonts w:ascii="Times New Roman" w:hAnsi="Times New Roman"/>
                <w:b/>
              </w:rPr>
              <w:pPrChange w:id="703"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6FCE2B5B" w14:textId="77777777" w:rsidR="00AA62AB" w:rsidRPr="00AA62AB" w:rsidRDefault="00AA62AB" w:rsidP="00C627E3">
            <w:pPr>
              <w:pStyle w:val="FigureorTabletext"/>
              <w:spacing w:line="240" w:lineRule="auto"/>
              <w:rPr>
                <w:rFonts w:ascii="Times New Roman" w:hAnsi="Times New Roman"/>
                <w:b/>
              </w:rPr>
              <w:pPrChange w:id="704"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rsidP="00C627E3">
            <w:pPr>
              <w:pStyle w:val="FigureorTabletext"/>
              <w:spacing w:line="240" w:lineRule="auto"/>
              <w:rPr>
                <w:rFonts w:ascii="Times New Roman" w:hAnsi="Times New Roman"/>
              </w:rPr>
              <w:pPrChange w:id="705"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5F26BA3C" w14:textId="77777777" w:rsidR="00AA62AB" w:rsidRPr="00AA62AB" w:rsidRDefault="00AA62AB" w:rsidP="00C627E3">
            <w:pPr>
              <w:pStyle w:val="FigureorTabletext"/>
              <w:spacing w:line="240" w:lineRule="auto"/>
              <w:rPr>
                <w:rFonts w:ascii="Times New Roman" w:hAnsi="Times New Roman"/>
              </w:rPr>
              <w:pPrChange w:id="706" w:author="Daniel Noble" w:date="2023-07-12T13:16:00Z">
                <w:pPr>
                  <w:pStyle w:val="FigureorTabletext"/>
                  <w:spacing w:line="480" w:lineRule="auto"/>
                </w:pPr>
              </w:pPrChange>
            </w:pPr>
            <w:r w:rsidRPr="00AA62AB">
              <w:rPr>
                <w:rFonts w:ascii="Times New Roman" w:hAnsi="Times New Roman"/>
              </w:rPr>
              <w:t>-0.057</w:t>
            </w:r>
          </w:p>
        </w:tc>
        <w:tc>
          <w:tcPr>
            <w:tcW w:w="0" w:type="auto"/>
          </w:tcPr>
          <w:p w14:paraId="6BC386B5" w14:textId="77777777" w:rsidR="00AA62AB" w:rsidRPr="00AA62AB" w:rsidRDefault="00AA62AB" w:rsidP="00C627E3">
            <w:pPr>
              <w:pStyle w:val="FigureorTabletext"/>
              <w:spacing w:line="240" w:lineRule="auto"/>
              <w:rPr>
                <w:rFonts w:ascii="Times New Roman" w:hAnsi="Times New Roman"/>
              </w:rPr>
              <w:pPrChange w:id="707" w:author="Daniel Noble" w:date="2023-07-12T13:16:00Z">
                <w:pPr>
                  <w:pStyle w:val="FigureorTabletext"/>
                  <w:spacing w:line="480" w:lineRule="auto"/>
                </w:pPr>
              </w:pPrChange>
            </w:pPr>
            <w:r w:rsidRPr="00AA62AB">
              <w:rPr>
                <w:rFonts w:ascii="Times New Roman" w:hAnsi="Times New Roman"/>
              </w:rPr>
              <w:t>-0.871</w:t>
            </w:r>
          </w:p>
        </w:tc>
        <w:tc>
          <w:tcPr>
            <w:tcW w:w="0" w:type="auto"/>
          </w:tcPr>
          <w:p w14:paraId="4713B1B5" w14:textId="77777777" w:rsidR="00AA62AB" w:rsidRPr="00AA62AB" w:rsidRDefault="00AA62AB" w:rsidP="00C627E3">
            <w:pPr>
              <w:pStyle w:val="FigureorTabletext"/>
              <w:spacing w:line="240" w:lineRule="auto"/>
              <w:rPr>
                <w:rFonts w:ascii="Times New Roman" w:hAnsi="Times New Roman"/>
              </w:rPr>
              <w:pPrChange w:id="708" w:author="Daniel Noble" w:date="2023-07-12T13:16:00Z">
                <w:pPr>
                  <w:pStyle w:val="FigureorTabletext"/>
                  <w:spacing w:line="480" w:lineRule="auto"/>
                </w:pPr>
              </w:pPrChange>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rsidP="00C627E3">
            <w:pPr>
              <w:pStyle w:val="FigureorTabletext"/>
              <w:spacing w:line="240" w:lineRule="auto"/>
              <w:rPr>
                <w:rFonts w:ascii="Times New Roman" w:hAnsi="Times New Roman"/>
              </w:rPr>
              <w:pPrChange w:id="709"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709160B9" w14:textId="77777777" w:rsidR="00AA62AB" w:rsidRPr="00AA62AB" w:rsidRDefault="00AA62AB" w:rsidP="00C627E3">
            <w:pPr>
              <w:pStyle w:val="FigureorTabletext"/>
              <w:spacing w:line="240" w:lineRule="auto"/>
              <w:rPr>
                <w:rFonts w:ascii="Times New Roman" w:hAnsi="Times New Roman"/>
              </w:rPr>
              <w:pPrChange w:id="710" w:author="Daniel Noble" w:date="2023-07-12T13:16:00Z">
                <w:pPr>
                  <w:pStyle w:val="FigureorTabletext"/>
                  <w:spacing w:line="480" w:lineRule="auto"/>
                </w:pPr>
              </w:pPrChange>
            </w:pPr>
            <w:r w:rsidRPr="00AA62AB">
              <w:rPr>
                <w:rFonts w:ascii="Times New Roman" w:hAnsi="Times New Roman"/>
              </w:rPr>
              <w:t>-0.163</w:t>
            </w:r>
          </w:p>
        </w:tc>
        <w:tc>
          <w:tcPr>
            <w:tcW w:w="0" w:type="auto"/>
          </w:tcPr>
          <w:p w14:paraId="14387D04" w14:textId="77777777" w:rsidR="00AA62AB" w:rsidRPr="00AA62AB" w:rsidRDefault="00AA62AB" w:rsidP="00C627E3">
            <w:pPr>
              <w:pStyle w:val="FigureorTabletext"/>
              <w:spacing w:line="240" w:lineRule="auto"/>
              <w:rPr>
                <w:rFonts w:ascii="Times New Roman" w:hAnsi="Times New Roman"/>
              </w:rPr>
              <w:pPrChange w:id="711" w:author="Daniel Noble" w:date="2023-07-12T13:16:00Z">
                <w:pPr>
                  <w:pStyle w:val="FigureorTabletext"/>
                  <w:spacing w:line="480" w:lineRule="auto"/>
                </w:pPr>
              </w:pPrChange>
            </w:pPr>
            <w:r w:rsidRPr="00AA62AB">
              <w:rPr>
                <w:rFonts w:ascii="Times New Roman" w:hAnsi="Times New Roman"/>
              </w:rPr>
              <w:t>-0.924</w:t>
            </w:r>
          </w:p>
        </w:tc>
        <w:tc>
          <w:tcPr>
            <w:tcW w:w="0" w:type="auto"/>
          </w:tcPr>
          <w:p w14:paraId="5620B3D4" w14:textId="77777777" w:rsidR="00AA62AB" w:rsidRPr="00AA62AB" w:rsidRDefault="00AA62AB" w:rsidP="00C627E3">
            <w:pPr>
              <w:pStyle w:val="FigureorTabletext"/>
              <w:spacing w:line="240" w:lineRule="auto"/>
              <w:rPr>
                <w:rFonts w:ascii="Times New Roman" w:hAnsi="Times New Roman"/>
              </w:rPr>
              <w:pPrChange w:id="712" w:author="Daniel Noble" w:date="2023-07-12T13:16:00Z">
                <w:pPr>
                  <w:pStyle w:val="FigureorTabletext"/>
                  <w:spacing w:line="480" w:lineRule="auto"/>
                </w:pPr>
              </w:pPrChange>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rsidP="00C627E3">
            <w:pPr>
              <w:pStyle w:val="FigureorTabletext"/>
              <w:spacing w:line="240" w:lineRule="auto"/>
              <w:rPr>
                <w:rFonts w:ascii="Times New Roman" w:hAnsi="Times New Roman"/>
              </w:rPr>
              <w:pPrChange w:id="713"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51C3F392" w14:textId="77777777" w:rsidR="00AA62AB" w:rsidRPr="00AA62AB" w:rsidRDefault="00AA62AB" w:rsidP="00C627E3">
            <w:pPr>
              <w:pStyle w:val="FigureorTabletext"/>
              <w:spacing w:line="240" w:lineRule="auto"/>
              <w:rPr>
                <w:rFonts w:ascii="Times New Roman" w:hAnsi="Times New Roman"/>
              </w:rPr>
              <w:pPrChange w:id="714" w:author="Daniel Noble" w:date="2023-07-12T13:16:00Z">
                <w:pPr>
                  <w:pStyle w:val="FigureorTabletext"/>
                  <w:spacing w:line="480" w:lineRule="auto"/>
                </w:pPr>
              </w:pPrChange>
            </w:pPr>
            <w:r w:rsidRPr="00AA62AB">
              <w:rPr>
                <w:rFonts w:ascii="Times New Roman" w:hAnsi="Times New Roman"/>
              </w:rPr>
              <w:t>-0.02</w:t>
            </w:r>
          </w:p>
        </w:tc>
        <w:tc>
          <w:tcPr>
            <w:tcW w:w="0" w:type="auto"/>
          </w:tcPr>
          <w:p w14:paraId="656409AB" w14:textId="77777777" w:rsidR="00AA62AB" w:rsidRPr="00AA62AB" w:rsidRDefault="00AA62AB" w:rsidP="00C627E3">
            <w:pPr>
              <w:pStyle w:val="FigureorTabletext"/>
              <w:spacing w:line="240" w:lineRule="auto"/>
              <w:rPr>
                <w:rFonts w:ascii="Times New Roman" w:hAnsi="Times New Roman"/>
              </w:rPr>
              <w:pPrChange w:id="715" w:author="Daniel Noble" w:date="2023-07-12T13:16:00Z">
                <w:pPr>
                  <w:pStyle w:val="FigureorTabletext"/>
                  <w:spacing w:line="480" w:lineRule="auto"/>
                </w:pPr>
              </w:pPrChange>
            </w:pPr>
            <w:r w:rsidRPr="00AA62AB">
              <w:rPr>
                <w:rFonts w:ascii="Times New Roman" w:hAnsi="Times New Roman"/>
              </w:rPr>
              <w:t>-0.865</w:t>
            </w:r>
          </w:p>
        </w:tc>
        <w:tc>
          <w:tcPr>
            <w:tcW w:w="0" w:type="auto"/>
          </w:tcPr>
          <w:p w14:paraId="49D3D8F6" w14:textId="77777777" w:rsidR="00AA62AB" w:rsidRPr="00AA62AB" w:rsidRDefault="00AA62AB" w:rsidP="00C627E3">
            <w:pPr>
              <w:pStyle w:val="FigureorTabletext"/>
              <w:spacing w:line="240" w:lineRule="auto"/>
              <w:rPr>
                <w:rFonts w:ascii="Times New Roman" w:hAnsi="Times New Roman"/>
              </w:rPr>
              <w:pPrChange w:id="716" w:author="Daniel Noble" w:date="2023-07-12T13:16:00Z">
                <w:pPr>
                  <w:pStyle w:val="FigureorTabletext"/>
                  <w:spacing w:line="480" w:lineRule="auto"/>
                </w:pPr>
              </w:pPrChange>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rsidP="00C627E3">
            <w:pPr>
              <w:pStyle w:val="FigureorTabletext"/>
              <w:spacing w:line="240" w:lineRule="auto"/>
              <w:rPr>
                <w:rFonts w:ascii="Times New Roman" w:hAnsi="Times New Roman"/>
              </w:rPr>
              <w:pPrChange w:id="717"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19B2DCC4" w14:textId="77777777" w:rsidR="00AA62AB" w:rsidRPr="00AA62AB" w:rsidRDefault="00AA62AB" w:rsidP="00C627E3">
            <w:pPr>
              <w:pStyle w:val="FigureorTabletext"/>
              <w:spacing w:line="240" w:lineRule="auto"/>
              <w:rPr>
                <w:rFonts w:ascii="Times New Roman" w:hAnsi="Times New Roman"/>
                <w:b/>
              </w:rPr>
              <w:pPrChange w:id="718"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7DCC1C92" w14:textId="77777777" w:rsidR="00AA62AB" w:rsidRPr="00AA62AB" w:rsidRDefault="00AA62AB" w:rsidP="00C627E3">
            <w:pPr>
              <w:pStyle w:val="FigureorTabletext"/>
              <w:spacing w:line="240" w:lineRule="auto"/>
              <w:rPr>
                <w:rFonts w:ascii="Times New Roman" w:hAnsi="Times New Roman"/>
                <w:b/>
              </w:rPr>
              <w:pPrChange w:id="719"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1A711749" w14:textId="77777777" w:rsidR="00AA62AB" w:rsidRPr="00AA62AB" w:rsidRDefault="00AA62AB" w:rsidP="00C627E3">
            <w:pPr>
              <w:pStyle w:val="FigureorTabletext"/>
              <w:spacing w:line="240" w:lineRule="auto"/>
              <w:rPr>
                <w:rFonts w:ascii="Times New Roman" w:hAnsi="Times New Roman"/>
                <w:b/>
              </w:rPr>
              <w:pPrChange w:id="720"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rsidP="00C627E3">
            <w:pPr>
              <w:pStyle w:val="FigureorTabletext"/>
              <w:spacing w:line="240" w:lineRule="auto"/>
              <w:rPr>
                <w:rFonts w:ascii="Times New Roman" w:hAnsi="Times New Roman"/>
              </w:rPr>
              <w:pPrChange w:id="721"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270D52E0" w14:textId="77777777" w:rsidR="00AA62AB" w:rsidRPr="00AA62AB" w:rsidRDefault="00AA62AB" w:rsidP="00C627E3">
            <w:pPr>
              <w:pStyle w:val="FigureorTabletext"/>
              <w:spacing w:line="240" w:lineRule="auto"/>
              <w:rPr>
                <w:rFonts w:ascii="Times New Roman" w:hAnsi="Times New Roman"/>
                <w:b/>
              </w:rPr>
              <w:pPrChange w:id="722" w:author="Daniel Noble" w:date="2023-07-12T13:16:00Z">
                <w:pPr>
                  <w:pStyle w:val="FigureorTabletext"/>
                  <w:spacing w:line="480" w:lineRule="auto"/>
                </w:pPr>
              </w:pPrChange>
            </w:pPr>
          </w:p>
        </w:tc>
        <w:tc>
          <w:tcPr>
            <w:tcW w:w="0" w:type="auto"/>
          </w:tcPr>
          <w:p w14:paraId="45311BF7" w14:textId="77777777" w:rsidR="00AA62AB" w:rsidRPr="00AA62AB" w:rsidRDefault="00AA62AB" w:rsidP="00C627E3">
            <w:pPr>
              <w:pStyle w:val="FigureorTabletext"/>
              <w:spacing w:line="240" w:lineRule="auto"/>
              <w:rPr>
                <w:rFonts w:ascii="Times New Roman" w:hAnsi="Times New Roman"/>
                <w:b/>
              </w:rPr>
              <w:pPrChange w:id="723" w:author="Daniel Noble" w:date="2023-07-12T13:16:00Z">
                <w:pPr>
                  <w:pStyle w:val="FigureorTabletext"/>
                  <w:spacing w:line="480" w:lineRule="auto"/>
                </w:pPr>
              </w:pPrChange>
            </w:pPr>
          </w:p>
        </w:tc>
        <w:tc>
          <w:tcPr>
            <w:tcW w:w="0" w:type="auto"/>
          </w:tcPr>
          <w:p w14:paraId="080A9C3D" w14:textId="77777777" w:rsidR="00AA62AB" w:rsidRPr="00AA62AB" w:rsidRDefault="00AA62AB" w:rsidP="00C627E3">
            <w:pPr>
              <w:pStyle w:val="FigureorTabletext"/>
              <w:spacing w:line="240" w:lineRule="auto"/>
              <w:rPr>
                <w:rFonts w:ascii="Times New Roman" w:hAnsi="Times New Roman"/>
                <w:b/>
              </w:rPr>
              <w:pPrChange w:id="724" w:author="Daniel Noble" w:date="2023-07-12T13:16:00Z">
                <w:pPr>
                  <w:pStyle w:val="FigureorTabletext"/>
                  <w:spacing w:line="480" w:lineRule="auto"/>
                </w:pPr>
              </w:pPrChange>
            </w:pPr>
          </w:p>
        </w:tc>
      </w:tr>
      <w:tr w:rsidR="00AA62AB" w:rsidRPr="00AA62AB" w14:paraId="5142E0D5" w14:textId="77777777" w:rsidTr="000D60D5">
        <w:trPr>
          <w:trHeight w:val="390"/>
          <w:jc w:val="center"/>
        </w:trPr>
        <w:tc>
          <w:tcPr>
            <w:tcW w:w="0" w:type="auto"/>
          </w:tcPr>
          <w:p w14:paraId="3A95A958" w14:textId="77777777" w:rsidR="00AA62AB" w:rsidRPr="00AA62AB" w:rsidRDefault="00AA62AB" w:rsidP="00C627E3">
            <w:pPr>
              <w:pStyle w:val="FigureorTabletext"/>
              <w:spacing w:line="240" w:lineRule="auto"/>
              <w:rPr>
                <w:rFonts w:ascii="Times New Roman" w:hAnsi="Times New Roman"/>
              </w:rPr>
              <w:pPrChange w:id="725" w:author="Daniel Noble" w:date="2023-07-12T13:16:00Z">
                <w:pPr>
                  <w:pStyle w:val="FigureorTabletext"/>
                  <w:spacing w:line="480" w:lineRule="auto"/>
                </w:pPr>
              </w:pPrChange>
            </w:pPr>
            <w:r w:rsidRPr="00AA62AB">
              <w:rPr>
                <w:rFonts w:ascii="Times New Roman" w:hAnsi="Times New Roman"/>
              </w:rPr>
              <w:lastRenderedPageBreak/>
              <w:t xml:space="preserve">    Intercept</w:t>
            </w:r>
          </w:p>
        </w:tc>
        <w:tc>
          <w:tcPr>
            <w:tcW w:w="0" w:type="auto"/>
          </w:tcPr>
          <w:p w14:paraId="1A8E5E40" w14:textId="77777777" w:rsidR="00AA62AB" w:rsidRPr="00AA62AB" w:rsidRDefault="00AA62AB" w:rsidP="00C627E3">
            <w:pPr>
              <w:pStyle w:val="FigureorTabletext"/>
              <w:spacing w:line="240" w:lineRule="auto"/>
              <w:rPr>
                <w:rFonts w:ascii="Times New Roman" w:hAnsi="Times New Roman"/>
                <w:b/>
              </w:rPr>
              <w:pPrChange w:id="726"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62C28973" w14:textId="77777777" w:rsidR="00AA62AB" w:rsidRPr="00AA62AB" w:rsidRDefault="00AA62AB" w:rsidP="00C627E3">
            <w:pPr>
              <w:pStyle w:val="FigureorTabletext"/>
              <w:spacing w:line="240" w:lineRule="auto"/>
              <w:rPr>
                <w:rFonts w:ascii="Times New Roman" w:hAnsi="Times New Roman"/>
                <w:b/>
              </w:rPr>
              <w:pPrChange w:id="727"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5C1FF690" w14:textId="77777777" w:rsidR="00AA62AB" w:rsidRPr="00AA62AB" w:rsidRDefault="00AA62AB" w:rsidP="00C627E3">
            <w:pPr>
              <w:pStyle w:val="FigureorTabletext"/>
              <w:spacing w:line="240" w:lineRule="auto"/>
              <w:rPr>
                <w:rFonts w:ascii="Times New Roman" w:hAnsi="Times New Roman"/>
                <w:b/>
              </w:rPr>
              <w:pPrChange w:id="728" w:author="Daniel Noble" w:date="2023-07-12T13:16:00Z">
                <w:pPr>
                  <w:pStyle w:val="FigureorTabletext"/>
                  <w:spacing w:line="480" w:lineRule="auto"/>
                </w:pPr>
              </w:pPrChange>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rsidP="00C627E3">
            <w:pPr>
              <w:pStyle w:val="FigureorTabletext"/>
              <w:spacing w:line="240" w:lineRule="auto"/>
              <w:rPr>
                <w:rFonts w:ascii="Times New Roman" w:hAnsi="Times New Roman"/>
              </w:rPr>
              <w:pPrChange w:id="729"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C02CC51" w14:textId="77777777" w:rsidR="00AA62AB" w:rsidRPr="00AA62AB" w:rsidRDefault="00AA62AB" w:rsidP="00C627E3">
            <w:pPr>
              <w:pStyle w:val="FigureorTabletext"/>
              <w:spacing w:line="240" w:lineRule="auto"/>
              <w:rPr>
                <w:rFonts w:ascii="Times New Roman" w:hAnsi="Times New Roman"/>
                <w:b/>
              </w:rPr>
              <w:pPrChange w:id="730" w:author="Daniel Noble" w:date="2023-07-12T13:16:00Z">
                <w:pPr>
                  <w:pStyle w:val="FigureorTabletext"/>
                  <w:spacing w:line="480" w:lineRule="auto"/>
                </w:pPr>
              </w:pPrChange>
            </w:pPr>
            <w:r w:rsidRPr="00AA62AB">
              <w:rPr>
                <w:rFonts w:ascii="Times New Roman" w:hAnsi="Times New Roman"/>
                <w:b/>
              </w:rPr>
              <w:t>0.115</w:t>
            </w:r>
          </w:p>
        </w:tc>
        <w:tc>
          <w:tcPr>
            <w:tcW w:w="0" w:type="auto"/>
          </w:tcPr>
          <w:p w14:paraId="42652853" w14:textId="77777777" w:rsidR="00AA62AB" w:rsidRPr="00AA62AB" w:rsidRDefault="00AA62AB" w:rsidP="00C627E3">
            <w:pPr>
              <w:pStyle w:val="FigureorTabletext"/>
              <w:spacing w:line="240" w:lineRule="auto"/>
              <w:rPr>
                <w:rFonts w:ascii="Times New Roman" w:hAnsi="Times New Roman"/>
                <w:b/>
              </w:rPr>
              <w:pPrChange w:id="731" w:author="Daniel Noble" w:date="2023-07-12T13:16:00Z">
                <w:pPr>
                  <w:pStyle w:val="FigureorTabletext"/>
                  <w:spacing w:line="480" w:lineRule="auto"/>
                </w:pPr>
              </w:pPrChange>
            </w:pPr>
            <w:r w:rsidRPr="00AA62AB">
              <w:rPr>
                <w:rFonts w:ascii="Times New Roman" w:hAnsi="Times New Roman"/>
                <w:b/>
              </w:rPr>
              <w:t>0.098</w:t>
            </w:r>
          </w:p>
        </w:tc>
        <w:tc>
          <w:tcPr>
            <w:tcW w:w="0" w:type="auto"/>
          </w:tcPr>
          <w:p w14:paraId="3DC8DD62" w14:textId="77777777" w:rsidR="00AA62AB" w:rsidRPr="00AA62AB" w:rsidRDefault="00AA62AB" w:rsidP="00C627E3">
            <w:pPr>
              <w:pStyle w:val="FigureorTabletext"/>
              <w:spacing w:line="240" w:lineRule="auto"/>
              <w:rPr>
                <w:rFonts w:ascii="Times New Roman" w:hAnsi="Times New Roman"/>
                <w:b/>
              </w:rPr>
              <w:pPrChange w:id="732"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rsidP="00C627E3">
            <w:pPr>
              <w:pStyle w:val="FigureorTabletext"/>
              <w:spacing w:line="240" w:lineRule="auto"/>
              <w:rPr>
                <w:rFonts w:ascii="Times New Roman" w:hAnsi="Times New Roman"/>
              </w:rPr>
              <w:pPrChange w:id="733"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0D16461" w14:textId="77777777" w:rsidR="00AA62AB" w:rsidRPr="00AA62AB" w:rsidRDefault="00AA62AB" w:rsidP="00C627E3">
            <w:pPr>
              <w:pStyle w:val="FigureorTabletext"/>
              <w:spacing w:line="240" w:lineRule="auto"/>
              <w:rPr>
                <w:rFonts w:ascii="Times New Roman" w:hAnsi="Times New Roman"/>
                <w:b/>
              </w:rPr>
              <w:pPrChange w:id="734"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5C04D127" w14:textId="77777777" w:rsidR="00AA62AB" w:rsidRPr="00AA62AB" w:rsidRDefault="00AA62AB" w:rsidP="00C627E3">
            <w:pPr>
              <w:pStyle w:val="FigureorTabletext"/>
              <w:spacing w:line="240" w:lineRule="auto"/>
              <w:rPr>
                <w:rFonts w:ascii="Times New Roman" w:hAnsi="Times New Roman"/>
                <w:b/>
              </w:rPr>
              <w:pPrChange w:id="735"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3FD89EEF" w14:textId="77777777" w:rsidR="00AA62AB" w:rsidRPr="00AA62AB" w:rsidRDefault="00AA62AB" w:rsidP="00C627E3">
            <w:pPr>
              <w:pStyle w:val="FigureorTabletext"/>
              <w:spacing w:line="240" w:lineRule="auto"/>
              <w:rPr>
                <w:rFonts w:ascii="Times New Roman" w:hAnsi="Times New Roman"/>
                <w:b/>
              </w:rPr>
              <w:pPrChange w:id="736"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rsidP="00C627E3">
            <w:pPr>
              <w:pStyle w:val="FigureorTabletext"/>
              <w:spacing w:line="240" w:lineRule="auto"/>
              <w:rPr>
                <w:rFonts w:ascii="Times New Roman" w:hAnsi="Times New Roman"/>
              </w:rPr>
              <w:pPrChange w:id="737"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4FB966F" w14:textId="77777777" w:rsidR="00AA62AB" w:rsidRPr="00AA62AB" w:rsidRDefault="00AA62AB" w:rsidP="00C627E3">
            <w:pPr>
              <w:pStyle w:val="FigureorTabletext"/>
              <w:spacing w:line="240" w:lineRule="auto"/>
              <w:rPr>
                <w:rFonts w:ascii="Times New Roman" w:hAnsi="Times New Roman"/>
              </w:rPr>
              <w:pPrChange w:id="738" w:author="Daniel Noble" w:date="2023-07-12T13:16:00Z">
                <w:pPr>
                  <w:pStyle w:val="FigureorTabletext"/>
                  <w:spacing w:line="480" w:lineRule="auto"/>
                </w:pPr>
              </w:pPrChange>
            </w:pPr>
            <w:r w:rsidRPr="00AA62AB">
              <w:rPr>
                <w:rFonts w:ascii="Times New Roman" w:hAnsi="Times New Roman"/>
              </w:rPr>
              <w:t>0.021</w:t>
            </w:r>
          </w:p>
        </w:tc>
        <w:tc>
          <w:tcPr>
            <w:tcW w:w="0" w:type="auto"/>
          </w:tcPr>
          <w:p w14:paraId="72C715F5" w14:textId="77777777" w:rsidR="00AA62AB" w:rsidRPr="00AA62AB" w:rsidRDefault="00AA62AB" w:rsidP="00C627E3">
            <w:pPr>
              <w:pStyle w:val="FigureorTabletext"/>
              <w:spacing w:line="240" w:lineRule="auto"/>
              <w:rPr>
                <w:rFonts w:ascii="Times New Roman" w:hAnsi="Times New Roman"/>
              </w:rPr>
              <w:pPrChange w:id="739" w:author="Daniel Noble" w:date="2023-07-12T13:16:00Z">
                <w:pPr>
                  <w:pStyle w:val="FigureorTabletext"/>
                  <w:spacing w:line="480" w:lineRule="auto"/>
                </w:pPr>
              </w:pPrChange>
            </w:pPr>
            <w:r w:rsidRPr="00AA62AB">
              <w:rPr>
                <w:rFonts w:ascii="Times New Roman" w:hAnsi="Times New Roman"/>
              </w:rPr>
              <w:t>-0.218</w:t>
            </w:r>
          </w:p>
        </w:tc>
        <w:tc>
          <w:tcPr>
            <w:tcW w:w="0" w:type="auto"/>
          </w:tcPr>
          <w:p w14:paraId="5AA25F19" w14:textId="77777777" w:rsidR="00AA62AB" w:rsidRPr="00AA62AB" w:rsidRDefault="00AA62AB" w:rsidP="00C627E3">
            <w:pPr>
              <w:pStyle w:val="FigureorTabletext"/>
              <w:spacing w:line="240" w:lineRule="auto"/>
              <w:rPr>
                <w:rFonts w:ascii="Times New Roman" w:hAnsi="Times New Roman"/>
              </w:rPr>
              <w:pPrChange w:id="740" w:author="Daniel Noble" w:date="2023-07-12T13:16:00Z">
                <w:pPr>
                  <w:pStyle w:val="FigureorTabletext"/>
                  <w:spacing w:line="480" w:lineRule="auto"/>
                </w:pPr>
              </w:pPrChange>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rsidP="00C627E3">
            <w:pPr>
              <w:pStyle w:val="FigureorTabletext"/>
              <w:spacing w:line="240" w:lineRule="auto"/>
              <w:rPr>
                <w:rFonts w:ascii="Times New Roman" w:hAnsi="Times New Roman"/>
              </w:rPr>
              <w:pPrChange w:id="741"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3DA4992E" w14:textId="77777777" w:rsidR="00AA62AB" w:rsidRPr="00AA62AB" w:rsidRDefault="00AA62AB" w:rsidP="00C627E3">
            <w:pPr>
              <w:pStyle w:val="FigureorTabletext"/>
              <w:spacing w:line="240" w:lineRule="auto"/>
              <w:rPr>
                <w:rFonts w:ascii="Times New Roman" w:hAnsi="Times New Roman"/>
              </w:rPr>
              <w:pPrChange w:id="742" w:author="Daniel Noble" w:date="2023-07-12T13:16:00Z">
                <w:pPr>
                  <w:pStyle w:val="FigureorTabletext"/>
                  <w:spacing w:line="480" w:lineRule="auto"/>
                </w:pPr>
              </w:pPrChange>
            </w:pPr>
            <w:r w:rsidRPr="00AA62AB">
              <w:rPr>
                <w:rFonts w:ascii="Times New Roman" w:hAnsi="Times New Roman"/>
              </w:rPr>
              <w:t>-0.552</w:t>
            </w:r>
          </w:p>
        </w:tc>
        <w:tc>
          <w:tcPr>
            <w:tcW w:w="0" w:type="auto"/>
          </w:tcPr>
          <w:p w14:paraId="6E955B1D" w14:textId="77777777" w:rsidR="00AA62AB" w:rsidRPr="00AA62AB" w:rsidRDefault="00AA62AB" w:rsidP="00C627E3">
            <w:pPr>
              <w:pStyle w:val="FigureorTabletext"/>
              <w:spacing w:line="240" w:lineRule="auto"/>
              <w:rPr>
                <w:rFonts w:ascii="Times New Roman" w:hAnsi="Times New Roman"/>
              </w:rPr>
              <w:pPrChange w:id="743" w:author="Daniel Noble" w:date="2023-07-12T13:16:00Z">
                <w:pPr>
                  <w:pStyle w:val="FigureorTabletext"/>
                  <w:spacing w:line="480" w:lineRule="auto"/>
                </w:pPr>
              </w:pPrChange>
            </w:pPr>
            <w:r w:rsidRPr="00AA62AB">
              <w:rPr>
                <w:rFonts w:ascii="Times New Roman" w:hAnsi="Times New Roman"/>
              </w:rPr>
              <w:t>-0.737</w:t>
            </w:r>
          </w:p>
        </w:tc>
        <w:tc>
          <w:tcPr>
            <w:tcW w:w="0" w:type="auto"/>
          </w:tcPr>
          <w:p w14:paraId="72D56CD4" w14:textId="77777777" w:rsidR="00AA62AB" w:rsidRPr="00AA62AB" w:rsidRDefault="00AA62AB" w:rsidP="00C627E3">
            <w:pPr>
              <w:pStyle w:val="FigureorTabletext"/>
              <w:spacing w:line="240" w:lineRule="auto"/>
              <w:rPr>
                <w:rFonts w:ascii="Times New Roman" w:hAnsi="Times New Roman"/>
              </w:rPr>
              <w:pPrChange w:id="744" w:author="Daniel Noble" w:date="2023-07-12T13:16:00Z">
                <w:pPr>
                  <w:pStyle w:val="FigureorTabletext"/>
                  <w:spacing w:line="480" w:lineRule="auto"/>
                </w:pPr>
              </w:pPrChange>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rsidP="00C627E3">
            <w:pPr>
              <w:pStyle w:val="FigureorTabletext"/>
              <w:spacing w:line="240" w:lineRule="auto"/>
              <w:rPr>
                <w:rFonts w:ascii="Times New Roman" w:hAnsi="Times New Roman"/>
              </w:rPr>
              <w:pPrChange w:id="745"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8B981D7" w14:textId="77777777" w:rsidR="00AA62AB" w:rsidRPr="00AA62AB" w:rsidRDefault="00AA62AB" w:rsidP="00C627E3">
            <w:pPr>
              <w:pStyle w:val="FigureorTabletext"/>
              <w:spacing w:line="240" w:lineRule="auto"/>
              <w:rPr>
                <w:rFonts w:ascii="Times New Roman" w:hAnsi="Times New Roman"/>
                <w:b/>
              </w:rPr>
              <w:pPrChange w:id="746" w:author="Daniel Noble" w:date="2023-07-12T13:16:00Z">
                <w:pPr>
                  <w:pStyle w:val="FigureorTabletext"/>
                  <w:spacing w:line="480" w:lineRule="auto"/>
                </w:pPr>
              </w:pPrChange>
            </w:pPr>
            <w:r w:rsidRPr="00AA62AB">
              <w:rPr>
                <w:rFonts w:ascii="Times New Roman" w:hAnsi="Times New Roman"/>
                <w:b/>
              </w:rPr>
              <w:t>0.68</w:t>
            </w:r>
          </w:p>
        </w:tc>
        <w:tc>
          <w:tcPr>
            <w:tcW w:w="0" w:type="auto"/>
          </w:tcPr>
          <w:p w14:paraId="7FB705B8" w14:textId="77777777" w:rsidR="00AA62AB" w:rsidRPr="00AA62AB" w:rsidRDefault="00AA62AB" w:rsidP="00C627E3">
            <w:pPr>
              <w:pStyle w:val="FigureorTabletext"/>
              <w:spacing w:line="240" w:lineRule="auto"/>
              <w:rPr>
                <w:rFonts w:ascii="Times New Roman" w:hAnsi="Times New Roman"/>
                <w:b/>
              </w:rPr>
              <w:pPrChange w:id="747" w:author="Daniel Noble" w:date="2023-07-12T13:16:00Z">
                <w:pPr>
                  <w:pStyle w:val="FigureorTabletext"/>
                  <w:spacing w:line="480" w:lineRule="auto"/>
                </w:pPr>
              </w:pPrChange>
            </w:pPr>
            <w:r w:rsidRPr="00AA62AB">
              <w:rPr>
                <w:rFonts w:ascii="Times New Roman" w:hAnsi="Times New Roman"/>
                <w:b/>
              </w:rPr>
              <w:t>0.529</w:t>
            </w:r>
          </w:p>
        </w:tc>
        <w:tc>
          <w:tcPr>
            <w:tcW w:w="0" w:type="auto"/>
          </w:tcPr>
          <w:p w14:paraId="2B636459" w14:textId="77777777" w:rsidR="00AA62AB" w:rsidRPr="00AA62AB" w:rsidRDefault="00AA62AB" w:rsidP="00C627E3">
            <w:pPr>
              <w:pStyle w:val="FigureorTabletext"/>
              <w:spacing w:line="240" w:lineRule="auto"/>
              <w:rPr>
                <w:rFonts w:ascii="Times New Roman" w:hAnsi="Times New Roman"/>
                <w:b/>
              </w:rPr>
              <w:pPrChange w:id="748" w:author="Daniel Noble" w:date="2023-07-12T13:16:00Z">
                <w:pPr>
                  <w:pStyle w:val="FigureorTabletext"/>
                  <w:spacing w:line="480" w:lineRule="auto"/>
                </w:pPr>
              </w:pPrChange>
            </w:pPr>
            <w:r w:rsidRPr="00AA62AB">
              <w:rPr>
                <w:rFonts w:ascii="Times New Roman" w:hAnsi="Times New Roman"/>
                <w:b/>
              </w:rPr>
              <w:t>0.794</w:t>
            </w:r>
          </w:p>
        </w:tc>
      </w:tr>
      <w:tr w:rsidR="00AA62AB" w:rsidRPr="00AA62AB" w14:paraId="68C6D0F1" w14:textId="77777777" w:rsidTr="009B7891">
        <w:tblPrEx>
          <w:tblW w:w="0" w:type="auto"/>
          <w:jc w:val="center"/>
          <w:tblLook w:val="07E0" w:firstRow="1" w:lastRow="1" w:firstColumn="1" w:lastColumn="1" w:noHBand="1" w:noVBand="1"/>
          <w:tblPrExChange w:id="749" w:author="Daniel Noble" w:date="2023-07-12T13:38:00Z">
            <w:tblPrEx>
              <w:tblW w:w="0" w:type="auto"/>
              <w:jc w:val="center"/>
              <w:tblLook w:val="07E0" w:firstRow="1" w:lastRow="1" w:firstColumn="1" w:lastColumn="1" w:noHBand="1" w:noVBand="1"/>
            </w:tblPrEx>
          </w:tblPrExChange>
        </w:tblPrEx>
        <w:trPr>
          <w:trHeight w:val="374"/>
          <w:jc w:val="center"/>
          <w:trPrChange w:id="750" w:author="Daniel Noble" w:date="2023-07-12T13:38:00Z">
            <w:trPr>
              <w:trHeight w:val="374"/>
              <w:jc w:val="center"/>
            </w:trPr>
          </w:trPrChange>
        </w:trPr>
        <w:tc>
          <w:tcPr>
            <w:tcW w:w="0" w:type="auto"/>
            <w:tcPrChange w:id="751" w:author="Daniel Noble" w:date="2023-07-12T13:38:00Z">
              <w:tcPr>
                <w:tcW w:w="0" w:type="auto"/>
              </w:tcPr>
            </w:tcPrChange>
          </w:tcPr>
          <w:p w14:paraId="61CB7DBA" w14:textId="77777777" w:rsidR="00AA62AB" w:rsidRPr="00AA62AB" w:rsidRDefault="00AA62AB" w:rsidP="00C627E3">
            <w:pPr>
              <w:pStyle w:val="FigureorTabletext"/>
              <w:spacing w:line="240" w:lineRule="auto"/>
              <w:rPr>
                <w:rFonts w:ascii="Times New Roman" w:hAnsi="Times New Roman"/>
                <w:i/>
                <w:iCs/>
              </w:rPr>
              <w:pPrChange w:id="752"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753" w:author="Daniel Noble" w:date="2023-07-12T13:38:00Z">
              <w:tcPr>
                <w:tcW w:w="0" w:type="auto"/>
              </w:tcPr>
            </w:tcPrChange>
          </w:tcPr>
          <w:p w14:paraId="56A33A89" w14:textId="77777777" w:rsidR="00AA62AB" w:rsidRPr="00AA62AB" w:rsidRDefault="00AA62AB" w:rsidP="00C627E3">
            <w:pPr>
              <w:pStyle w:val="FigureorTabletext"/>
              <w:spacing w:line="240" w:lineRule="auto"/>
              <w:rPr>
                <w:rFonts w:ascii="Times New Roman" w:hAnsi="Times New Roman"/>
                <w:b/>
              </w:rPr>
              <w:pPrChange w:id="754" w:author="Daniel Noble" w:date="2023-07-12T13:16:00Z">
                <w:pPr>
                  <w:pStyle w:val="FigureorTabletext"/>
                  <w:spacing w:line="480" w:lineRule="auto"/>
                </w:pPr>
              </w:pPrChange>
            </w:pPr>
            <w:r w:rsidRPr="00AA62AB">
              <w:rPr>
                <w:rFonts w:ascii="Times New Roman" w:hAnsi="Times New Roman"/>
                <w:b/>
              </w:rPr>
              <w:t>-2.087</w:t>
            </w:r>
          </w:p>
        </w:tc>
        <w:tc>
          <w:tcPr>
            <w:tcW w:w="0" w:type="auto"/>
            <w:tcPrChange w:id="755" w:author="Daniel Noble" w:date="2023-07-12T13:38:00Z">
              <w:tcPr>
                <w:tcW w:w="0" w:type="auto"/>
              </w:tcPr>
            </w:tcPrChange>
          </w:tcPr>
          <w:p w14:paraId="4F097E2C" w14:textId="77777777" w:rsidR="00AA62AB" w:rsidRPr="00AA62AB" w:rsidRDefault="00AA62AB" w:rsidP="00C627E3">
            <w:pPr>
              <w:pStyle w:val="FigureorTabletext"/>
              <w:spacing w:line="240" w:lineRule="auto"/>
              <w:rPr>
                <w:rFonts w:ascii="Times New Roman" w:hAnsi="Times New Roman"/>
                <w:b/>
              </w:rPr>
              <w:pPrChange w:id="756" w:author="Daniel Noble" w:date="2023-07-12T13:16:00Z">
                <w:pPr>
                  <w:pStyle w:val="FigureorTabletext"/>
                  <w:spacing w:line="480" w:lineRule="auto"/>
                </w:pPr>
              </w:pPrChange>
            </w:pPr>
            <w:r w:rsidRPr="00AA62AB">
              <w:rPr>
                <w:rFonts w:ascii="Times New Roman" w:hAnsi="Times New Roman"/>
                <w:b/>
              </w:rPr>
              <w:t>-2.118</w:t>
            </w:r>
          </w:p>
        </w:tc>
        <w:tc>
          <w:tcPr>
            <w:tcW w:w="0" w:type="auto"/>
            <w:tcPrChange w:id="757" w:author="Daniel Noble" w:date="2023-07-12T13:38:00Z">
              <w:tcPr>
                <w:tcW w:w="0" w:type="auto"/>
              </w:tcPr>
            </w:tcPrChange>
          </w:tcPr>
          <w:p w14:paraId="3A3A471C" w14:textId="77777777" w:rsidR="00AA62AB" w:rsidRPr="00AA62AB" w:rsidRDefault="00AA62AB" w:rsidP="00C627E3">
            <w:pPr>
              <w:pStyle w:val="FigureorTabletext"/>
              <w:spacing w:line="240" w:lineRule="auto"/>
              <w:rPr>
                <w:rFonts w:ascii="Times New Roman" w:hAnsi="Times New Roman"/>
                <w:b/>
              </w:rPr>
              <w:pPrChange w:id="758"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6208EB3B" w14:textId="77777777" w:rsidTr="009B7891">
        <w:tblPrEx>
          <w:tblW w:w="0" w:type="auto"/>
          <w:jc w:val="center"/>
          <w:tblLook w:val="07E0" w:firstRow="1" w:lastRow="1" w:firstColumn="1" w:lastColumn="1" w:noHBand="1" w:noVBand="1"/>
          <w:tblPrExChange w:id="759" w:author="Daniel Noble" w:date="2023-07-12T13:38:00Z">
            <w:tblPrEx>
              <w:tblW w:w="0" w:type="auto"/>
              <w:jc w:val="center"/>
              <w:tblLook w:val="07E0" w:firstRow="1" w:lastRow="1" w:firstColumn="1" w:lastColumn="1" w:noHBand="1" w:noVBand="1"/>
            </w:tblPrEx>
          </w:tblPrExChange>
        </w:tblPrEx>
        <w:trPr>
          <w:trHeight w:val="374"/>
          <w:jc w:val="center"/>
          <w:trPrChange w:id="760" w:author="Daniel Noble" w:date="2023-07-12T13:38:00Z">
            <w:trPr>
              <w:trHeight w:val="374"/>
              <w:jc w:val="center"/>
            </w:trPr>
          </w:trPrChange>
        </w:trPr>
        <w:tc>
          <w:tcPr>
            <w:tcW w:w="0" w:type="auto"/>
            <w:tcBorders>
              <w:bottom w:val="single" w:sz="4" w:space="0" w:color="auto"/>
            </w:tcBorders>
            <w:tcPrChange w:id="761" w:author="Daniel Noble" w:date="2023-07-12T13:38:00Z">
              <w:tcPr>
                <w:tcW w:w="0" w:type="auto"/>
              </w:tcPr>
            </w:tcPrChange>
          </w:tcPr>
          <w:p w14:paraId="2E4A8A3D" w14:textId="77777777" w:rsidR="00AA62AB" w:rsidRPr="00AA62AB" w:rsidRDefault="00AA62AB" w:rsidP="00C627E3">
            <w:pPr>
              <w:pStyle w:val="FigureorTabletext"/>
              <w:spacing w:line="240" w:lineRule="auto"/>
              <w:rPr>
                <w:rFonts w:ascii="Times New Roman" w:hAnsi="Times New Roman"/>
              </w:rPr>
              <w:pPrChange w:id="762"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763" w:author="Daniel Noble" w:date="2023-07-12T13:38:00Z">
              <w:tcPr>
                <w:tcW w:w="0" w:type="auto"/>
              </w:tcPr>
            </w:tcPrChange>
          </w:tcPr>
          <w:p w14:paraId="7CA61415" w14:textId="77777777" w:rsidR="00AA62AB" w:rsidRPr="00AA62AB" w:rsidRDefault="00AA62AB" w:rsidP="00C627E3">
            <w:pPr>
              <w:pStyle w:val="FigureorTabletext"/>
              <w:spacing w:line="240" w:lineRule="auto"/>
              <w:rPr>
                <w:rFonts w:ascii="Times New Roman" w:hAnsi="Times New Roman"/>
                <w:b/>
              </w:rPr>
              <w:pPrChange w:id="764" w:author="Daniel Noble" w:date="2023-07-12T13:16:00Z">
                <w:pPr>
                  <w:pStyle w:val="FigureorTabletext"/>
                  <w:spacing w:line="480" w:lineRule="auto"/>
                </w:pPr>
              </w:pPrChange>
            </w:pPr>
            <w:r w:rsidRPr="00AA62AB">
              <w:rPr>
                <w:rFonts w:ascii="Times New Roman" w:hAnsi="Times New Roman"/>
                <w:b/>
              </w:rPr>
              <w:t>-0.048</w:t>
            </w:r>
          </w:p>
        </w:tc>
        <w:tc>
          <w:tcPr>
            <w:tcW w:w="0" w:type="auto"/>
            <w:tcBorders>
              <w:bottom w:val="single" w:sz="4" w:space="0" w:color="auto"/>
            </w:tcBorders>
            <w:tcPrChange w:id="765" w:author="Daniel Noble" w:date="2023-07-12T13:38:00Z">
              <w:tcPr>
                <w:tcW w:w="0" w:type="auto"/>
              </w:tcPr>
            </w:tcPrChange>
          </w:tcPr>
          <w:p w14:paraId="0A5D663D" w14:textId="77777777" w:rsidR="00AA62AB" w:rsidRPr="00AA62AB" w:rsidRDefault="00AA62AB" w:rsidP="00C627E3">
            <w:pPr>
              <w:pStyle w:val="FigureorTabletext"/>
              <w:spacing w:line="240" w:lineRule="auto"/>
              <w:rPr>
                <w:rFonts w:ascii="Times New Roman" w:hAnsi="Times New Roman"/>
                <w:b/>
              </w:rPr>
              <w:pPrChange w:id="766" w:author="Daniel Noble" w:date="2023-07-12T13:16:00Z">
                <w:pPr>
                  <w:pStyle w:val="FigureorTabletext"/>
                  <w:spacing w:line="480" w:lineRule="auto"/>
                </w:pPr>
              </w:pPrChange>
            </w:pPr>
            <w:r w:rsidRPr="00AA62AB">
              <w:rPr>
                <w:rFonts w:ascii="Times New Roman" w:hAnsi="Times New Roman"/>
                <w:b/>
              </w:rPr>
              <w:t>-0.085</w:t>
            </w:r>
          </w:p>
        </w:tc>
        <w:tc>
          <w:tcPr>
            <w:tcW w:w="0" w:type="auto"/>
            <w:tcBorders>
              <w:bottom w:val="single" w:sz="4" w:space="0" w:color="auto"/>
            </w:tcBorders>
            <w:tcPrChange w:id="767" w:author="Daniel Noble" w:date="2023-07-12T13:38:00Z">
              <w:tcPr>
                <w:tcW w:w="0" w:type="auto"/>
              </w:tcPr>
            </w:tcPrChange>
          </w:tcPr>
          <w:p w14:paraId="3C27E855" w14:textId="77777777" w:rsidR="00AA62AB" w:rsidRPr="00AA62AB" w:rsidRDefault="00AA62AB" w:rsidP="00C627E3">
            <w:pPr>
              <w:pStyle w:val="FigureorTabletext"/>
              <w:spacing w:line="240" w:lineRule="auto"/>
              <w:rPr>
                <w:rFonts w:ascii="Times New Roman" w:hAnsi="Times New Roman"/>
                <w:b/>
              </w:rPr>
              <w:pPrChange w:id="768" w:author="Daniel Noble" w:date="2023-07-12T13:16:00Z">
                <w:pPr>
                  <w:pStyle w:val="FigureorTabletext"/>
                  <w:spacing w:line="480" w:lineRule="auto"/>
                </w:pPr>
              </w:pPrChange>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Change w:id="769">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rsidP="00C627E3">
            <w:pPr>
              <w:pStyle w:val="FigureorTabletext"/>
              <w:spacing w:line="240" w:lineRule="auto"/>
              <w:rPr>
                <w:rStyle w:val="AppendixFigureTableHeaderChar"/>
                <w:rFonts w:ascii="Times New Roman" w:hAnsi="Times New Roman"/>
              </w:rPr>
              <w:pPrChange w:id="770" w:author="Daniel Noble" w:date="2023-07-12T13:16:00Z">
                <w:pPr>
                  <w:pStyle w:val="FigureorTabletext"/>
                  <w:spacing w:line="480" w:lineRule="auto"/>
                </w:pPr>
              </w:pPrChange>
            </w:pPr>
          </w:p>
          <w:p w14:paraId="3C230CAE" w14:textId="3462D745" w:rsidR="00AA62AB" w:rsidRPr="00AA62AB" w:rsidRDefault="00AA62AB" w:rsidP="00C627E3">
            <w:pPr>
              <w:pStyle w:val="FigureorTabletext"/>
              <w:spacing w:line="240" w:lineRule="auto"/>
              <w:rPr>
                <w:rFonts w:ascii="Times New Roman" w:hAnsi="Times New Roman"/>
              </w:rPr>
              <w:pPrChange w:id="771"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rsidP="00C627E3">
            <w:pPr>
              <w:pStyle w:val="FigureorTabletext"/>
              <w:spacing w:line="240" w:lineRule="auto"/>
              <w:rPr>
                <w:rFonts w:ascii="Times New Roman" w:hAnsi="Times New Roman"/>
              </w:rPr>
              <w:pPrChange w:id="772" w:author="Daniel Noble" w:date="2023-07-12T13:16:00Z">
                <w:pPr>
                  <w:pStyle w:val="FigureorTabletext"/>
                  <w:spacing w:line="480" w:lineRule="auto"/>
                </w:pPr>
              </w:pPrChange>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rsidP="00C627E3">
            <w:pPr>
              <w:pStyle w:val="FigureorTabletext"/>
              <w:spacing w:line="240" w:lineRule="auto"/>
              <w:rPr>
                <w:rFonts w:ascii="Times New Roman" w:hAnsi="Times New Roman"/>
              </w:rPr>
              <w:pPrChange w:id="773"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rsidP="00C627E3">
            <w:pPr>
              <w:pStyle w:val="FigureorTabletext"/>
              <w:spacing w:line="240" w:lineRule="auto"/>
              <w:rPr>
                <w:rFonts w:ascii="Times New Roman" w:hAnsi="Times New Roman"/>
              </w:rPr>
              <w:pPrChange w:id="774"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rsidP="00C627E3">
            <w:pPr>
              <w:pStyle w:val="FigureorTabletext"/>
              <w:spacing w:line="240" w:lineRule="auto"/>
              <w:rPr>
                <w:rFonts w:ascii="Times New Roman" w:hAnsi="Times New Roman"/>
              </w:rPr>
              <w:pPrChange w:id="775"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rsidP="00C627E3">
            <w:pPr>
              <w:pStyle w:val="FigureorTabletext"/>
              <w:spacing w:line="240" w:lineRule="auto"/>
              <w:rPr>
                <w:rFonts w:ascii="Times New Roman" w:hAnsi="Times New Roman"/>
              </w:rPr>
              <w:pPrChange w:id="776"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rsidP="00C627E3">
            <w:pPr>
              <w:pStyle w:val="FigureorTabletext"/>
              <w:spacing w:line="240" w:lineRule="auto"/>
              <w:rPr>
                <w:rFonts w:ascii="Times New Roman" w:hAnsi="Times New Roman"/>
                <w:b/>
              </w:rPr>
              <w:pPrChange w:id="777" w:author="Daniel Noble" w:date="2023-07-12T13:16:00Z">
                <w:pPr>
                  <w:pStyle w:val="FigureorTabletext"/>
                  <w:spacing w:line="480" w:lineRule="auto"/>
                </w:pPr>
              </w:pPrChange>
            </w:pPr>
          </w:p>
        </w:tc>
        <w:tc>
          <w:tcPr>
            <w:tcW w:w="0" w:type="auto"/>
          </w:tcPr>
          <w:p w14:paraId="343F4E65" w14:textId="77777777" w:rsidR="00AA62AB" w:rsidRPr="00AA62AB" w:rsidRDefault="00AA62AB" w:rsidP="00C627E3">
            <w:pPr>
              <w:pStyle w:val="FigureorTabletext"/>
              <w:spacing w:line="240" w:lineRule="auto"/>
              <w:rPr>
                <w:rFonts w:ascii="Times New Roman" w:hAnsi="Times New Roman"/>
                <w:b/>
              </w:rPr>
              <w:pPrChange w:id="778" w:author="Daniel Noble" w:date="2023-07-12T13:16:00Z">
                <w:pPr>
                  <w:pStyle w:val="FigureorTabletext"/>
                  <w:spacing w:line="480" w:lineRule="auto"/>
                </w:pPr>
              </w:pPrChange>
            </w:pPr>
          </w:p>
        </w:tc>
        <w:tc>
          <w:tcPr>
            <w:tcW w:w="0" w:type="auto"/>
          </w:tcPr>
          <w:p w14:paraId="7BAF597F" w14:textId="77777777" w:rsidR="00AA62AB" w:rsidRPr="00AA62AB" w:rsidRDefault="00AA62AB" w:rsidP="00C627E3">
            <w:pPr>
              <w:pStyle w:val="FigureorTabletext"/>
              <w:spacing w:line="240" w:lineRule="auto"/>
              <w:rPr>
                <w:rFonts w:ascii="Times New Roman" w:hAnsi="Times New Roman"/>
                <w:b/>
              </w:rPr>
              <w:pPrChange w:id="779"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rsidP="00C627E3">
            <w:pPr>
              <w:pStyle w:val="FigureorTabletext"/>
              <w:spacing w:line="240" w:lineRule="auto"/>
              <w:rPr>
                <w:rFonts w:ascii="Times New Roman" w:hAnsi="Times New Roman"/>
              </w:rPr>
              <w:pPrChange w:id="780"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rsidP="00C627E3">
            <w:pPr>
              <w:pStyle w:val="FigureorTabletext"/>
              <w:spacing w:line="240" w:lineRule="auto"/>
              <w:rPr>
                <w:rFonts w:ascii="Times New Roman" w:hAnsi="Times New Roman"/>
                <w:b/>
              </w:rPr>
              <w:pPrChange w:id="781"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rsidP="00C627E3">
            <w:pPr>
              <w:pStyle w:val="FigureorTabletext"/>
              <w:spacing w:line="240" w:lineRule="auto"/>
              <w:rPr>
                <w:rFonts w:ascii="Times New Roman" w:hAnsi="Times New Roman"/>
                <w:b/>
              </w:rPr>
              <w:pPrChange w:id="782"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rsidP="00C627E3">
            <w:pPr>
              <w:pStyle w:val="FigureorTabletext"/>
              <w:spacing w:line="240" w:lineRule="auto"/>
              <w:rPr>
                <w:rFonts w:ascii="Times New Roman" w:hAnsi="Times New Roman"/>
                <w:b/>
              </w:rPr>
              <w:pPrChange w:id="783"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rsidP="00C627E3">
            <w:pPr>
              <w:pStyle w:val="FigureorTabletext"/>
              <w:spacing w:line="240" w:lineRule="auto"/>
              <w:rPr>
                <w:rFonts w:ascii="Times New Roman" w:hAnsi="Times New Roman"/>
              </w:rPr>
              <w:pPrChange w:id="784"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rsidP="00C627E3">
            <w:pPr>
              <w:pStyle w:val="FigureorTabletext"/>
              <w:spacing w:line="240" w:lineRule="auto"/>
              <w:rPr>
                <w:rFonts w:ascii="Times New Roman" w:hAnsi="Times New Roman"/>
                <w:b/>
              </w:rPr>
              <w:pPrChange w:id="785"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rsidP="00C627E3">
            <w:pPr>
              <w:pStyle w:val="FigureorTabletext"/>
              <w:spacing w:line="240" w:lineRule="auto"/>
              <w:rPr>
                <w:rFonts w:ascii="Times New Roman" w:hAnsi="Times New Roman"/>
                <w:b/>
              </w:rPr>
              <w:pPrChange w:id="786"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rsidP="00C627E3">
            <w:pPr>
              <w:pStyle w:val="FigureorTabletext"/>
              <w:spacing w:line="240" w:lineRule="auto"/>
              <w:rPr>
                <w:rFonts w:ascii="Times New Roman" w:hAnsi="Times New Roman"/>
                <w:b/>
              </w:rPr>
              <w:pPrChange w:id="787"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rsidP="00C627E3">
            <w:pPr>
              <w:pStyle w:val="FigureorTabletext"/>
              <w:spacing w:line="240" w:lineRule="auto"/>
              <w:rPr>
                <w:rFonts w:ascii="Times New Roman" w:hAnsi="Times New Roman"/>
              </w:rPr>
              <w:pPrChange w:id="788"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rsidP="00C627E3">
            <w:pPr>
              <w:pStyle w:val="FigureorTabletext"/>
              <w:spacing w:line="240" w:lineRule="auto"/>
              <w:rPr>
                <w:rFonts w:ascii="Times New Roman" w:hAnsi="Times New Roman"/>
              </w:rPr>
              <w:pPrChange w:id="789"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rsidP="00C627E3">
            <w:pPr>
              <w:pStyle w:val="FigureorTabletext"/>
              <w:spacing w:line="240" w:lineRule="auto"/>
              <w:rPr>
                <w:rFonts w:ascii="Times New Roman" w:hAnsi="Times New Roman"/>
              </w:rPr>
              <w:pPrChange w:id="790"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rsidP="00C627E3">
            <w:pPr>
              <w:pStyle w:val="FigureorTabletext"/>
              <w:spacing w:line="240" w:lineRule="auto"/>
              <w:rPr>
                <w:rFonts w:ascii="Times New Roman" w:hAnsi="Times New Roman"/>
              </w:rPr>
              <w:pPrChange w:id="791"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rsidP="00C627E3">
            <w:pPr>
              <w:pStyle w:val="FigureorTabletext"/>
              <w:spacing w:line="240" w:lineRule="auto"/>
              <w:rPr>
                <w:rFonts w:ascii="Times New Roman" w:hAnsi="Times New Roman"/>
              </w:rPr>
              <w:pPrChange w:id="792"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rsidP="00C627E3">
            <w:pPr>
              <w:pStyle w:val="FigureorTabletext"/>
              <w:spacing w:line="240" w:lineRule="auto"/>
              <w:rPr>
                <w:rFonts w:ascii="Times New Roman" w:hAnsi="Times New Roman"/>
              </w:rPr>
              <w:pPrChange w:id="793"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rsidP="00C627E3">
            <w:pPr>
              <w:pStyle w:val="FigureorTabletext"/>
              <w:spacing w:line="240" w:lineRule="auto"/>
              <w:rPr>
                <w:rFonts w:ascii="Times New Roman" w:hAnsi="Times New Roman"/>
              </w:rPr>
              <w:pPrChange w:id="794"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rsidP="00C627E3">
            <w:pPr>
              <w:pStyle w:val="FigureorTabletext"/>
              <w:spacing w:line="240" w:lineRule="auto"/>
              <w:rPr>
                <w:rFonts w:ascii="Times New Roman" w:hAnsi="Times New Roman"/>
              </w:rPr>
              <w:pPrChange w:id="795"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rsidP="00C627E3">
            <w:pPr>
              <w:pStyle w:val="FigureorTabletext"/>
              <w:spacing w:line="240" w:lineRule="auto"/>
              <w:rPr>
                <w:rFonts w:ascii="Times New Roman" w:hAnsi="Times New Roman"/>
              </w:rPr>
              <w:pPrChange w:id="796"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rsidP="00C627E3">
            <w:pPr>
              <w:pStyle w:val="FigureorTabletext"/>
              <w:spacing w:line="240" w:lineRule="auto"/>
              <w:rPr>
                <w:rFonts w:ascii="Times New Roman" w:hAnsi="Times New Roman"/>
                <w:b/>
              </w:rPr>
              <w:pPrChange w:id="797"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rsidP="00C627E3">
            <w:pPr>
              <w:pStyle w:val="FigureorTabletext"/>
              <w:spacing w:line="240" w:lineRule="auto"/>
              <w:rPr>
                <w:rFonts w:ascii="Times New Roman" w:hAnsi="Times New Roman"/>
                <w:b/>
              </w:rPr>
              <w:pPrChange w:id="798"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rsidP="00C627E3">
            <w:pPr>
              <w:pStyle w:val="FigureorTabletext"/>
              <w:spacing w:line="240" w:lineRule="auto"/>
              <w:rPr>
                <w:rFonts w:ascii="Times New Roman" w:hAnsi="Times New Roman"/>
                <w:b/>
              </w:rPr>
              <w:pPrChange w:id="799"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rsidP="00C627E3">
            <w:pPr>
              <w:pStyle w:val="FigureorTabletext"/>
              <w:spacing w:line="240" w:lineRule="auto"/>
              <w:rPr>
                <w:rFonts w:ascii="Times New Roman" w:hAnsi="Times New Roman"/>
                <w:vertAlign w:val="superscript"/>
              </w:rPr>
              <w:pPrChange w:id="800"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rsidP="00C627E3">
            <w:pPr>
              <w:pStyle w:val="FigureorTabletext"/>
              <w:spacing w:line="240" w:lineRule="auto"/>
              <w:rPr>
                <w:rFonts w:ascii="Times New Roman" w:hAnsi="Times New Roman"/>
                <w:b/>
              </w:rPr>
              <w:pPrChange w:id="801"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rsidP="00C627E3">
            <w:pPr>
              <w:pStyle w:val="FigureorTabletext"/>
              <w:spacing w:line="240" w:lineRule="auto"/>
              <w:rPr>
                <w:rFonts w:ascii="Times New Roman" w:hAnsi="Times New Roman"/>
                <w:b/>
              </w:rPr>
              <w:pPrChange w:id="802"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rsidP="00C627E3">
            <w:pPr>
              <w:pStyle w:val="FigureorTabletext"/>
              <w:spacing w:line="240" w:lineRule="auto"/>
              <w:rPr>
                <w:rFonts w:ascii="Times New Roman" w:hAnsi="Times New Roman"/>
                <w:b/>
              </w:rPr>
              <w:pPrChange w:id="803"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rsidP="00C627E3">
            <w:pPr>
              <w:pStyle w:val="FigureorTabletext"/>
              <w:spacing w:line="240" w:lineRule="auto"/>
              <w:rPr>
                <w:rFonts w:ascii="Times New Roman" w:hAnsi="Times New Roman"/>
              </w:rPr>
              <w:pPrChange w:id="804"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rsidP="00C627E3">
            <w:pPr>
              <w:pStyle w:val="FigureorTabletext"/>
              <w:spacing w:line="240" w:lineRule="auto"/>
              <w:rPr>
                <w:rFonts w:ascii="Times New Roman" w:hAnsi="Times New Roman"/>
                <w:b/>
              </w:rPr>
              <w:pPrChange w:id="805" w:author="Daniel Noble" w:date="2023-07-12T13:16:00Z">
                <w:pPr>
                  <w:pStyle w:val="FigureorTabletext"/>
                  <w:spacing w:line="480" w:lineRule="auto"/>
                </w:pPr>
              </w:pPrChange>
            </w:pPr>
          </w:p>
        </w:tc>
        <w:tc>
          <w:tcPr>
            <w:tcW w:w="0" w:type="auto"/>
          </w:tcPr>
          <w:p w14:paraId="0220DAED" w14:textId="77777777" w:rsidR="00AA62AB" w:rsidRPr="00AA62AB" w:rsidRDefault="00AA62AB" w:rsidP="00C627E3">
            <w:pPr>
              <w:pStyle w:val="FigureorTabletext"/>
              <w:spacing w:line="240" w:lineRule="auto"/>
              <w:rPr>
                <w:rFonts w:ascii="Times New Roman" w:hAnsi="Times New Roman"/>
                <w:b/>
              </w:rPr>
              <w:pPrChange w:id="806" w:author="Daniel Noble" w:date="2023-07-12T13:16:00Z">
                <w:pPr>
                  <w:pStyle w:val="FigureorTabletext"/>
                  <w:spacing w:line="480" w:lineRule="auto"/>
                </w:pPr>
              </w:pPrChange>
            </w:pPr>
          </w:p>
        </w:tc>
        <w:tc>
          <w:tcPr>
            <w:tcW w:w="0" w:type="auto"/>
          </w:tcPr>
          <w:p w14:paraId="417B72F1" w14:textId="77777777" w:rsidR="00AA62AB" w:rsidRPr="00AA62AB" w:rsidRDefault="00AA62AB" w:rsidP="00C627E3">
            <w:pPr>
              <w:pStyle w:val="FigureorTabletext"/>
              <w:spacing w:line="240" w:lineRule="auto"/>
              <w:rPr>
                <w:rFonts w:ascii="Times New Roman" w:hAnsi="Times New Roman"/>
                <w:b/>
              </w:rPr>
              <w:pPrChange w:id="807"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rsidP="00C627E3">
            <w:pPr>
              <w:pStyle w:val="FigureorTabletext"/>
              <w:spacing w:line="240" w:lineRule="auto"/>
              <w:rPr>
                <w:rFonts w:ascii="Times New Roman" w:hAnsi="Times New Roman"/>
              </w:rPr>
              <w:pPrChange w:id="808"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rsidP="00C627E3">
            <w:pPr>
              <w:pStyle w:val="FigureorTabletext"/>
              <w:spacing w:line="240" w:lineRule="auto"/>
              <w:rPr>
                <w:rFonts w:ascii="Times New Roman" w:hAnsi="Times New Roman"/>
                <w:b/>
              </w:rPr>
              <w:pPrChange w:id="809" w:author="Daniel Noble" w:date="2023-07-12T13:16:00Z">
                <w:pPr>
                  <w:pStyle w:val="FigureorTabletext"/>
                  <w:spacing w:line="480" w:lineRule="auto"/>
                </w:pPr>
              </w:pPrChange>
            </w:pPr>
          </w:p>
        </w:tc>
        <w:tc>
          <w:tcPr>
            <w:tcW w:w="0" w:type="auto"/>
          </w:tcPr>
          <w:p w14:paraId="7C69CA44" w14:textId="77777777" w:rsidR="00AA62AB" w:rsidRPr="00AA62AB" w:rsidRDefault="00AA62AB" w:rsidP="00C627E3">
            <w:pPr>
              <w:pStyle w:val="FigureorTabletext"/>
              <w:spacing w:line="240" w:lineRule="auto"/>
              <w:rPr>
                <w:rFonts w:ascii="Times New Roman" w:hAnsi="Times New Roman"/>
                <w:b/>
              </w:rPr>
              <w:pPrChange w:id="810" w:author="Daniel Noble" w:date="2023-07-12T13:16:00Z">
                <w:pPr>
                  <w:pStyle w:val="FigureorTabletext"/>
                  <w:spacing w:line="480" w:lineRule="auto"/>
                </w:pPr>
              </w:pPrChange>
            </w:pPr>
          </w:p>
        </w:tc>
        <w:tc>
          <w:tcPr>
            <w:tcW w:w="0" w:type="auto"/>
          </w:tcPr>
          <w:p w14:paraId="01817FA7" w14:textId="77777777" w:rsidR="00AA62AB" w:rsidRPr="00AA62AB" w:rsidRDefault="00AA62AB" w:rsidP="00C627E3">
            <w:pPr>
              <w:pStyle w:val="FigureorTabletext"/>
              <w:spacing w:line="240" w:lineRule="auto"/>
              <w:rPr>
                <w:rFonts w:ascii="Times New Roman" w:hAnsi="Times New Roman"/>
                <w:b/>
              </w:rPr>
              <w:pPrChange w:id="811"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812" w:author="Daniel Noble" w:date="2023-07-12T13:38:00Z">
            <w:tblPrEx>
              <w:tblW w:w="0" w:type="auto"/>
              <w:tblInd w:w="108" w:type="dxa"/>
              <w:tblLook w:val="07E0" w:firstRow="1" w:lastRow="1" w:firstColumn="1" w:lastColumn="1" w:noHBand="1" w:noVBand="1"/>
            </w:tblPrEx>
          </w:tblPrExChange>
        </w:tblPrEx>
        <w:tc>
          <w:tcPr>
            <w:tcW w:w="0" w:type="auto"/>
            <w:tcPrChange w:id="813" w:author="Daniel Noble" w:date="2023-07-12T13:38:00Z">
              <w:tcPr>
                <w:tcW w:w="0" w:type="auto"/>
              </w:tcPr>
            </w:tcPrChange>
          </w:tcPr>
          <w:p w14:paraId="1C739EE0" w14:textId="77777777" w:rsidR="00AA62AB" w:rsidRPr="00AA62AB" w:rsidRDefault="00AA62AB" w:rsidP="00C627E3">
            <w:pPr>
              <w:pStyle w:val="FigureorTabletext"/>
              <w:spacing w:line="240" w:lineRule="auto"/>
              <w:rPr>
                <w:rFonts w:ascii="Times New Roman" w:hAnsi="Times New Roman"/>
              </w:rPr>
              <w:pPrChange w:id="814"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815" w:author="Daniel Noble" w:date="2023-07-12T13:38:00Z">
              <w:tcPr>
                <w:tcW w:w="0" w:type="auto"/>
              </w:tcPr>
            </w:tcPrChange>
          </w:tcPr>
          <w:p w14:paraId="1AA2B545" w14:textId="77777777" w:rsidR="00AA62AB" w:rsidRPr="00AA62AB" w:rsidRDefault="00AA62AB" w:rsidP="00C627E3">
            <w:pPr>
              <w:pStyle w:val="FigureorTabletext"/>
              <w:spacing w:line="240" w:lineRule="auto"/>
              <w:rPr>
                <w:rFonts w:ascii="Times New Roman" w:hAnsi="Times New Roman"/>
                <w:b/>
              </w:rPr>
              <w:pPrChange w:id="816" w:author="Daniel Noble" w:date="2023-07-12T13:16:00Z">
                <w:pPr>
                  <w:pStyle w:val="FigureorTabletext"/>
                  <w:spacing w:line="480" w:lineRule="auto"/>
                </w:pPr>
              </w:pPrChange>
            </w:pPr>
            <w:r w:rsidRPr="00AA62AB">
              <w:rPr>
                <w:rFonts w:ascii="Times New Roman" w:hAnsi="Times New Roman"/>
                <w:b/>
              </w:rPr>
              <w:t>0.08</w:t>
            </w:r>
          </w:p>
        </w:tc>
        <w:tc>
          <w:tcPr>
            <w:tcW w:w="0" w:type="auto"/>
            <w:tcPrChange w:id="817" w:author="Daniel Noble" w:date="2023-07-12T13:38:00Z">
              <w:tcPr>
                <w:tcW w:w="0" w:type="auto"/>
              </w:tcPr>
            </w:tcPrChange>
          </w:tcPr>
          <w:p w14:paraId="6F10CCE3" w14:textId="77777777" w:rsidR="00AA62AB" w:rsidRPr="00AA62AB" w:rsidRDefault="00AA62AB" w:rsidP="00C627E3">
            <w:pPr>
              <w:pStyle w:val="FigureorTabletext"/>
              <w:spacing w:line="240" w:lineRule="auto"/>
              <w:rPr>
                <w:rFonts w:ascii="Times New Roman" w:hAnsi="Times New Roman"/>
                <w:b/>
              </w:rPr>
              <w:pPrChange w:id="818" w:author="Daniel Noble" w:date="2023-07-12T13:16:00Z">
                <w:pPr>
                  <w:pStyle w:val="FigureorTabletext"/>
                  <w:spacing w:line="480" w:lineRule="auto"/>
                </w:pPr>
              </w:pPrChange>
            </w:pPr>
            <w:r w:rsidRPr="00AA62AB">
              <w:rPr>
                <w:rFonts w:ascii="Times New Roman" w:hAnsi="Times New Roman"/>
                <w:b/>
              </w:rPr>
              <w:t>0.06</w:t>
            </w:r>
          </w:p>
        </w:tc>
        <w:tc>
          <w:tcPr>
            <w:tcW w:w="0" w:type="auto"/>
            <w:tcPrChange w:id="819" w:author="Daniel Noble" w:date="2023-07-12T13:38:00Z">
              <w:tcPr>
                <w:tcW w:w="0" w:type="auto"/>
              </w:tcPr>
            </w:tcPrChange>
          </w:tcPr>
          <w:p w14:paraId="729122D6" w14:textId="77777777" w:rsidR="00AA62AB" w:rsidRPr="00AA62AB" w:rsidRDefault="00AA62AB" w:rsidP="00C627E3">
            <w:pPr>
              <w:pStyle w:val="FigureorTabletext"/>
              <w:spacing w:line="240" w:lineRule="auto"/>
              <w:rPr>
                <w:rFonts w:ascii="Times New Roman" w:hAnsi="Times New Roman"/>
                <w:b/>
              </w:rPr>
              <w:pPrChange w:id="820"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821"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822" w:author="Daniel Noble" w:date="2023-07-12T13:38:00Z">
              <w:tcPr>
                <w:tcW w:w="0" w:type="auto"/>
              </w:tcPr>
            </w:tcPrChange>
          </w:tcPr>
          <w:p w14:paraId="2374710B" w14:textId="77777777" w:rsidR="00AA62AB" w:rsidRPr="00AA62AB" w:rsidRDefault="00AA62AB" w:rsidP="00C627E3">
            <w:pPr>
              <w:pStyle w:val="FigureorTabletext"/>
              <w:spacing w:line="240" w:lineRule="auto"/>
              <w:rPr>
                <w:rFonts w:ascii="Times New Roman" w:hAnsi="Times New Roman"/>
              </w:rPr>
              <w:pPrChange w:id="823"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824" w:author="Daniel Noble" w:date="2023-07-12T13:38:00Z">
              <w:tcPr>
                <w:tcW w:w="0" w:type="auto"/>
              </w:tcPr>
            </w:tcPrChange>
          </w:tcPr>
          <w:p w14:paraId="45216CB1" w14:textId="77777777" w:rsidR="00AA62AB" w:rsidRPr="00AA62AB" w:rsidRDefault="00AA62AB" w:rsidP="00C627E3">
            <w:pPr>
              <w:pStyle w:val="FigureorTabletext"/>
              <w:spacing w:line="240" w:lineRule="auto"/>
              <w:rPr>
                <w:rFonts w:ascii="Times New Roman" w:hAnsi="Times New Roman"/>
                <w:b/>
              </w:rPr>
              <w:pPrChange w:id="825"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826" w:author="Daniel Noble" w:date="2023-07-12T13:38:00Z">
              <w:tcPr>
                <w:tcW w:w="0" w:type="auto"/>
              </w:tcPr>
            </w:tcPrChange>
          </w:tcPr>
          <w:p w14:paraId="2E5396E5" w14:textId="77777777" w:rsidR="00AA62AB" w:rsidRPr="00AA62AB" w:rsidRDefault="00AA62AB" w:rsidP="00C627E3">
            <w:pPr>
              <w:pStyle w:val="FigureorTabletext"/>
              <w:spacing w:line="240" w:lineRule="auto"/>
              <w:rPr>
                <w:rFonts w:ascii="Times New Roman" w:hAnsi="Times New Roman"/>
                <w:b/>
              </w:rPr>
              <w:pPrChange w:id="827"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828" w:author="Daniel Noble" w:date="2023-07-12T13:38:00Z">
              <w:tcPr>
                <w:tcW w:w="0" w:type="auto"/>
              </w:tcPr>
            </w:tcPrChange>
          </w:tcPr>
          <w:p w14:paraId="57D0ABCD" w14:textId="77777777" w:rsidR="00AA62AB" w:rsidRPr="00AA62AB" w:rsidRDefault="00AA62AB" w:rsidP="00C627E3">
            <w:pPr>
              <w:pStyle w:val="FigureorTabletext"/>
              <w:spacing w:line="240" w:lineRule="auto"/>
              <w:rPr>
                <w:rFonts w:ascii="Times New Roman" w:hAnsi="Times New Roman"/>
                <w:b/>
              </w:rPr>
              <w:pPrChange w:id="829"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rsidP="00C627E3">
      <w:pPr>
        <w:pStyle w:val="Heading2"/>
        <w:contextualSpacing/>
        <w:rPr>
          <w:ins w:id="830" w:author="Daniel Noble" w:date="2023-06-30T12:44:00Z"/>
        </w:rPr>
        <w:pPrChange w:id="831" w:author="Daniel Noble" w:date="2023-07-12T13:16:00Z">
          <w:pPr>
            <w:pStyle w:val="Heading2"/>
          </w:pPr>
        </w:pPrChange>
      </w:pPr>
      <w:ins w:id="832" w:author="Daniel Noble" w:date="2023-06-30T12:42:00Z">
        <w:r>
          <w:t xml:space="preserve">Pedigree </w:t>
        </w:r>
      </w:ins>
      <w:ins w:id="833" w:author="Daniel Noble" w:date="2023-07-12T13:18:00Z">
        <w:r w:rsidR="00C627E3">
          <w:t xml:space="preserve">and Genomic Relatedness </w:t>
        </w:r>
      </w:ins>
    </w:p>
    <w:p w14:paraId="5FF0F888" w14:textId="77777777" w:rsidR="00C627E3" w:rsidRDefault="00C627E3" w:rsidP="00C627E3">
      <w:pPr>
        <w:pStyle w:val="BodyText"/>
        <w:contextualSpacing/>
        <w:rPr>
          <w:ins w:id="834" w:author="Daniel Noble" w:date="2023-07-12T13:17:00Z"/>
        </w:rPr>
      </w:pPr>
      <w:ins w:id="835"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836" w:author="Daniel Noble" w:date="2023-07-12T13:17:00Z"/>
        </w:rPr>
      </w:pPr>
      <w:ins w:id="837" w:author="Daniel Noble" w:date="2023-07-12T13:17:00Z">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Pr>
            <w:i/>
            <w:iCs/>
          </w:rPr>
          <w:t xml:space="preserve">. </w:t>
        </w:r>
        <w:r>
          <w:t xml:space="preserve">Sequences were processed using </w:t>
        </w:r>
        <w:proofErr w:type="spellStart"/>
        <w:r>
          <w:t>DArT</w:t>
        </w:r>
        <w:proofErr w:type="spellEnd"/>
        <w:r>
          <w:t xml:space="preserve"> specific pipelines. The main pipeline filtered out poor quality sequences which resulted in a total of 185,963 SNPs for our final analysis. </w:t>
        </w:r>
      </w:ins>
    </w:p>
    <w:p w14:paraId="51845722" w14:textId="77777777" w:rsidR="00427B7F" w:rsidRPr="00427B7F" w:rsidRDefault="00427B7F" w:rsidP="00C627E3">
      <w:pPr>
        <w:pStyle w:val="BodyText"/>
        <w:contextualSpacing/>
        <w:rPr>
          <w:ins w:id="838" w:author="Daniel Noble" w:date="2023-06-30T12:44:00Z"/>
          <w:rFonts w:cs="Times New Roman"/>
        </w:rPr>
        <w:pPrChange w:id="839" w:author="Daniel Noble" w:date="2023-07-12T13:16:00Z">
          <w:pPr>
            <w:pStyle w:val="BodyText"/>
          </w:pPr>
        </w:pPrChange>
      </w:pPr>
    </w:p>
    <w:p w14:paraId="2AE6EC3F" w14:textId="1FD24992" w:rsidR="00427B7F" w:rsidRPr="00427B7F" w:rsidRDefault="00427B7F" w:rsidP="00C627E3">
      <w:pPr>
        <w:pStyle w:val="TableCaption"/>
        <w:contextualSpacing/>
        <w:rPr>
          <w:ins w:id="840" w:author="Daniel Noble" w:date="2023-06-30T12:44:00Z"/>
          <w:rFonts w:ascii="Times New Roman" w:hAnsi="Times New Roman" w:cs="Times New Roman"/>
          <w:rPrChange w:id="841" w:author="Daniel Noble" w:date="2023-06-30T12:50:00Z">
            <w:rPr>
              <w:ins w:id="842" w:author="Daniel Noble" w:date="2023-06-30T12:44:00Z"/>
            </w:rPr>
          </w:rPrChange>
        </w:rPr>
        <w:pPrChange w:id="843" w:author="Daniel Noble" w:date="2023-07-12T13:16:00Z">
          <w:pPr>
            <w:pStyle w:val="TableCaption"/>
            <w:jc w:val="center"/>
          </w:pPr>
        </w:pPrChange>
      </w:pPr>
      <w:ins w:id="844" w:author="Daniel Noble" w:date="2023-06-30T12:44:00Z">
        <w:r w:rsidRPr="00427B7F">
          <w:rPr>
            <w:rFonts w:ascii="Times New Roman" w:hAnsi="Times New Roman" w:cs="Times New Roman"/>
            <w:b/>
            <w:bCs/>
            <w:i w:val="0"/>
            <w:iCs/>
            <w:rPrChange w:id="845" w:author="Daniel Noble" w:date="2023-06-30T12:50:00Z">
              <w:rPr/>
            </w:rPrChange>
          </w:rPr>
          <w:lastRenderedPageBreak/>
          <w:t>Table S11</w:t>
        </w:r>
        <w:r w:rsidRPr="00427B7F">
          <w:rPr>
            <w:rFonts w:ascii="Times New Roman" w:hAnsi="Times New Roman" w:cs="Times New Roman"/>
            <w:i w:val="0"/>
            <w:iCs/>
            <w:rPrChange w:id="846" w:author="Daniel Noble" w:date="2023-06-30T12:50:00Z">
              <w:rPr/>
            </w:rPrChange>
          </w:rPr>
          <w:t xml:space="preserve"> Pedigree statistics for each treatment. The number of offspring and sires per </w:t>
        </w:r>
        <w:proofErr w:type="spellStart"/>
        <w:r w:rsidRPr="00427B7F">
          <w:rPr>
            <w:rFonts w:ascii="Times New Roman" w:hAnsi="Times New Roman" w:cs="Times New Roman"/>
            <w:i w:val="0"/>
            <w:iCs/>
            <w:rPrChange w:id="847" w:author="Daniel Noble" w:date="2023-06-30T12:50:00Z">
              <w:rPr/>
            </w:rPrChange>
          </w:rPr>
          <w:t>dam</w:t>
        </w:r>
        <w:proofErr w:type="spellEnd"/>
        <w:r w:rsidRPr="00427B7F">
          <w:rPr>
            <w:rFonts w:ascii="Times New Roman" w:hAnsi="Times New Roman" w:cs="Times New Roman"/>
            <w:i w:val="0"/>
            <w:iCs/>
            <w:rPrChange w:id="848"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849" w:author="Daniel Noble" w:date="2023-06-30T12:50:00Z">
              <w:rPr/>
            </w:rPrChange>
          </w:rPr>
          <w:t>not present</w:t>
        </w:r>
        <w:proofErr w:type="gramEnd"/>
        <w:r w:rsidRPr="00427B7F">
          <w:rPr>
            <w:rFonts w:ascii="Times New Roman" w:hAnsi="Times New Roman" w:cs="Times New Roman"/>
            <w:i w:val="0"/>
            <w:iCs/>
            <w:rPrChange w:id="850"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851"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852"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53" w:author="Daniel Noble" w:date="2023-06-30T12:44:00Z"/>
                <w:rFonts w:ascii="Times New Roman" w:hAnsi="Times New Roman" w:cs="Times New Roman"/>
                <w:b/>
                <w:bCs/>
                <w:rPrChange w:id="854" w:author="Daniel Noble" w:date="2023-06-30T12:50:00Z">
                  <w:rPr>
                    <w:ins w:id="855" w:author="Daniel Noble" w:date="2023-06-30T12:44:00Z"/>
                  </w:rPr>
                </w:rPrChange>
              </w:rPr>
              <w:pPrChange w:id="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57" w:author="Daniel Noble" w:date="2023-06-30T12:45:00Z">
              <w:r w:rsidRPr="00427B7F">
                <w:rPr>
                  <w:rFonts w:ascii="Times New Roman" w:eastAsia="Helvetica" w:hAnsi="Times New Roman" w:cs="Times New Roman"/>
                  <w:b/>
                  <w:bCs/>
                  <w:color w:val="000000"/>
                  <w:sz w:val="22"/>
                  <w:szCs w:val="22"/>
                  <w:rPrChange w:id="858"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59" w:author="Daniel Noble" w:date="2023-06-30T12:44:00Z"/>
                <w:rFonts w:ascii="Times New Roman" w:hAnsi="Times New Roman" w:cs="Times New Roman"/>
                <w:b/>
                <w:bCs/>
                <w:rPrChange w:id="860" w:author="Daniel Noble" w:date="2023-06-30T12:50:00Z">
                  <w:rPr>
                    <w:ins w:id="861" w:author="Daniel Noble" w:date="2023-06-30T12:44:00Z"/>
                  </w:rPr>
                </w:rPrChange>
              </w:rPr>
              <w:pPrChange w:id="8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63" w:author="Daniel Noble" w:date="2023-06-30T12:45:00Z">
              <w:r w:rsidRPr="00427B7F">
                <w:rPr>
                  <w:rFonts w:ascii="Times New Roman" w:eastAsia="Helvetica" w:hAnsi="Times New Roman" w:cs="Times New Roman"/>
                  <w:b/>
                  <w:bCs/>
                  <w:color w:val="000000"/>
                  <w:sz w:val="22"/>
                  <w:szCs w:val="22"/>
                  <w:rPrChange w:id="864"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65" w:author="Daniel Noble" w:date="2023-06-30T12:44:00Z"/>
                <w:rFonts w:ascii="Times New Roman" w:hAnsi="Times New Roman" w:cs="Times New Roman"/>
                <w:b/>
                <w:bCs/>
                <w:rPrChange w:id="866" w:author="Daniel Noble" w:date="2023-06-30T12:50:00Z">
                  <w:rPr>
                    <w:ins w:id="867" w:author="Daniel Noble" w:date="2023-06-30T12:44:00Z"/>
                  </w:rPr>
                </w:rPrChange>
              </w:rPr>
              <w:pPrChange w:id="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69" w:author="Daniel Noble" w:date="2023-06-30T12:45:00Z">
              <w:r w:rsidRPr="00427B7F">
                <w:rPr>
                  <w:rFonts w:ascii="Times New Roman" w:eastAsia="Helvetica" w:hAnsi="Times New Roman" w:cs="Times New Roman"/>
                  <w:b/>
                  <w:bCs/>
                  <w:color w:val="000000"/>
                  <w:sz w:val="22"/>
                  <w:szCs w:val="22"/>
                  <w:rPrChange w:id="870"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71" w:author="Daniel Noble" w:date="2023-06-30T12:44:00Z"/>
                <w:rFonts w:ascii="Times New Roman" w:hAnsi="Times New Roman" w:cs="Times New Roman"/>
                <w:b/>
                <w:bCs/>
                <w:rPrChange w:id="872" w:author="Daniel Noble" w:date="2023-06-30T12:50:00Z">
                  <w:rPr>
                    <w:ins w:id="873" w:author="Daniel Noble" w:date="2023-06-30T12:44:00Z"/>
                  </w:rPr>
                </w:rPrChange>
              </w:rPr>
              <w:pPrChange w:id="8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75" w:author="Daniel Noble" w:date="2023-06-30T12:45:00Z">
              <w:r w:rsidRPr="00427B7F">
                <w:rPr>
                  <w:rFonts w:ascii="Times New Roman" w:eastAsia="Helvetica" w:hAnsi="Times New Roman" w:cs="Times New Roman"/>
                  <w:b/>
                  <w:bCs/>
                  <w:color w:val="000000"/>
                  <w:sz w:val="22"/>
                  <w:szCs w:val="22"/>
                  <w:rPrChange w:id="876"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877"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78" w:author="Daniel Noble" w:date="2023-06-30T12:44:00Z"/>
                <w:rFonts w:ascii="Times New Roman" w:hAnsi="Times New Roman" w:cs="Times New Roman"/>
                <w:b/>
                <w:bCs/>
                <w:rPrChange w:id="879" w:author="Daniel Noble" w:date="2023-06-30T12:50:00Z">
                  <w:rPr>
                    <w:ins w:id="880" w:author="Daniel Noble" w:date="2023-06-30T12:44:00Z"/>
                  </w:rPr>
                </w:rPrChange>
              </w:rPr>
              <w:pPrChange w:id="8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82" w:author="Daniel Noble" w:date="2023-06-30T12:44:00Z">
              <w:r w:rsidRPr="00427B7F">
                <w:rPr>
                  <w:rFonts w:ascii="Times New Roman" w:eastAsia="Helvetica" w:hAnsi="Times New Roman" w:cs="Times New Roman"/>
                  <w:b/>
                  <w:bCs/>
                  <w:color w:val="000000"/>
                  <w:sz w:val="22"/>
                  <w:szCs w:val="22"/>
                  <w:rPrChange w:id="883"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84" w:author="Daniel Noble" w:date="2023-06-30T12:44:00Z"/>
                <w:rFonts w:ascii="Times New Roman" w:hAnsi="Times New Roman" w:cs="Times New Roman"/>
                <w:rPrChange w:id="885" w:author="Daniel Noble" w:date="2023-06-30T12:50:00Z">
                  <w:rPr>
                    <w:ins w:id="886" w:author="Daniel Noble" w:date="2023-06-30T12:44:00Z"/>
                  </w:rPr>
                </w:rPrChange>
              </w:rPr>
              <w:pPrChange w:id="8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88" w:author="Daniel Noble" w:date="2023-06-30T12:44:00Z">
              <w:r w:rsidRPr="00427B7F">
                <w:rPr>
                  <w:rFonts w:ascii="Times New Roman" w:eastAsia="Helvetica" w:hAnsi="Times New Roman" w:cs="Times New Roman"/>
                  <w:color w:val="000000"/>
                  <w:sz w:val="22"/>
                  <w:szCs w:val="22"/>
                  <w:rPrChange w:id="889"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90" w:author="Daniel Noble" w:date="2023-06-30T12:44:00Z"/>
                <w:rFonts w:ascii="Times New Roman" w:hAnsi="Times New Roman" w:cs="Times New Roman"/>
                <w:rPrChange w:id="891" w:author="Daniel Noble" w:date="2023-06-30T12:50:00Z">
                  <w:rPr>
                    <w:ins w:id="892" w:author="Daniel Noble" w:date="2023-06-30T12:44:00Z"/>
                  </w:rPr>
                </w:rPrChange>
              </w:rPr>
              <w:pPrChange w:id="8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894" w:author="Daniel Noble" w:date="2023-06-30T12:44:00Z">
              <w:r w:rsidRPr="00427B7F">
                <w:rPr>
                  <w:rFonts w:ascii="Times New Roman" w:eastAsia="Helvetica" w:hAnsi="Times New Roman" w:cs="Times New Roman"/>
                  <w:color w:val="000000"/>
                  <w:sz w:val="22"/>
                  <w:szCs w:val="22"/>
                  <w:rPrChange w:id="895"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896" w:author="Daniel Noble" w:date="2023-06-30T12:44:00Z"/>
                <w:rFonts w:ascii="Times New Roman" w:hAnsi="Times New Roman" w:cs="Times New Roman"/>
                <w:rPrChange w:id="897" w:author="Daniel Noble" w:date="2023-06-30T12:50:00Z">
                  <w:rPr>
                    <w:ins w:id="898" w:author="Daniel Noble" w:date="2023-06-30T12:44:00Z"/>
                  </w:rPr>
                </w:rPrChange>
              </w:rPr>
              <w:pPrChange w:id="8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00" w:author="Daniel Noble" w:date="2023-06-30T12:44:00Z">
              <w:r w:rsidRPr="00427B7F">
                <w:rPr>
                  <w:rFonts w:ascii="Times New Roman" w:eastAsia="Helvetica" w:hAnsi="Times New Roman" w:cs="Times New Roman"/>
                  <w:color w:val="000000"/>
                  <w:sz w:val="22"/>
                  <w:szCs w:val="22"/>
                  <w:rPrChange w:id="901"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9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03" w:author="Daniel Noble" w:date="2023-06-30T12:44:00Z"/>
                <w:rFonts w:ascii="Times New Roman" w:hAnsi="Times New Roman" w:cs="Times New Roman"/>
                <w:rPrChange w:id="904" w:author="Daniel Noble" w:date="2023-06-30T12:50:00Z">
                  <w:rPr>
                    <w:ins w:id="905" w:author="Daniel Noble" w:date="2023-06-30T12:44:00Z"/>
                  </w:rPr>
                </w:rPrChange>
              </w:rPr>
              <w:pPrChange w:id="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07" w:author="Daniel Noble" w:date="2023-06-30T12:44:00Z"/>
                <w:rFonts w:ascii="Times New Roman" w:hAnsi="Times New Roman" w:cs="Times New Roman"/>
                <w:rPrChange w:id="908" w:author="Daniel Noble" w:date="2023-06-30T12:50:00Z">
                  <w:rPr>
                    <w:ins w:id="909" w:author="Daniel Noble" w:date="2023-06-30T12:44:00Z"/>
                  </w:rPr>
                </w:rPrChange>
              </w:rPr>
              <w:pPrChange w:id="9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11" w:author="Daniel Noble" w:date="2023-06-30T12:46:00Z">
              <w:r w:rsidRPr="00427B7F">
                <w:rPr>
                  <w:rFonts w:ascii="Times New Roman" w:hAnsi="Times New Roman" w:cs="Times New Roman"/>
                  <w:rPrChange w:id="91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13" w:author="Daniel Noble" w:date="2023-06-30T12:44:00Z"/>
                <w:rFonts w:ascii="Times New Roman" w:hAnsi="Times New Roman" w:cs="Times New Roman"/>
                <w:rPrChange w:id="914" w:author="Daniel Noble" w:date="2023-06-30T12:50:00Z">
                  <w:rPr>
                    <w:ins w:id="915" w:author="Daniel Noble" w:date="2023-06-30T12:44:00Z"/>
                  </w:rPr>
                </w:rPrChange>
              </w:rPr>
              <w:pPrChange w:id="9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17" w:author="Daniel Noble" w:date="2023-06-30T12:44:00Z">
              <w:r w:rsidRPr="00427B7F">
                <w:rPr>
                  <w:rFonts w:ascii="Times New Roman" w:eastAsia="Helvetica" w:hAnsi="Times New Roman" w:cs="Times New Roman"/>
                  <w:color w:val="000000"/>
                  <w:sz w:val="22"/>
                  <w:szCs w:val="22"/>
                  <w:rPrChange w:id="91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19" w:author="Daniel Noble" w:date="2023-06-30T12:44:00Z"/>
                <w:rFonts w:ascii="Times New Roman" w:hAnsi="Times New Roman" w:cs="Times New Roman"/>
                <w:rPrChange w:id="920" w:author="Daniel Noble" w:date="2023-06-30T12:50:00Z">
                  <w:rPr>
                    <w:ins w:id="921" w:author="Daniel Noble" w:date="2023-06-30T12:44:00Z"/>
                  </w:rPr>
                </w:rPrChange>
              </w:rPr>
              <w:pPrChange w:id="9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23" w:author="Daniel Noble" w:date="2023-06-30T12:44:00Z">
              <w:r w:rsidRPr="00427B7F">
                <w:rPr>
                  <w:rFonts w:ascii="Times New Roman" w:eastAsia="Helvetica" w:hAnsi="Times New Roman" w:cs="Times New Roman"/>
                  <w:color w:val="000000"/>
                  <w:sz w:val="22"/>
                  <w:szCs w:val="22"/>
                  <w:rPrChange w:id="924"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9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26" w:author="Daniel Noble" w:date="2023-06-30T12:44:00Z"/>
                <w:rFonts w:ascii="Times New Roman" w:hAnsi="Times New Roman" w:cs="Times New Roman"/>
                <w:rPrChange w:id="927" w:author="Daniel Noble" w:date="2023-06-30T12:50:00Z">
                  <w:rPr>
                    <w:ins w:id="928" w:author="Daniel Noble" w:date="2023-06-30T12:44:00Z"/>
                  </w:rPr>
                </w:rPrChange>
              </w:rPr>
              <w:pPrChange w:id="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30" w:author="Daniel Noble" w:date="2023-06-30T12:44:00Z"/>
                <w:rFonts w:ascii="Times New Roman" w:hAnsi="Times New Roman" w:cs="Times New Roman"/>
                <w:rPrChange w:id="931" w:author="Daniel Noble" w:date="2023-06-30T12:50:00Z">
                  <w:rPr>
                    <w:ins w:id="932" w:author="Daniel Noble" w:date="2023-06-30T12:44:00Z"/>
                  </w:rPr>
                </w:rPrChange>
              </w:rPr>
              <w:pPrChange w:id="9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34" w:author="Daniel Noble" w:date="2023-06-30T12:44:00Z">
              <w:r w:rsidRPr="00427B7F">
                <w:rPr>
                  <w:rFonts w:ascii="Times New Roman" w:eastAsia="Helvetica" w:hAnsi="Times New Roman" w:cs="Times New Roman"/>
                  <w:color w:val="000000"/>
                  <w:sz w:val="22"/>
                  <w:szCs w:val="22"/>
                  <w:rPrChange w:id="935"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36" w:author="Daniel Noble" w:date="2023-06-30T12:44:00Z"/>
                <w:rFonts w:ascii="Times New Roman" w:hAnsi="Times New Roman" w:cs="Times New Roman"/>
                <w:rPrChange w:id="937" w:author="Daniel Noble" w:date="2023-06-30T12:50:00Z">
                  <w:rPr>
                    <w:ins w:id="938" w:author="Daniel Noble" w:date="2023-06-30T12:44:00Z"/>
                  </w:rPr>
                </w:rPrChange>
              </w:rPr>
              <w:pPrChange w:id="9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40" w:author="Daniel Noble" w:date="2023-06-30T12:44:00Z">
              <w:r w:rsidRPr="00427B7F">
                <w:rPr>
                  <w:rFonts w:ascii="Times New Roman" w:eastAsia="Helvetica" w:hAnsi="Times New Roman" w:cs="Times New Roman"/>
                  <w:color w:val="000000"/>
                  <w:sz w:val="22"/>
                  <w:szCs w:val="22"/>
                  <w:rPrChange w:id="941"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42" w:author="Daniel Noble" w:date="2023-06-30T12:44:00Z"/>
                <w:rFonts w:ascii="Times New Roman" w:hAnsi="Times New Roman" w:cs="Times New Roman"/>
                <w:rPrChange w:id="943" w:author="Daniel Noble" w:date="2023-06-30T12:50:00Z">
                  <w:rPr>
                    <w:ins w:id="944" w:author="Daniel Noble" w:date="2023-06-30T12:44:00Z"/>
                  </w:rPr>
                </w:rPrChange>
              </w:rPr>
              <w:pPrChange w:id="9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46" w:author="Daniel Noble" w:date="2023-06-30T12:44:00Z">
              <w:r w:rsidRPr="00427B7F">
                <w:rPr>
                  <w:rFonts w:ascii="Times New Roman" w:eastAsia="Helvetica" w:hAnsi="Times New Roman" w:cs="Times New Roman"/>
                  <w:color w:val="000000"/>
                  <w:sz w:val="22"/>
                  <w:szCs w:val="22"/>
                  <w:rPrChange w:id="947"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9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49" w:author="Daniel Noble" w:date="2023-06-30T12:44:00Z"/>
                <w:rFonts w:ascii="Times New Roman" w:hAnsi="Times New Roman" w:cs="Times New Roman"/>
                <w:rPrChange w:id="950" w:author="Daniel Noble" w:date="2023-06-30T12:50:00Z">
                  <w:rPr>
                    <w:ins w:id="951" w:author="Daniel Noble" w:date="2023-06-30T12:44:00Z"/>
                  </w:rPr>
                </w:rPrChange>
              </w:rPr>
              <w:pPrChange w:id="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53" w:author="Daniel Noble" w:date="2023-06-30T12:44:00Z"/>
                <w:rFonts w:ascii="Times New Roman" w:hAnsi="Times New Roman" w:cs="Times New Roman"/>
                <w:rPrChange w:id="954" w:author="Daniel Noble" w:date="2023-06-30T12:50:00Z">
                  <w:rPr>
                    <w:ins w:id="955" w:author="Daniel Noble" w:date="2023-06-30T12:44:00Z"/>
                  </w:rPr>
                </w:rPrChange>
              </w:rPr>
              <w:pPrChange w:id="9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57" w:author="Daniel Noble" w:date="2023-06-30T12:44:00Z">
              <w:r w:rsidRPr="00427B7F">
                <w:rPr>
                  <w:rFonts w:ascii="Times New Roman" w:eastAsia="Helvetica" w:hAnsi="Times New Roman" w:cs="Times New Roman"/>
                  <w:color w:val="000000"/>
                  <w:sz w:val="22"/>
                  <w:szCs w:val="22"/>
                  <w:rPrChange w:id="958"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59" w:author="Daniel Noble" w:date="2023-06-30T12:44:00Z"/>
                <w:rFonts w:ascii="Times New Roman" w:hAnsi="Times New Roman" w:cs="Times New Roman"/>
                <w:rPrChange w:id="960" w:author="Daniel Noble" w:date="2023-06-30T12:50:00Z">
                  <w:rPr>
                    <w:ins w:id="961" w:author="Daniel Noble" w:date="2023-06-30T12:44:00Z"/>
                  </w:rPr>
                </w:rPrChange>
              </w:rPr>
              <w:pPrChange w:id="9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63" w:author="Daniel Noble" w:date="2023-06-30T12:44:00Z">
              <w:r w:rsidRPr="00427B7F">
                <w:rPr>
                  <w:rFonts w:ascii="Times New Roman" w:eastAsia="Helvetica" w:hAnsi="Times New Roman" w:cs="Times New Roman"/>
                  <w:color w:val="000000"/>
                  <w:sz w:val="22"/>
                  <w:szCs w:val="22"/>
                  <w:rPrChange w:id="964"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65" w:author="Daniel Noble" w:date="2023-06-30T12:44:00Z"/>
                <w:rFonts w:ascii="Times New Roman" w:hAnsi="Times New Roman" w:cs="Times New Roman"/>
                <w:rPrChange w:id="966" w:author="Daniel Noble" w:date="2023-06-30T12:50:00Z">
                  <w:rPr>
                    <w:ins w:id="967" w:author="Daniel Noble" w:date="2023-06-30T12:44:00Z"/>
                  </w:rPr>
                </w:rPrChange>
              </w:rPr>
              <w:pPrChange w:id="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69" w:author="Daniel Noble" w:date="2023-06-30T12:44:00Z">
              <w:r w:rsidRPr="00427B7F">
                <w:rPr>
                  <w:rFonts w:ascii="Times New Roman" w:eastAsia="Helvetica" w:hAnsi="Times New Roman" w:cs="Times New Roman"/>
                  <w:color w:val="000000"/>
                  <w:sz w:val="22"/>
                  <w:szCs w:val="22"/>
                  <w:rPrChange w:id="970"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9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72" w:author="Daniel Noble" w:date="2023-06-30T12:44:00Z"/>
                <w:rFonts w:ascii="Times New Roman" w:hAnsi="Times New Roman" w:cs="Times New Roman"/>
                <w:rPrChange w:id="973" w:author="Daniel Noble" w:date="2023-06-30T12:50:00Z">
                  <w:rPr>
                    <w:ins w:id="974" w:author="Daniel Noble" w:date="2023-06-30T12:44:00Z"/>
                  </w:rPr>
                </w:rPrChange>
              </w:rPr>
              <w:pPrChange w:id="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76" w:author="Daniel Noble" w:date="2023-06-30T12:44:00Z"/>
                <w:rFonts w:ascii="Times New Roman" w:hAnsi="Times New Roman" w:cs="Times New Roman"/>
                <w:rPrChange w:id="977" w:author="Daniel Noble" w:date="2023-06-30T12:50:00Z">
                  <w:rPr>
                    <w:ins w:id="978" w:author="Daniel Noble" w:date="2023-06-30T12:44:00Z"/>
                  </w:rPr>
                </w:rPrChange>
              </w:rPr>
              <w:pPrChange w:id="9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80" w:author="Daniel Noble" w:date="2023-06-30T12:44:00Z">
              <w:r w:rsidRPr="00427B7F">
                <w:rPr>
                  <w:rFonts w:ascii="Times New Roman" w:eastAsia="Helvetica" w:hAnsi="Times New Roman" w:cs="Times New Roman"/>
                  <w:color w:val="000000"/>
                  <w:sz w:val="22"/>
                  <w:szCs w:val="22"/>
                  <w:rPrChange w:id="981"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82" w:author="Daniel Noble" w:date="2023-06-30T12:44:00Z"/>
                <w:rFonts w:ascii="Times New Roman" w:hAnsi="Times New Roman" w:cs="Times New Roman"/>
                <w:rPrChange w:id="983" w:author="Daniel Noble" w:date="2023-06-30T12:50:00Z">
                  <w:rPr>
                    <w:ins w:id="984" w:author="Daniel Noble" w:date="2023-06-30T12:44:00Z"/>
                  </w:rPr>
                </w:rPrChange>
              </w:rPr>
              <w:pPrChange w:id="9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86" w:author="Daniel Noble" w:date="2023-06-30T12:44:00Z">
              <w:r w:rsidRPr="00427B7F">
                <w:rPr>
                  <w:rFonts w:ascii="Times New Roman" w:eastAsia="Helvetica" w:hAnsi="Times New Roman" w:cs="Times New Roman"/>
                  <w:color w:val="000000"/>
                  <w:sz w:val="22"/>
                  <w:szCs w:val="22"/>
                  <w:rPrChange w:id="987"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88" w:author="Daniel Noble" w:date="2023-06-30T12:44:00Z"/>
                <w:rFonts w:ascii="Times New Roman" w:hAnsi="Times New Roman" w:cs="Times New Roman"/>
                <w:rPrChange w:id="989" w:author="Daniel Noble" w:date="2023-06-30T12:50:00Z">
                  <w:rPr>
                    <w:ins w:id="990" w:author="Daniel Noble" w:date="2023-06-30T12:44:00Z"/>
                  </w:rPr>
                </w:rPrChange>
              </w:rPr>
              <w:pPrChange w:id="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992" w:author="Daniel Noble" w:date="2023-06-30T12:44:00Z">
              <w:r w:rsidRPr="00427B7F">
                <w:rPr>
                  <w:rFonts w:ascii="Times New Roman" w:eastAsia="Helvetica" w:hAnsi="Times New Roman" w:cs="Times New Roman"/>
                  <w:color w:val="000000"/>
                  <w:sz w:val="22"/>
                  <w:szCs w:val="22"/>
                  <w:rPrChange w:id="993"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9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95" w:author="Daniel Noble" w:date="2023-06-30T12:44:00Z"/>
                <w:rFonts w:ascii="Times New Roman" w:hAnsi="Times New Roman" w:cs="Times New Roman"/>
                <w:rPrChange w:id="996" w:author="Daniel Noble" w:date="2023-06-30T12:50:00Z">
                  <w:rPr>
                    <w:ins w:id="997" w:author="Daniel Noble" w:date="2023-06-30T12:44:00Z"/>
                  </w:rPr>
                </w:rPrChange>
              </w:rPr>
              <w:pPrChange w:id="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999" w:author="Daniel Noble" w:date="2023-06-30T12:44:00Z"/>
                <w:rFonts w:ascii="Times New Roman" w:hAnsi="Times New Roman" w:cs="Times New Roman"/>
                <w:rPrChange w:id="1000" w:author="Daniel Noble" w:date="2023-06-30T12:50:00Z">
                  <w:rPr>
                    <w:ins w:id="1001" w:author="Daniel Noble" w:date="2023-06-30T12:44:00Z"/>
                  </w:rPr>
                </w:rPrChange>
              </w:rPr>
              <w:pPrChange w:id="10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03" w:author="Daniel Noble" w:date="2023-06-30T12:44:00Z">
              <w:r w:rsidRPr="00427B7F">
                <w:rPr>
                  <w:rFonts w:ascii="Times New Roman" w:eastAsia="Helvetica" w:hAnsi="Times New Roman" w:cs="Times New Roman"/>
                  <w:color w:val="000000"/>
                  <w:sz w:val="22"/>
                  <w:szCs w:val="22"/>
                  <w:rPrChange w:id="1004"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05" w:author="Daniel Noble" w:date="2023-06-30T12:44:00Z"/>
                <w:rFonts w:ascii="Times New Roman" w:hAnsi="Times New Roman" w:cs="Times New Roman"/>
                <w:rPrChange w:id="1006" w:author="Daniel Noble" w:date="2023-06-30T12:50:00Z">
                  <w:rPr>
                    <w:ins w:id="1007" w:author="Daniel Noble" w:date="2023-06-30T12:44:00Z"/>
                  </w:rPr>
                </w:rPrChange>
              </w:rPr>
              <w:pPrChange w:id="10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09" w:author="Daniel Noble" w:date="2023-06-30T12:44:00Z">
              <w:r w:rsidRPr="00427B7F">
                <w:rPr>
                  <w:rFonts w:ascii="Times New Roman" w:eastAsia="Helvetica" w:hAnsi="Times New Roman" w:cs="Times New Roman"/>
                  <w:color w:val="000000"/>
                  <w:sz w:val="22"/>
                  <w:szCs w:val="22"/>
                  <w:rPrChange w:id="101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11" w:author="Daniel Noble" w:date="2023-06-30T12:44:00Z"/>
                <w:rFonts w:ascii="Times New Roman" w:hAnsi="Times New Roman" w:cs="Times New Roman"/>
                <w:rPrChange w:id="1012" w:author="Daniel Noble" w:date="2023-06-30T12:50:00Z">
                  <w:rPr>
                    <w:ins w:id="1013" w:author="Daniel Noble" w:date="2023-06-30T12:44:00Z"/>
                  </w:rPr>
                </w:rPrChange>
              </w:rPr>
              <w:pPrChange w:id="1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15" w:author="Daniel Noble" w:date="2023-06-30T12:44:00Z">
              <w:r w:rsidRPr="00427B7F">
                <w:rPr>
                  <w:rFonts w:ascii="Times New Roman" w:eastAsia="Helvetica" w:hAnsi="Times New Roman" w:cs="Times New Roman"/>
                  <w:color w:val="000000"/>
                  <w:sz w:val="22"/>
                  <w:szCs w:val="22"/>
                  <w:rPrChange w:id="1016"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10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18" w:author="Daniel Noble" w:date="2023-06-30T12:44:00Z"/>
                <w:rFonts w:ascii="Times New Roman" w:hAnsi="Times New Roman" w:cs="Times New Roman"/>
                <w:rPrChange w:id="1019" w:author="Daniel Noble" w:date="2023-06-30T12:50:00Z">
                  <w:rPr>
                    <w:ins w:id="1020" w:author="Daniel Noble" w:date="2023-06-30T12:44:00Z"/>
                  </w:rPr>
                </w:rPrChange>
              </w:rPr>
              <w:pPrChange w:id="1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22" w:author="Daniel Noble" w:date="2023-06-30T12:44:00Z"/>
                <w:rFonts w:ascii="Times New Roman" w:hAnsi="Times New Roman" w:cs="Times New Roman"/>
                <w:rPrChange w:id="1023" w:author="Daniel Noble" w:date="2023-06-30T12:50:00Z">
                  <w:rPr>
                    <w:ins w:id="1024" w:author="Daniel Noble" w:date="2023-06-30T12:44:00Z"/>
                  </w:rPr>
                </w:rPrChange>
              </w:rPr>
              <w:pPrChange w:id="10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26" w:author="Daniel Noble" w:date="2023-06-30T12:44:00Z">
              <w:r w:rsidRPr="00427B7F">
                <w:rPr>
                  <w:rFonts w:ascii="Times New Roman" w:eastAsia="Helvetica" w:hAnsi="Times New Roman" w:cs="Times New Roman"/>
                  <w:color w:val="000000"/>
                  <w:sz w:val="22"/>
                  <w:szCs w:val="22"/>
                  <w:rPrChange w:id="1027"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28" w:author="Daniel Noble" w:date="2023-06-30T12:44:00Z"/>
                <w:rFonts w:ascii="Times New Roman" w:hAnsi="Times New Roman" w:cs="Times New Roman"/>
                <w:rPrChange w:id="1029" w:author="Daniel Noble" w:date="2023-06-30T12:50:00Z">
                  <w:rPr>
                    <w:ins w:id="1030" w:author="Daniel Noble" w:date="2023-06-30T12:44:00Z"/>
                  </w:rPr>
                </w:rPrChange>
              </w:rPr>
              <w:pPrChange w:id="10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32" w:author="Daniel Noble" w:date="2023-06-30T12:44:00Z">
              <w:r w:rsidRPr="00427B7F">
                <w:rPr>
                  <w:rFonts w:ascii="Times New Roman" w:eastAsia="Helvetica" w:hAnsi="Times New Roman" w:cs="Times New Roman"/>
                  <w:color w:val="000000"/>
                  <w:sz w:val="22"/>
                  <w:szCs w:val="22"/>
                  <w:rPrChange w:id="103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34" w:author="Daniel Noble" w:date="2023-06-30T12:44:00Z"/>
                <w:rFonts w:ascii="Times New Roman" w:hAnsi="Times New Roman" w:cs="Times New Roman"/>
                <w:rPrChange w:id="1035" w:author="Daniel Noble" w:date="2023-06-30T12:50:00Z">
                  <w:rPr>
                    <w:ins w:id="1036" w:author="Daniel Noble" w:date="2023-06-30T12:44:00Z"/>
                  </w:rPr>
                </w:rPrChange>
              </w:rPr>
              <w:pPrChange w:id="1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38" w:author="Daniel Noble" w:date="2023-06-30T12:44:00Z">
              <w:r w:rsidRPr="00427B7F">
                <w:rPr>
                  <w:rFonts w:ascii="Times New Roman" w:eastAsia="Helvetica" w:hAnsi="Times New Roman" w:cs="Times New Roman"/>
                  <w:color w:val="000000"/>
                  <w:sz w:val="22"/>
                  <w:szCs w:val="22"/>
                  <w:rPrChange w:id="1039"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10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41" w:author="Daniel Noble" w:date="2023-06-30T12:44:00Z"/>
                <w:rFonts w:ascii="Times New Roman" w:hAnsi="Times New Roman" w:cs="Times New Roman"/>
                <w:rPrChange w:id="1042" w:author="Daniel Noble" w:date="2023-06-30T12:50:00Z">
                  <w:rPr>
                    <w:ins w:id="1043" w:author="Daniel Noble" w:date="2023-06-30T12:44:00Z"/>
                  </w:rPr>
                </w:rPrChange>
              </w:rPr>
              <w:pPrChange w:id="1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45" w:author="Daniel Noble" w:date="2023-06-30T12:44:00Z"/>
                <w:rFonts w:ascii="Times New Roman" w:hAnsi="Times New Roman" w:cs="Times New Roman"/>
                <w:rPrChange w:id="1046" w:author="Daniel Noble" w:date="2023-06-30T12:50:00Z">
                  <w:rPr>
                    <w:ins w:id="1047" w:author="Daniel Noble" w:date="2023-06-30T12:44:00Z"/>
                  </w:rPr>
                </w:rPrChange>
              </w:rPr>
              <w:pPrChange w:id="10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49" w:author="Daniel Noble" w:date="2023-06-30T12:44:00Z">
              <w:r w:rsidRPr="00427B7F">
                <w:rPr>
                  <w:rFonts w:ascii="Times New Roman" w:eastAsia="Helvetica" w:hAnsi="Times New Roman" w:cs="Times New Roman"/>
                  <w:color w:val="000000"/>
                  <w:sz w:val="22"/>
                  <w:szCs w:val="22"/>
                  <w:rPrChange w:id="1050"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51" w:author="Daniel Noble" w:date="2023-06-30T12:44:00Z"/>
                <w:rFonts w:ascii="Times New Roman" w:hAnsi="Times New Roman" w:cs="Times New Roman"/>
                <w:rPrChange w:id="1052" w:author="Daniel Noble" w:date="2023-06-30T12:50:00Z">
                  <w:rPr>
                    <w:ins w:id="1053" w:author="Daniel Noble" w:date="2023-06-30T12:44:00Z"/>
                  </w:rPr>
                </w:rPrChange>
              </w:rPr>
              <w:pPrChange w:id="10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55" w:author="Daniel Noble" w:date="2023-06-30T12:44:00Z">
              <w:r w:rsidRPr="00427B7F">
                <w:rPr>
                  <w:rFonts w:ascii="Times New Roman" w:eastAsia="Helvetica" w:hAnsi="Times New Roman" w:cs="Times New Roman"/>
                  <w:color w:val="000000"/>
                  <w:sz w:val="22"/>
                  <w:szCs w:val="22"/>
                  <w:rPrChange w:id="105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57" w:author="Daniel Noble" w:date="2023-06-30T12:44:00Z"/>
                <w:rFonts w:ascii="Times New Roman" w:hAnsi="Times New Roman" w:cs="Times New Roman"/>
                <w:rPrChange w:id="1058" w:author="Daniel Noble" w:date="2023-06-30T12:50:00Z">
                  <w:rPr>
                    <w:ins w:id="1059" w:author="Daniel Noble" w:date="2023-06-30T12:44:00Z"/>
                  </w:rPr>
                </w:rPrChange>
              </w:rPr>
              <w:pPrChange w:id="1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61" w:author="Daniel Noble" w:date="2023-06-30T12:44:00Z">
              <w:r w:rsidRPr="00427B7F">
                <w:rPr>
                  <w:rFonts w:ascii="Times New Roman" w:eastAsia="Helvetica" w:hAnsi="Times New Roman" w:cs="Times New Roman"/>
                  <w:color w:val="000000"/>
                  <w:sz w:val="22"/>
                  <w:szCs w:val="22"/>
                  <w:rPrChange w:id="1062"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10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64" w:author="Daniel Noble" w:date="2023-06-30T12:44:00Z"/>
                <w:rFonts w:ascii="Times New Roman" w:hAnsi="Times New Roman" w:cs="Times New Roman"/>
                <w:rPrChange w:id="1065" w:author="Daniel Noble" w:date="2023-06-30T12:50:00Z">
                  <w:rPr>
                    <w:ins w:id="1066" w:author="Daniel Noble" w:date="2023-06-30T12:44:00Z"/>
                  </w:rPr>
                </w:rPrChange>
              </w:rPr>
              <w:pPrChange w:id="1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68" w:author="Daniel Noble" w:date="2023-06-30T12:44:00Z"/>
                <w:rFonts w:ascii="Times New Roman" w:hAnsi="Times New Roman" w:cs="Times New Roman"/>
                <w:rPrChange w:id="1069" w:author="Daniel Noble" w:date="2023-06-30T12:50:00Z">
                  <w:rPr>
                    <w:ins w:id="1070" w:author="Daniel Noble" w:date="2023-06-30T12:44:00Z"/>
                  </w:rPr>
                </w:rPrChange>
              </w:rPr>
              <w:pPrChange w:id="10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72" w:author="Daniel Noble" w:date="2023-06-30T12:44:00Z">
              <w:r w:rsidRPr="00427B7F">
                <w:rPr>
                  <w:rFonts w:ascii="Times New Roman" w:eastAsia="Helvetica" w:hAnsi="Times New Roman" w:cs="Times New Roman"/>
                  <w:color w:val="000000"/>
                  <w:sz w:val="22"/>
                  <w:szCs w:val="22"/>
                  <w:rPrChange w:id="107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74" w:author="Daniel Noble" w:date="2023-06-30T12:44:00Z"/>
                <w:rFonts w:ascii="Times New Roman" w:hAnsi="Times New Roman" w:cs="Times New Roman"/>
                <w:rPrChange w:id="1075" w:author="Daniel Noble" w:date="2023-06-30T12:50:00Z">
                  <w:rPr>
                    <w:ins w:id="1076" w:author="Daniel Noble" w:date="2023-06-30T12:44:00Z"/>
                  </w:rPr>
                </w:rPrChange>
              </w:rPr>
              <w:pPrChange w:id="10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78" w:author="Daniel Noble" w:date="2023-06-30T12:44:00Z">
              <w:r w:rsidRPr="00427B7F">
                <w:rPr>
                  <w:rFonts w:ascii="Times New Roman" w:eastAsia="Helvetica" w:hAnsi="Times New Roman" w:cs="Times New Roman"/>
                  <w:color w:val="000000"/>
                  <w:sz w:val="22"/>
                  <w:szCs w:val="22"/>
                  <w:rPrChange w:id="107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80" w:author="Daniel Noble" w:date="2023-06-30T12:44:00Z"/>
                <w:rFonts w:ascii="Times New Roman" w:hAnsi="Times New Roman" w:cs="Times New Roman"/>
                <w:rPrChange w:id="1081" w:author="Daniel Noble" w:date="2023-06-30T12:50:00Z">
                  <w:rPr>
                    <w:ins w:id="1082" w:author="Daniel Noble" w:date="2023-06-30T12:44:00Z"/>
                  </w:rPr>
                </w:rPrChange>
              </w:rPr>
              <w:pPrChange w:id="1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84" w:author="Daniel Noble" w:date="2023-06-30T12:44:00Z">
              <w:r w:rsidRPr="00427B7F">
                <w:rPr>
                  <w:rFonts w:ascii="Times New Roman" w:eastAsia="Helvetica" w:hAnsi="Times New Roman" w:cs="Times New Roman"/>
                  <w:color w:val="000000"/>
                  <w:sz w:val="22"/>
                  <w:szCs w:val="22"/>
                  <w:rPrChange w:id="1085"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10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87" w:author="Daniel Noble" w:date="2023-06-30T12:44:00Z"/>
                <w:rFonts w:ascii="Times New Roman" w:hAnsi="Times New Roman" w:cs="Times New Roman"/>
                <w:rPrChange w:id="1088" w:author="Daniel Noble" w:date="2023-06-30T12:50:00Z">
                  <w:rPr>
                    <w:ins w:id="1089" w:author="Daniel Noble" w:date="2023-06-30T12:44:00Z"/>
                  </w:rPr>
                </w:rPrChange>
              </w:rPr>
              <w:pPrChange w:id="1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91" w:author="Daniel Noble" w:date="2023-06-30T12:44:00Z"/>
                <w:rFonts w:ascii="Times New Roman" w:hAnsi="Times New Roman" w:cs="Times New Roman"/>
                <w:rPrChange w:id="1092" w:author="Daniel Noble" w:date="2023-06-30T12:50:00Z">
                  <w:rPr>
                    <w:ins w:id="1093" w:author="Daniel Noble" w:date="2023-06-30T12:44:00Z"/>
                  </w:rPr>
                </w:rPrChange>
              </w:rPr>
              <w:pPrChange w:id="10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095" w:author="Daniel Noble" w:date="2023-06-30T12:44:00Z">
              <w:r w:rsidRPr="00427B7F">
                <w:rPr>
                  <w:rFonts w:ascii="Times New Roman" w:eastAsia="Helvetica" w:hAnsi="Times New Roman" w:cs="Times New Roman"/>
                  <w:color w:val="000000"/>
                  <w:sz w:val="22"/>
                  <w:szCs w:val="22"/>
                  <w:rPrChange w:id="1096"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97" w:author="Daniel Noble" w:date="2023-06-30T12:44:00Z"/>
                <w:rFonts w:ascii="Times New Roman" w:hAnsi="Times New Roman" w:cs="Times New Roman"/>
                <w:rPrChange w:id="1098" w:author="Daniel Noble" w:date="2023-06-30T12:50:00Z">
                  <w:rPr>
                    <w:ins w:id="1099" w:author="Daniel Noble" w:date="2023-06-30T12:44:00Z"/>
                  </w:rPr>
                </w:rPrChange>
              </w:rPr>
              <w:pPrChange w:id="11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01" w:author="Daniel Noble" w:date="2023-06-30T12:44:00Z">
              <w:r w:rsidRPr="00427B7F">
                <w:rPr>
                  <w:rFonts w:ascii="Times New Roman" w:eastAsia="Helvetica" w:hAnsi="Times New Roman" w:cs="Times New Roman"/>
                  <w:color w:val="000000"/>
                  <w:sz w:val="22"/>
                  <w:szCs w:val="22"/>
                  <w:rPrChange w:id="1102"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03" w:author="Daniel Noble" w:date="2023-06-30T12:44:00Z"/>
                <w:rFonts w:ascii="Times New Roman" w:hAnsi="Times New Roman" w:cs="Times New Roman"/>
                <w:rPrChange w:id="1104" w:author="Daniel Noble" w:date="2023-06-30T12:50:00Z">
                  <w:rPr>
                    <w:ins w:id="1105" w:author="Daniel Noble" w:date="2023-06-30T12:44:00Z"/>
                  </w:rPr>
                </w:rPrChange>
              </w:rPr>
              <w:pPrChange w:id="1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07" w:author="Daniel Noble" w:date="2023-06-30T12:44:00Z">
              <w:r w:rsidRPr="00427B7F">
                <w:rPr>
                  <w:rFonts w:ascii="Times New Roman" w:eastAsia="Helvetica" w:hAnsi="Times New Roman" w:cs="Times New Roman"/>
                  <w:color w:val="000000"/>
                  <w:sz w:val="22"/>
                  <w:szCs w:val="22"/>
                  <w:rPrChange w:id="1108"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11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10" w:author="Daniel Noble" w:date="2023-06-30T12:44:00Z"/>
                <w:rFonts w:ascii="Times New Roman" w:hAnsi="Times New Roman" w:cs="Times New Roman"/>
                <w:rPrChange w:id="1111" w:author="Daniel Noble" w:date="2023-06-30T12:50:00Z">
                  <w:rPr>
                    <w:ins w:id="1112" w:author="Daniel Noble" w:date="2023-06-30T12:44:00Z"/>
                  </w:rPr>
                </w:rPrChange>
              </w:rPr>
              <w:pPrChange w:id="1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14" w:author="Daniel Noble" w:date="2023-06-30T12:44:00Z"/>
                <w:rFonts w:ascii="Times New Roman" w:hAnsi="Times New Roman" w:cs="Times New Roman"/>
                <w:rPrChange w:id="1115" w:author="Daniel Noble" w:date="2023-06-30T12:50:00Z">
                  <w:rPr>
                    <w:ins w:id="1116" w:author="Daniel Noble" w:date="2023-06-30T12:44:00Z"/>
                  </w:rPr>
                </w:rPrChange>
              </w:rPr>
              <w:pPrChange w:id="11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18" w:author="Daniel Noble" w:date="2023-06-30T12:44:00Z">
              <w:r w:rsidRPr="00427B7F">
                <w:rPr>
                  <w:rFonts w:ascii="Times New Roman" w:eastAsia="Helvetica" w:hAnsi="Times New Roman" w:cs="Times New Roman"/>
                  <w:color w:val="000000"/>
                  <w:sz w:val="22"/>
                  <w:szCs w:val="22"/>
                  <w:rPrChange w:id="1119"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20" w:author="Daniel Noble" w:date="2023-06-30T12:44:00Z"/>
                <w:rFonts w:ascii="Times New Roman" w:hAnsi="Times New Roman" w:cs="Times New Roman"/>
                <w:rPrChange w:id="1121" w:author="Daniel Noble" w:date="2023-06-30T12:50:00Z">
                  <w:rPr>
                    <w:ins w:id="1122" w:author="Daniel Noble" w:date="2023-06-30T12:44:00Z"/>
                  </w:rPr>
                </w:rPrChange>
              </w:rPr>
              <w:pPrChange w:id="11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24" w:author="Daniel Noble" w:date="2023-06-30T12:44:00Z">
              <w:r w:rsidRPr="00427B7F">
                <w:rPr>
                  <w:rFonts w:ascii="Times New Roman" w:eastAsia="Helvetica" w:hAnsi="Times New Roman" w:cs="Times New Roman"/>
                  <w:color w:val="000000"/>
                  <w:sz w:val="22"/>
                  <w:szCs w:val="22"/>
                  <w:rPrChange w:id="1125"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26" w:author="Daniel Noble" w:date="2023-06-30T12:44:00Z"/>
                <w:rFonts w:ascii="Times New Roman" w:hAnsi="Times New Roman" w:cs="Times New Roman"/>
                <w:rPrChange w:id="1127" w:author="Daniel Noble" w:date="2023-06-30T12:50:00Z">
                  <w:rPr>
                    <w:ins w:id="1128" w:author="Daniel Noble" w:date="2023-06-30T12:44:00Z"/>
                  </w:rPr>
                </w:rPrChange>
              </w:rPr>
              <w:pPrChange w:id="1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30" w:author="Daniel Noble" w:date="2023-06-30T12:44:00Z">
              <w:r w:rsidRPr="00427B7F">
                <w:rPr>
                  <w:rFonts w:ascii="Times New Roman" w:eastAsia="Helvetica" w:hAnsi="Times New Roman" w:cs="Times New Roman"/>
                  <w:color w:val="000000"/>
                  <w:sz w:val="22"/>
                  <w:szCs w:val="22"/>
                  <w:rPrChange w:id="1131"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11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33" w:author="Daniel Noble" w:date="2023-06-30T12:44:00Z"/>
                <w:rFonts w:ascii="Times New Roman" w:hAnsi="Times New Roman" w:cs="Times New Roman"/>
                <w:rPrChange w:id="1134" w:author="Daniel Noble" w:date="2023-06-30T12:50:00Z">
                  <w:rPr>
                    <w:ins w:id="1135" w:author="Daniel Noble" w:date="2023-06-30T12:44:00Z"/>
                  </w:rPr>
                </w:rPrChange>
              </w:rPr>
              <w:pPrChange w:id="1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37" w:author="Daniel Noble" w:date="2023-06-30T12:44:00Z"/>
                <w:rFonts w:ascii="Times New Roman" w:hAnsi="Times New Roman" w:cs="Times New Roman"/>
                <w:rPrChange w:id="1138" w:author="Daniel Noble" w:date="2023-06-30T12:50:00Z">
                  <w:rPr>
                    <w:ins w:id="1139" w:author="Daniel Noble" w:date="2023-06-30T12:44:00Z"/>
                  </w:rPr>
                </w:rPrChange>
              </w:rPr>
              <w:pPrChange w:id="11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41" w:author="Daniel Noble" w:date="2023-06-30T12:46:00Z">
              <w:r w:rsidRPr="00427B7F">
                <w:rPr>
                  <w:rFonts w:ascii="Times New Roman" w:hAnsi="Times New Roman" w:cs="Times New Roman"/>
                  <w:rPrChange w:id="114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43" w:author="Daniel Noble" w:date="2023-06-30T12:44:00Z"/>
                <w:rFonts w:ascii="Times New Roman" w:hAnsi="Times New Roman" w:cs="Times New Roman"/>
                <w:rPrChange w:id="1144" w:author="Daniel Noble" w:date="2023-06-30T12:50:00Z">
                  <w:rPr>
                    <w:ins w:id="1145" w:author="Daniel Noble" w:date="2023-06-30T12:44:00Z"/>
                  </w:rPr>
                </w:rPrChange>
              </w:rPr>
              <w:pPrChange w:id="11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47" w:author="Daniel Noble" w:date="2023-06-30T12:44:00Z">
              <w:r w:rsidRPr="00427B7F">
                <w:rPr>
                  <w:rFonts w:ascii="Times New Roman" w:eastAsia="Helvetica" w:hAnsi="Times New Roman" w:cs="Times New Roman"/>
                  <w:color w:val="000000"/>
                  <w:sz w:val="22"/>
                  <w:szCs w:val="22"/>
                  <w:rPrChange w:id="1148"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49" w:author="Daniel Noble" w:date="2023-06-30T12:44:00Z"/>
                <w:rFonts w:ascii="Times New Roman" w:hAnsi="Times New Roman" w:cs="Times New Roman"/>
                <w:rPrChange w:id="1150" w:author="Daniel Noble" w:date="2023-06-30T12:50:00Z">
                  <w:rPr>
                    <w:ins w:id="1151" w:author="Daniel Noble" w:date="2023-06-30T12:44:00Z"/>
                  </w:rPr>
                </w:rPrChange>
              </w:rPr>
              <w:pPrChange w:id="1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53" w:author="Daniel Noble" w:date="2023-06-30T12:44:00Z">
              <w:r w:rsidRPr="00427B7F">
                <w:rPr>
                  <w:rFonts w:ascii="Times New Roman" w:eastAsia="Helvetica" w:hAnsi="Times New Roman" w:cs="Times New Roman"/>
                  <w:color w:val="000000"/>
                  <w:sz w:val="22"/>
                  <w:szCs w:val="22"/>
                  <w:rPrChange w:id="1154"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11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56" w:author="Daniel Noble" w:date="2023-06-30T12:44:00Z"/>
                <w:rFonts w:ascii="Times New Roman" w:hAnsi="Times New Roman" w:cs="Times New Roman"/>
                <w:rPrChange w:id="1157" w:author="Daniel Noble" w:date="2023-06-30T12:50:00Z">
                  <w:rPr>
                    <w:ins w:id="1158" w:author="Daniel Noble" w:date="2023-06-30T12:44:00Z"/>
                  </w:rPr>
                </w:rPrChange>
              </w:rPr>
              <w:pPrChange w:id="1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60" w:author="Daniel Noble" w:date="2023-06-30T12:44:00Z"/>
                <w:rFonts w:ascii="Times New Roman" w:hAnsi="Times New Roman" w:cs="Times New Roman"/>
                <w:rPrChange w:id="1161" w:author="Daniel Noble" w:date="2023-06-30T12:50:00Z">
                  <w:rPr>
                    <w:ins w:id="1162" w:author="Daniel Noble" w:date="2023-06-30T12:44:00Z"/>
                  </w:rPr>
                </w:rPrChange>
              </w:rPr>
              <w:pPrChange w:id="11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64" w:author="Daniel Noble" w:date="2023-06-30T12:44:00Z">
              <w:r w:rsidRPr="00427B7F">
                <w:rPr>
                  <w:rFonts w:ascii="Times New Roman" w:eastAsia="Helvetica" w:hAnsi="Times New Roman" w:cs="Times New Roman"/>
                  <w:color w:val="000000"/>
                  <w:sz w:val="22"/>
                  <w:szCs w:val="22"/>
                  <w:rPrChange w:id="1165"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66" w:author="Daniel Noble" w:date="2023-06-30T12:44:00Z"/>
                <w:rFonts w:ascii="Times New Roman" w:hAnsi="Times New Roman" w:cs="Times New Roman"/>
                <w:rPrChange w:id="1167" w:author="Daniel Noble" w:date="2023-06-30T12:50:00Z">
                  <w:rPr>
                    <w:ins w:id="1168" w:author="Daniel Noble" w:date="2023-06-30T12:44:00Z"/>
                  </w:rPr>
                </w:rPrChange>
              </w:rPr>
              <w:pPrChange w:id="11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70" w:author="Daniel Noble" w:date="2023-06-30T12:44:00Z">
              <w:r w:rsidRPr="00427B7F">
                <w:rPr>
                  <w:rFonts w:ascii="Times New Roman" w:eastAsia="Helvetica" w:hAnsi="Times New Roman" w:cs="Times New Roman"/>
                  <w:color w:val="000000"/>
                  <w:sz w:val="22"/>
                  <w:szCs w:val="22"/>
                  <w:rPrChange w:id="1171"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72" w:author="Daniel Noble" w:date="2023-06-30T12:44:00Z"/>
                <w:rFonts w:ascii="Times New Roman" w:hAnsi="Times New Roman" w:cs="Times New Roman"/>
                <w:rPrChange w:id="1173" w:author="Daniel Noble" w:date="2023-06-30T12:50:00Z">
                  <w:rPr>
                    <w:ins w:id="1174" w:author="Daniel Noble" w:date="2023-06-30T12:44:00Z"/>
                  </w:rPr>
                </w:rPrChange>
              </w:rPr>
              <w:pPrChange w:id="1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76" w:author="Daniel Noble" w:date="2023-06-30T12:44:00Z">
              <w:r w:rsidRPr="00427B7F">
                <w:rPr>
                  <w:rFonts w:ascii="Times New Roman" w:eastAsia="Helvetica" w:hAnsi="Times New Roman" w:cs="Times New Roman"/>
                  <w:color w:val="000000"/>
                  <w:sz w:val="22"/>
                  <w:szCs w:val="22"/>
                  <w:rPrChange w:id="1177"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11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79" w:author="Daniel Noble" w:date="2023-06-30T12:44:00Z"/>
                <w:rFonts w:ascii="Times New Roman" w:hAnsi="Times New Roman" w:cs="Times New Roman"/>
                <w:rPrChange w:id="1180" w:author="Daniel Noble" w:date="2023-06-30T12:50:00Z">
                  <w:rPr>
                    <w:ins w:id="1181" w:author="Daniel Noble" w:date="2023-06-30T12:44:00Z"/>
                  </w:rPr>
                </w:rPrChange>
              </w:rPr>
              <w:pPrChange w:id="1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83" w:author="Daniel Noble" w:date="2023-06-30T12:44:00Z"/>
                <w:rFonts w:ascii="Times New Roman" w:hAnsi="Times New Roman" w:cs="Times New Roman"/>
                <w:rPrChange w:id="1184" w:author="Daniel Noble" w:date="2023-06-30T12:50:00Z">
                  <w:rPr>
                    <w:ins w:id="1185" w:author="Daniel Noble" w:date="2023-06-30T12:44:00Z"/>
                  </w:rPr>
                </w:rPrChange>
              </w:rPr>
              <w:pPrChange w:id="11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87" w:author="Daniel Noble" w:date="2023-06-30T12:46:00Z">
              <w:r w:rsidRPr="00427B7F">
                <w:rPr>
                  <w:rFonts w:ascii="Times New Roman" w:hAnsi="Times New Roman" w:cs="Times New Roman"/>
                  <w:rPrChange w:id="1188"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89" w:author="Daniel Noble" w:date="2023-06-30T12:44:00Z"/>
                <w:rFonts w:ascii="Times New Roman" w:hAnsi="Times New Roman" w:cs="Times New Roman"/>
                <w:rPrChange w:id="1190" w:author="Daniel Noble" w:date="2023-06-30T12:50:00Z">
                  <w:rPr>
                    <w:ins w:id="1191" w:author="Daniel Noble" w:date="2023-06-30T12:44:00Z"/>
                  </w:rPr>
                </w:rPrChange>
              </w:rPr>
              <w:pPrChange w:id="11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93" w:author="Daniel Noble" w:date="2023-06-30T12:44:00Z">
              <w:r w:rsidRPr="00427B7F">
                <w:rPr>
                  <w:rFonts w:ascii="Times New Roman" w:eastAsia="Helvetica" w:hAnsi="Times New Roman" w:cs="Times New Roman"/>
                  <w:color w:val="000000"/>
                  <w:sz w:val="22"/>
                  <w:szCs w:val="22"/>
                  <w:rPrChange w:id="1194"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95" w:author="Daniel Noble" w:date="2023-06-30T12:44:00Z"/>
                <w:rFonts w:ascii="Times New Roman" w:hAnsi="Times New Roman" w:cs="Times New Roman"/>
                <w:rPrChange w:id="1196" w:author="Daniel Noble" w:date="2023-06-30T12:50:00Z">
                  <w:rPr>
                    <w:ins w:id="1197" w:author="Daniel Noble" w:date="2023-06-30T12:44:00Z"/>
                  </w:rPr>
                </w:rPrChange>
              </w:rPr>
              <w:pPrChange w:id="1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199" w:author="Daniel Noble" w:date="2023-06-30T12:44:00Z">
              <w:r w:rsidRPr="00427B7F">
                <w:rPr>
                  <w:rFonts w:ascii="Times New Roman" w:eastAsia="Helvetica" w:hAnsi="Times New Roman" w:cs="Times New Roman"/>
                  <w:color w:val="000000"/>
                  <w:sz w:val="22"/>
                  <w:szCs w:val="22"/>
                  <w:rPrChange w:id="1200"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12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02" w:author="Daniel Noble" w:date="2023-06-30T12:44:00Z"/>
                <w:rFonts w:ascii="Times New Roman" w:hAnsi="Times New Roman" w:cs="Times New Roman"/>
                <w:rPrChange w:id="1203" w:author="Daniel Noble" w:date="2023-06-30T12:50:00Z">
                  <w:rPr>
                    <w:ins w:id="1204" w:author="Daniel Noble" w:date="2023-06-30T12:44:00Z"/>
                  </w:rPr>
                </w:rPrChange>
              </w:rPr>
              <w:pPrChange w:id="1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06" w:author="Daniel Noble" w:date="2023-06-30T12:44:00Z"/>
                <w:rFonts w:ascii="Times New Roman" w:hAnsi="Times New Roman" w:cs="Times New Roman"/>
                <w:rPrChange w:id="1207" w:author="Daniel Noble" w:date="2023-06-30T12:50:00Z">
                  <w:rPr>
                    <w:ins w:id="1208" w:author="Daniel Noble" w:date="2023-06-30T12:44:00Z"/>
                  </w:rPr>
                </w:rPrChange>
              </w:rPr>
              <w:pPrChange w:id="12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10" w:author="Daniel Noble" w:date="2023-06-30T12:44:00Z">
              <w:r w:rsidRPr="00427B7F">
                <w:rPr>
                  <w:rFonts w:ascii="Times New Roman" w:eastAsia="Helvetica" w:hAnsi="Times New Roman" w:cs="Times New Roman"/>
                  <w:color w:val="000000"/>
                  <w:sz w:val="22"/>
                  <w:szCs w:val="22"/>
                  <w:rPrChange w:id="1211"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12" w:author="Daniel Noble" w:date="2023-06-30T12:44:00Z"/>
                <w:rFonts w:ascii="Times New Roman" w:hAnsi="Times New Roman" w:cs="Times New Roman"/>
                <w:rPrChange w:id="1213" w:author="Daniel Noble" w:date="2023-06-30T12:50:00Z">
                  <w:rPr>
                    <w:ins w:id="1214" w:author="Daniel Noble" w:date="2023-06-30T12:44:00Z"/>
                  </w:rPr>
                </w:rPrChange>
              </w:rPr>
              <w:pPrChange w:id="12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16" w:author="Daniel Noble" w:date="2023-06-30T12:44:00Z">
              <w:r w:rsidRPr="00427B7F">
                <w:rPr>
                  <w:rFonts w:ascii="Times New Roman" w:eastAsia="Helvetica" w:hAnsi="Times New Roman" w:cs="Times New Roman"/>
                  <w:color w:val="000000"/>
                  <w:sz w:val="22"/>
                  <w:szCs w:val="22"/>
                  <w:rPrChange w:id="1217"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18" w:author="Daniel Noble" w:date="2023-06-30T12:44:00Z"/>
                <w:rFonts w:ascii="Times New Roman" w:hAnsi="Times New Roman" w:cs="Times New Roman"/>
                <w:rPrChange w:id="1219" w:author="Daniel Noble" w:date="2023-06-30T12:50:00Z">
                  <w:rPr>
                    <w:ins w:id="1220" w:author="Daniel Noble" w:date="2023-06-30T12:44:00Z"/>
                  </w:rPr>
                </w:rPrChange>
              </w:rPr>
              <w:pPrChange w:id="1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22" w:author="Daniel Noble" w:date="2023-06-30T12:44:00Z">
              <w:r w:rsidRPr="00427B7F">
                <w:rPr>
                  <w:rFonts w:ascii="Times New Roman" w:eastAsia="Helvetica" w:hAnsi="Times New Roman" w:cs="Times New Roman"/>
                  <w:color w:val="000000"/>
                  <w:sz w:val="22"/>
                  <w:szCs w:val="22"/>
                  <w:rPrChange w:id="1223"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12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25" w:author="Daniel Noble" w:date="2023-06-30T12:44:00Z"/>
                <w:rFonts w:ascii="Times New Roman" w:hAnsi="Times New Roman" w:cs="Times New Roman"/>
                <w:rPrChange w:id="1226" w:author="Daniel Noble" w:date="2023-06-30T12:50:00Z">
                  <w:rPr>
                    <w:ins w:id="1227" w:author="Daniel Noble" w:date="2023-06-30T12:44:00Z"/>
                  </w:rPr>
                </w:rPrChange>
              </w:rPr>
              <w:pPrChange w:id="1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29" w:author="Daniel Noble" w:date="2023-06-30T12:44:00Z"/>
                <w:rFonts w:ascii="Times New Roman" w:hAnsi="Times New Roman" w:cs="Times New Roman"/>
                <w:rPrChange w:id="1230" w:author="Daniel Noble" w:date="2023-06-30T12:50:00Z">
                  <w:rPr>
                    <w:ins w:id="1231" w:author="Daniel Noble" w:date="2023-06-30T12:44:00Z"/>
                  </w:rPr>
                </w:rPrChange>
              </w:rPr>
              <w:pPrChange w:id="12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33" w:author="Daniel Noble" w:date="2023-06-30T12:44:00Z">
              <w:r w:rsidRPr="00427B7F">
                <w:rPr>
                  <w:rFonts w:ascii="Times New Roman" w:eastAsia="Helvetica" w:hAnsi="Times New Roman" w:cs="Times New Roman"/>
                  <w:color w:val="000000"/>
                  <w:sz w:val="22"/>
                  <w:szCs w:val="22"/>
                  <w:rPrChange w:id="1234"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35" w:author="Daniel Noble" w:date="2023-06-30T12:44:00Z"/>
                <w:rFonts w:ascii="Times New Roman" w:hAnsi="Times New Roman" w:cs="Times New Roman"/>
                <w:rPrChange w:id="1236" w:author="Daniel Noble" w:date="2023-06-30T12:50:00Z">
                  <w:rPr>
                    <w:ins w:id="1237" w:author="Daniel Noble" w:date="2023-06-30T12:44:00Z"/>
                  </w:rPr>
                </w:rPrChange>
              </w:rPr>
              <w:pPrChange w:id="12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39" w:author="Daniel Noble" w:date="2023-06-30T12:44:00Z">
              <w:r w:rsidRPr="00427B7F">
                <w:rPr>
                  <w:rFonts w:ascii="Times New Roman" w:eastAsia="Helvetica" w:hAnsi="Times New Roman" w:cs="Times New Roman"/>
                  <w:color w:val="000000"/>
                  <w:sz w:val="22"/>
                  <w:szCs w:val="22"/>
                  <w:rPrChange w:id="1240"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41" w:author="Daniel Noble" w:date="2023-06-30T12:44:00Z"/>
                <w:rFonts w:ascii="Times New Roman" w:hAnsi="Times New Roman" w:cs="Times New Roman"/>
                <w:rPrChange w:id="1242" w:author="Daniel Noble" w:date="2023-06-30T12:50:00Z">
                  <w:rPr>
                    <w:ins w:id="1243" w:author="Daniel Noble" w:date="2023-06-30T12:44:00Z"/>
                  </w:rPr>
                </w:rPrChange>
              </w:rPr>
              <w:pPrChange w:id="1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45" w:author="Daniel Noble" w:date="2023-06-30T12:44:00Z">
              <w:r w:rsidRPr="00427B7F">
                <w:rPr>
                  <w:rFonts w:ascii="Times New Roman" w:eastAsia="Helvetica" w:hAnsi="Times New Roman" w:cs="Times New Roman"/>
                  <w:color w:val="000000"/>
                  <w:sz w:val="22"/>
                  <w:szCs w:val="22"/>
                  <w:rPrChange w:id="1246"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12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48" w:author="Daniel Noble" w:date="2023-06-30T12:44:00Z"/>
                <w:rFonts w:ascii="Times New Roman" w:hAnsi="Times New Roman" w:cs="Times New Roman"/>
                <w:rPrChange w:id="1249" w:author="Daniel Noble" w:date="2023-06-30T12:50:00Z">
                  <w:rPr>
                    <w:ins w:id="1250" w:author="Daniel Noble" w:date="2023-06-30T12:44:00Z"/>
                  </w:rPr>
                </w:rPrChange>
              </w:rPr>
              <w:pPrChange w:id="1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52" w:author="Daniel Noble" w:date="2023-06-30T12:44:00Z"/>
                <w:rFonts w:ascii="Times New Roman" w:hAnsi="Times New Roman" w:cs="Times New Roman"/>
                <w:rPrChange w:id="1253" w:author="Daniel Noble" w:date="2023-06-30T12:50:00Z">
                  <w:rPr>
                    <w:ins w:id="1254" w:author="Daniel Noble" w:date="2023-06-30T12:44:00Z"/>
                  </w:rPr>
                </w:rPrChange>
              </w:rPr>
              <w:pPrChange w:id="12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56" w:author="Daniel Noble" w:date="2023-06-30T12:44:00Z">
              <w:r w:rsidRPr="00427B7F">
                <w:rPr>
                  <w:rFonts w:ascii="Times New Roman" w:eastAsia="Helvetica" w:hAnsi="Times New Roman" w:cs="Times New Roman"/>
                  <w:color w:val="000000"/>
                  <w:sz w:val="22"/>
                  <w:szCs w:val="22"/>
                  <w:rPrChange w:id="1257"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58" w:author="Daniel Noble" w:date="2023-06-30T12:44:00Z"/>
                <w:rFonts w:ascii="Times New Roman" w:hAnsi="Times New Roman" w:cs="Times New Roman"/>
                <w:rPrChange w:id="1259" w:author="Daniel Noble" w:date="2023-06-30T12:50:00Z">
                  <w:rPr>
                    <w:ins w:id="1260" w:author="Daniel Noble" w:date="2023-06-30T12:44:00Z"/>
                  </w:rPr>
                </w:rPrChange>
              </w:rPr>
              <w:pPrChange w:id="12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62" w:author="Daniel Noble" w:date="2023-06-30T12:44:00Z">
              <w:r w:rsidRPr="00427B7F">
                <w:rPr>
                  <w:rFonts w:ascii="Times New Roman" w:eastAsia="Helvetica" w:hAnsi="Times New Roman" w:cs="Times New Roman"/>
                  <w:color w:val="000000"/>
                  <w:sz w:val="22"/>
                  <w:szCs w:val="22"/>
                  <w:rPrChange w:id="1263"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64" w:author="Daniel Noble" w:date="2023-06-30T12:44:00Z"/>
                <w:rFonts w:ascii="Times New Roman" w:hAnsi="Times New Roman" w:cs="Times New Roman"/>
                <w:rPrChange w:id="1265" w:author="Daniel Noble" w:date="2023-06-30T12:50:00Z">
                  <w:rPr>
                    <w:ins w:id="1266" w:author="Daniel Noble" w:date="2023-06-30T12:44:00Z"/>
                  </w:rPr>
                </w:rPrChange>
              </w:rPr>
              <w:pPrChange w:id="1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68" w:author="Daniel Noble" w:date="2023-06-30T12:44:00Z">
              <w:r w:rsidRPr="00427B7F">
                <w:rPr>
                  <w:rFonts w:ascii="Times New Roman" w:eastAsia="Helvetica" w:hAnsi="Times New Roman" w:cs="Times New Roman"/>
                  <w:color w:val="000000"/>
                  <w:sz w:val="22"/>
                  <w:szCs w:val="22"/>
                  <w:rPrChange w:id="1269"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12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71" w:author="Daniel Noble" w:date="2023-06-30T12:44:00Z"/>
                <w:rFonts w:ascii="Times New Roman" w:hAnsi="Times New Roman" w:cs="Times New Roman"/>
                <w:rPrChange w:id="1272" w:author="Daniel Noble" w:date="2023-06-30T12:50:00Z">
                  <w:rPr>
                    <w:ins w:id="1273" w:author="Daniel Noble" w:date="2023-06-30T12:44:00Z"/>
                  </w:rPr>
                </w:rPrChange>
              </w:rPr>
              <w:pPrChange w:id="1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75" w:author="Daniel Noble" w:date="2023-06-30T12:44:00Z"/>
                <w:rFonts w:ascii="Times New Roman" w:hAnsi="Times New Roman" w:cs="Times New Roman"/>
                <w:rPrChange w:id="1276" w:author="Daniel Noble" w:date="2023-06-30T12:50:00Z">
                  <w:rPr>
                    <w:ins w:id="1277" w:author="Daniel Noble" w:date="2023-06-30T12:44:00Z"/>
                  </w:rPr>
                </w:rPrChange>
              </w:rPr>
              <w:pPrChange w:id="12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79" w:author="Daniel Noble" w:date="2023-06-30T12:44:00Z">
              <w:r w:rsidRPr="00427B7F">
                <w:rPr>
                  <w:rFonts w:ascii="Times New Roman" w:eastAsia="Helvetica" w:hAnsi="Times New Roman" w:cs="Times New Roman"/>
                  <w:color w:val="000000"/>
                  <w:sz w:val="22"/>
                  <w:szCs w:val="22"/>
                  <w:rPrChange w:id="1280"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81" w:author="Daniel Noble" w:date="2023-06-30T12:44:00Z"/>
                <w:rFonts w:ascii="Times New Roman" w:hAnsi="Times New Roman" w:cs="Times New Roman"/>
                <w:rPrChange w:id="1282" w:author="Daniel Noble" w:date="2023-06-30T12:50:00Z">
                  <w:rPr>
                    <w:ins w:id="1283" w:author="Daniel Noble" w:date="2023-06-30T12:44:00Z"/>
                  </w:rPr>
                </w:rPrChange>
              </w:rPr>
              <w:pPrChange w:id="12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85" w:author="Daniel Noble" w:date="2023-06-30T12:44:00Z">
              <w:r w:rsidRPr="00427B7F">
                <w:rPr>
                  <w:rFonts w:ascii="Times New Roman" w:eastAsia="Helvetica" w:hAnsi="Times New Roman" w:cs="Times New Roman"/>
                  <w:color w:val="000000"/>
                  <w:sz w:val="22"/>
                  <w:szCs w:val="22"/>
                  <w:rPrChange w:id="1286"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87" w:author="Daniel Noble" w:date="2023-06-30T12:44:00Z"/>
                <w:rFonts w:ascii="Times New Roman" w:hAnsi="Times New Roman" w:cs="Times New Roman"/>
                <w:rPrChange w:id="1288" w:author="Daniel Noble" w:date="2023-06-30T12:50:00Z">
                  <w:rPr>
                    <w:ins w:id="1289" w:author="Daniel Noble" w:date="2023-06-30T12:44:00Z"/>
                  </w:rPr>
                </w:rPrChange>
              </w:rPr>
              <w:pPrChange w:id="1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291" w:author="Daniel Noble" w:date="2023-06-30T12:44:00Z">
              <w:r w:rsidRPr="00427B7F">
                <w:rPr>
                  <w:rFonts w:ascii="Times New Roman" w:eastAsia="Helvetica" w:hAnsi="Times New Roman" w:cs="Times New Roman"/>
                  <w:color w:val="000000"/>
                  <w:sz w:val="22"/>
                  <w:szCs w:val="22"/>
                  <w:rPrChange w:id="1292"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12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94" w:author="Daniel Noble" w:date="2023-06-30T12:44:00Z"/>
                <w:rFonts w:ascii="Times New Roman" w:hAnsi="Times New Roman" w:cs="Times New Roman"/>
                <w:rPrChange w:id="1295" w:author="Daniel Noble" w:date="2023-06-30T12:50:00Z">
                  <w:rPr>
                    <w:ins w:id="1296" w:author="Daniel Noble" w:date="2023-06-30T12:44:00Z"/>
                  </w:rPr>
                </w:rPrChange>
              </w:rPr>
              <w:pPrChange w:id="1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298" w:author="Daniel Noble" w:date="2023-06-30T12:44:00Z"/>
                <w:rFonts w:ascii="Times New Roman" w:hAnsi="Times New Roman" w:cs="Times New Roman"/>
                <w:rPrChange w:id="1299" w:author="Daniel Noble" w:date="2023-06-30T12:50:00Z">
                  <w:rPr>
                    <w:ins w:id="1300" w:author="Daniel Noble" w:date="2023-06-30T12:44:00Z"/>
                  </w:rPr>
                </w:rPrChange>
              </w:rPr>
              <w:pPrChange w:id="13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02" w:author="Daniel Noble" w:date="2023-06-30T12:46:00Z">
              <w:r w:rsidRPr="00427B7F">
                <w:rPr>
                  <w:rFonts w:ascii="Times New Roman" w:hAnsi="Times New Roman" w:cs="Times New Roman"/>
                  <w:rPrChange w:id="130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04" w:author="Daniel Noble" w:date="2023-06-30T12:44:00Z"/>
                <w:rFonts w:ascii="Times New Roman" w:hAnsi="Times New Roman" w:cs="Times New Roman"/>
                <w:rPrChange w:id="1305" w:author="Daniel Noble" w:date="2023-06-30T12:50:00Z">
                  <w:rPr>
                    <w:ins w:id="1306" w:author="Daniel Noble" w:date="2023-06-30T12:44:00Z"/>
                  </w:rPr>
                </w:rPrChange>
              </w:rPr>
              <w:pPrChange w:id="13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08" w:author="Daniel Noble" w:date="2023-06-30T12:44:00Z">
              <w:r w:rsidRPr="00427B7F">
                <w:rPr>
                  <w:rFonts w:ascii="Times New Roman" w:eastAsia="Helvetica" w:hAnsi="Times New Roman" w:cs="Times New Roman"/>
                  <w:color w:val="000000"/>
                  <w:sz w:val="22"/>
                  <w:szCs w:val="22"/>
                  <w:rPrChange w:id="130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10" w:author="Daniel Noble" w:date="2023-06-30T12:44:00Z"/>
                <w:rFonts w:ascii="Times New Roman" w:hAnsi="Times New Roman" w:cs="Times New Roman"/>
                <w:rPrChange w:id="1311" w:author="Daniel Noble" w:date="2023-06-30T12:50:00Z">
                  <w:rPr>
                    <w:ins w:id="1312" w:author="Daniel Noble" w:date="2023-06-30T12:44:00Z"/>
                  </w:rPr>
                </w:rPrChange>
              </w:rPr>
              <w:pPrChange w:id="1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14" w:author="Daniel Noble" w:date="2023-06-30T12:44:00Z">
              <w:r w:rsidRPr="00427B7F">
                <w:rPr>
                  <w:rFonts w:ascii="Times New Roman" w:eastAsia="Helvetica" w:hAnsi="Times New Roman" w:cs="Times New Roman"/>
                  <w:color w:val="000000"/>
                  <w:sz w:val="22"/>
                  <w:szCs w:val="22"/>
                  <w:rPrChange w:id="1315"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13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17" w:author="Daniel Noble" w:date="2023-06-30T12:44:00Z"/>
                <w:rFonts w:ascii="Times New Roman" w:hAnsi="Times New Roman" w:cs="Times New Roman"/>
                <w:rPrChange w:id="1318" w:author="Daniel Noble" w:date="2023-06-30T12:50:00Z">
                  <w:rPr>
                    <w:ins w:id="1319" w:author="Daniel Noble" w:date="2023-06-30T12:44:00Z"/>
                  </w:rPr>
                </w:rPrChange>
              </w:rPr>
              <w:pPrChange w:id="1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1" w:author="Daniel Noble" w:date="2023-06-30T12:44:00Z"/>
                <w:rFonts w:ascii="Times New Roman" w:hAnsi="Times New Roman" w:cs="Times New Roman"/>
                <w:rPrChange w:id="1322" w:author="Daniel Noble" w:date="2023-06-30T12:50:00Z">
                  <w:rPr>
                    <w:ins w:id="1323" w:author="Daniel Noble" w:date="2023-06-30T12:44:00Z"/>
                  </w:rPr>
                </w:rPrChange>
              </w:rPr>
              <w:pPrChange w:id="13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5" w:author="Daniel Noble" w:date="2023-06-30T12:44:00Z">
              <w:r w:rsidRPr="00427B7F">
                <w:rPr>
                  <w:rFonts w:ascii="Times New Roman" w:eastAsia="Helvetica" w:hAnsi="Times New Roman" w:cs="Times New Roman"/>
                  <w:color w:val="000000"/>
                  <w:sz w:val="22"/>
                  <w:szCs w:val="22"/>
                  <w:rPrChange w:id="1326"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7" w:author="Daniel Noble" w:date="2023-06-30T12:44:00Z"/>
                <w:rFonts w:ascii="Times New Roman" w:hAnsi="Times New Roman" w:cs="Times New Roman"/>
                <w:rPrChange w:id="1328" w:author="Daniel Noble" w:date="2023-06-30T12:50:00Z">
                  <w:rPr>
                    <w:ins w:id="1329" w:author="Daniel Noble" w:date="2023-06-30T12:44:00Z"/>
                  </w:rPr>
                </w:rPrChange>
              </w:rPr>
              <w:pPrChange w:id="13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1" w:author="Daniel Noble" w:date="2023-06-30T12:44:00Z">
              <w:r w:rsidRPr="00427B7F">
                <w:rPr>
                  <w:rFonts w:ascii="Times New Roman" w:eastAsia="Helvetica" w:hAnsi="Times New Roman" w:cs="Times New Roman"/>
                  <w:color w:val="000000"/>
                  <w:sz w:val="22"/>
                  <w:szCs w:val="22"/>
                  <w:rPrChange w:id="1332"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33" w:author="Daniel Noble" w:date="2023-06-30T12:44:00Z"/>
                <w:rFonts w:ascii="Times New Roman" w:hAnsi="Times New Roman" w:cs="Times New Roman"/>
                <w:rPrChange w:id="1334" w:author="Daniel Noble" w:date="2023-06-30T12:50:00Z">
                  <w:rPr>
                    <w:ins w:id="1335" w:author="Daniel Noble" w:date="2023-06-30T12:44:00Z"/>
                  </w:rPr>
                </w:rPrChange>
              </w:rPr>
              <w:pPrChange w:id="1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7" w:author="Daniel Noble" w:date="2023-06-30T12:44:00Z">
              <w:r w:rsidRPr="00427B7F">
                <w:rPr>
                  <w:rFonts w:ascii="Times New Roman" w:eastAsia="Helvetica" w:hAnsi="Times New Roman" w:cs="Times New Roman"/>
                  <w:color w:val="000000"/>
                  <w:sz w:val="22"/>
                  <w:szCs w:val="22"/>
                  <w:rPrChange w:id="1338"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13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40" w:author="Daniel Noble" w:date="2023-06-30T12:44:00Z"/>
                <w:rFonts w:ascii="Times New Roman" w:hAnsi="Times New Roman" w:cs="Times New Roman"/>
                <w:rPrChange w:id="1341" w:author="Daniel Noble" w:date="2023-06-30T12:50:00Z">
                  <w:rPr>
                    <w:ins w:id="1342" w:author="Daniel Noble" w:date="2023-06-30T12:44:00Z"/>
                  </w:rPr>
                </w:rPrChange>
              </w:rPr>
              <w:pPrChange w:id="1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44" w:author="Daniel Noble" w:date="2023-06-30T12:44:00Z"/>
                <w:rFonts w:ascii="Times New Roman" w:hAnsi="Times New Roman" w:cs="Times New Roman"/>
                <w:rPrChange w:id="1345" w:author="Daniel Noble" w:date="2023-06-30T12:50:00Z">
                  <w:rPr>
                    <w:ins w:id="1346" w:author="Daniel Noble" w:date="2023-06-30T12:44:00Z"/>
                  </w:rPr>
                </w:rPrChange>
              </w:rPr>
              <w:pPrChange w:id="13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8" w:author="Daniel Noble" w:date="2023-06-30T12:44:00Z">
              <w:r w:rsidRPr="00427B7F">
                <w:rPr>
                  <w:rFonts w:ascii="Times New Roman" w:eastAsia="Helvetica" w:hAnsi="Times New Roman" w:cs="Times New Roman"/>
                  <w:color w:val="000000"/>
                  <w:sz w:val="22"/>
                  <w:szCs w:val="22"/>
                  <w:rPrChange w:id="1349"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50" w:author="Daniel Noble" w:date="2023-06-30T12:44:00Z"/>
                <w:rFonts w:ascii="Times New Roman" w:hAnsi="Times New Roman" w:cs="Times New Roman"/>
                <w:rPrChange w:id="1351" w:author="Daniel Noble" w:date="2023-06-30T12:50:00Z">
                  <w:rPr>
                    <w:ins w:id="1352" w:author="Daniel Noble" w:date="2023-06-30T12:44:00Z"/>
                  </w:rPr>
                </w:rPrChange>
              </w:rPr>
              <w:pPrChange w:id="13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54" w:author="Daniel Noble" w:date="2023-06-30T12:44:00Z">
              <w:r w:rsidRPr="00427B7F">
                <w:rPr>
                  <w:rFonts w:ascii="Times New Roman" w:eastAsia="Helvetica" w:hAnsi="Times New Roman" w:cs="Times New Roman"/>
                  <w:color w:val="000000"/>
                  <w:sz w:val="22"/>
                  <w:szCs w:val="22"/>
                  <w:rPrChange w:id="1355"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56" w:author="Daniel Noble" w:date="2023-06-30T12:44:00Z"/>
                <w:rFonts w:ascii="Times New Roman" w:hAnsi="Times New Roman" w:cs="Times New Roman"/>
                <w:rPrChange w:id="1357" w:author="Daniel Noble" w:date="2023-06-30T12:50:00Z">
                  <w:rPr>
                    <w:ins w:id="1358" w:author="Daniel Noble" w:date="2023-06-30T12:44:00Z"/>
                  </w:rPr>
                </w:rPrChange>
              </w:rPr>
              <w:pPrChange w:id="1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60" w:author="Daniel Noble" w:date="2023-06-30T12:44:00Z">
              <w:r w:rsidRPr="00427B7F">
                <w:rPr>
                  <w:rFonts w:ascii="Times New Roman" w:eastAsia="Helvetica" w:hAnsi="Times New Roman" w:cs="Times New Roman"/>
                  <w:color w:val="000000"/>
                  <w:sz w:val="22"/>
                  <w:szCs w:val="22"/>
                  <w:rPrChange w:id="1361"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13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3" w:author="Daniel Noble" w:date="2023-06-30T12:44:00Z"/>
                <w:rFonts w:ascii="Times New Roman" w:hAnsi="Times New Roman" w:cs="Times New Roman"/>
                <w:rPrChange w:id="1364" w:author="Daniel Noble" w:date="2023-06-30T12:50:00Z">
                  <w:rPr>
                    <w:ins w:id="1365" w:author="Daniel Noble" w:date="2023-06-30T12:44:00Z"/>
                  </w:rPr>
                </w:rPrChange>
              </w:rPr>
              <w:pPrChange w:id="1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7" w:author="Daniel Noble" w:date="2023-06-30T12:44:00Z"/>
                <w:rFonts w:ascii="Times New Roman" w:hAnsi="Times New Roman" w:cs="Times New Roman"/>
                <w:rPrChange w:id="1368" w:author="Daniel Noble" w:date="2023-06-30T12:50:00Z">
                  <w:rPr>
                    <w:ins w:id="1369" w:author="Daniel Noble" w:date="2023-06-30T12:44:00Z"/>
                  </w:rPr>
                </w:rPrChange>
              </w:rPr>
              <w:pPrChange w:id="13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1" w:author="Daniel Noble" w:date="2023-06-30T12:44:00Z">
              <w:r w:rsidRPr="00427B7F">
                <w:rPr>
                  <w:rFonts w:ascii="Times New Roman" w:eastAsia="Helvetica" w:hAnsi="Times New Roman" w:cs="Times New Roman"/>
                  <w:color w:val="000000"/>
                  <w:sz w:val="22"/>
                  <w:szCs w:val="22"/>
                  <w:rPrChange w:id="1372"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73" w:author="Daniel Noble" w:date="2023-06-30T12:44:00Z"/>
                <w:rFonts w:ascii="Times New Roman" w:hAnsi="Times New Roman" w:cs="Times New Roman"/>
                <w:rPrChange w:id="1374" w:author="Daniel Noble" w:date="2023-06-30T12:50:00Z">
                  <w:rPr>
                    <w:ins w:id="1375" w:author="Daniel Noble" w:date="2023-06-30T12:44:00Z"/>
                  </w:rPr>
                </w:rPrChange>
              </w:rPr>
              <w:pPrChange w:id="13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7" w:author="Daniel Noble" w:date="2023-06-30T12:44:00Z">
              <w:r w:rsidRPr="00427B7F">
                <w:rPr>
                  <w:rFonts w:ascii="Times New Roman" w:eastAsia="Helvetica" w:hAnsi="Times New Roman" w:cs="Times New Roman"/>
                  <w:color w:val="000000"/>
                  <w:sz w:val="22"/>
                  <w:szCs w:val="22"/>
                  <w:rPrChange w:id="1378"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79" w:author="Daniel Noble" w:date="2023-06-30T12:44:00Z"/>
                <w:rFonts w:ascii="Times New Roman" w:hAnsi="Times New Roman" w:cs="Times New Roman"/>
                <w:rPrChange w:id="1380" w:author="Daniel Noble" w:date="2023-06-30T12:50:00Z">
                  <w:rPr>
                    <w:ins w:id="1381" w:author="Daniel Noble" w:date="2023-06-30T12:44:00Z"/>
                  </w:rPr>
                </w:rPrChange>
              </w:rPr>
              <w:pPrChange w:id="1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83" w:author="Daniel Noble" w:date="2023-06-30T12:44:00Z">
              <w:r w:rsidRPr="00427B7F">
                <w:rPr>
                  <w:rFonts w:ascii="Times New Roman" w:eastAsia="Helvetica" w:hAnsi="Times New Roman" w:cs="Times New Roman"/>
                  <w:color w:val="000000"/>
                  <w:sz w:val="22"/>
                  <w:szCs w:val="22"/>
                  <w:rPrChange w:id="1384"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13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86" w:author="Daniel Noble" w:date="2023-06-30T12:44:00Z"/>
                <w:rFonts w:ascii="Times New Roman" w:hAnsi="Times New Roman" w:cs="Times New Roman"/>
                <w:rPrChange w:id="1387" w:author="Daniel Noble" w:date="2023-06-30T12:50:00Z">
                  <w:rPr>
                    <w:ins w:id="1388" w:author="Daniel Noble" w:date="2023-06-30T12:44:00Z"/>
                  </w:rPr>
                </w:rPrChange>
              </w:rPr>
              <w:pPrChange w:id="1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90" w:author="Daniel Noble" w:date="2023-06-30T12:44:00Z"/>
                <w:rFonts w:ascii="Times New Roman" w:hAnsi="Times New Roman" w:cs="Times New Roman"/>
                <w:rPrChange w:id="1391" w:author="Daniel Noble" w:date="2023-06-30T12:50:00Z">
                  <w:rPr>
                    <w:ins w:id="1392" w:author="Daniel Noble" w:date="2023-06-30T12:44:00Z"/>
                  </w:rPr>
                </w:rPrChange>
              </w:rPr>
              <w:pPrChange w:id="13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4" w:author="Daniel Noble" w:date="2023-06-30T12:44:00Z">
              <w:r w:rsidRPr="00427B7F">
                <w:rPr>
                  <w:rFonts w:ascii="Times New Roman" w:eastAsia="Helvetica" w:hAnsi="Times New Roman" w:cs="Times New Roman"/>
                  <w:color w:val="000000"/>
                  <w:sz w:val="22"/>
                  <w:szCs w:val="22"/>
                  <w:rPrChange w:id="1395"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96" w:author="Daniel Noble" w:date="2023-06-30T12:44:00Z"/>
                <w:rFonts w:ascii="Times New Roman" w:hAnsi="Times New Roman" w:cs="Times New Roman"/>
                <w:rPrChange w:id="1397" w:author="Daniel Noble" w:date="2023-06-30T12:50:00Z">
                  <w:rPr>
                    <w:ins w:id="1398" w:author="Daniel Noble" w:date="2023-06-30T12:44:00Z"/>
                  </w:rPr>
                </w:rPrChange>
              </w:rPr>
              <w:pPrChange w:id="13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0" w:author="Daniel Noble" w:date="2023-06-30T12:44:00Z">
              <w:r w:rsidRPr="00427B7F">
                <w:rPr>
                  <w:rFonts w:ascii="Times New Roman" w:eastAsia="Helvetica" w:hAnsi="Times New Roman" w:cs="Times New Roman"/>
                  <w:color w:val="000000"/>
                  <w:sz w:val="22"/>
                  <w:szCs w:val="22"/>
                  <w:rPrChange w:id="1401"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2" w:author="Daniel Noble" w:date="2023-06-30T12:44:00Z"/>
                <w:rFonts w:ascii="Times New Roman" w:hAnsi="Times New Roman" w:cs="Times New Roman"/>
                <w:rPrChange w:id="1403" w:author="Daniel Noble" w:date="2023-06-30T12:50:00Z">
                  <w:rPr>
                    <w:ins w:id="1404" w:author="Daniel Noble" w:date="2023-06-30T12:44:00Z"/>
                  </w:rPr>
                </w:rPrChange>
              </w:rPr>
              <w:pPrChange w:id="1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6" w:author="Daniel Noble" w:date="2023-06-30T12:44:00Z">
              <w:r w:rsidRPr="00427B7F">
                <w:rPr>
                  <w:rFonts w:ascii="Times New Roman" w:eastAsia="Helvetica" w:hAnsi="Times New Roman" w:cs="Times New Roman"/>
                  <w:color w:val="000000"/>
                  <w:sz w:val="22"/>
                  <w:szCs w:val="22"/>
                  <w:rPrChange w:id="1407"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14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9" w:author="Daniel Noble" w:date="2023-06-30T12:44:00Z"/>
                <w:rFonts w:ascii="Times New Roman" w:hAnsi="Times New Roman" w:cs="Times New Roman"/>
                <w:rPrChange w:id="1410" w:author="Daniel Noble" w:date="2023-06-30T12:50:00Z">
                  <w:rPr>
                    <w:ins w:id="1411" w:author="Daniel Noble" w:date="2023-06-30T12:44:00Z"/>
                  </w:rPr>
                </w:rPrChange>
              </w:rPr>
              <w:pPrChange w:id="1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13" w:author="Daniel Noble" w:date="2023-06-30T12:44:00Z"/>
                <w:rFonts w:ascii="Times New Roman" w:hAnsi="Times New Roman" w:cs="Times New Roman"/>
                <w:rPrChange w:id="1414" w:author="Daniel Noble" w:date="2023-06-30T12:50:00Z">
                  <w:rPr>
                    <w:ins w:id="1415" w:author="Daniel Noble" w:date="2023-06-30T12:44:00Z"/>
                  </w:rPr>
                </w:rPrChange>
              </w:rPr>
              <w:pPrChange w:id="14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7" w:author="Daniel Noble" w:date="2023-06-30T12:44:00Z">
              <w:r w:rsidRPr="00427B7F">
                <w:rPr>
                  <w:rFonts w:ascii="Times New Roman" w:eastAsia="Helvetica" w:hAnsi="Times New Roman" w:cs="Times New Roman"/>
                  <w:color w:val="000000"/>
                  <w:sz w:val="22"/>
                  <w:szCs w:val="22"/>
                  <w:rPrChange w:id="1418"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19" w:author="Daniel Noble" w:date="2023-06-30T12:44:00Z"/>
                <w:rFonts w:ascii="Times New Roman" w:hAnsi="Times New Roman" w:cs="Times New Roman"/>
                <w:rPrChange w:id="1420" w:author="Daniel Noble" w:date="2023-06-30T12:50:00Z">
                  <w:rPr>
                    <w:ins w:id="1421" w:author="Daniel Noble" w:date="2023-06-30T12:44:00Z"/>
                  </w:rPr>
                </w:rPrChange>
              </w:rPr>
              <w:pPrChange w:id="14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23" w:author="Daniel Noble" w:date="2023-06-30T12:44:00Z">
              <w:r w:rsidRPr="00427B7F">
                <w:rPr>
                  <w:rFonts w:ascii="Times New Roman" w:eastAsia="Helvetica" w:hAnsi="Times New Roman" w:cs="Times New Roman"/>
                  <w:color w:val="000000"/>
                  <w:sz w:val="22"/>
                  <w:szCs w:val="22"/>
                  <w:rPrChange w:id="1424"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25" w:author="Daniel Noble" w:date="2023-06-30T12:44:00Z"/>
                <w:rFonts w:ascii="Times New Roman" w:hAnsi="Times New Roman" w:cs="Times New Roman"/>
                <w:rPrChange w:id="1426" w:author="Daniel Noble" w:date="2023-06-30T12:50:00Z">
                  <w:rPr>
                    <w:ins w:id="1427" w:author="Daniel Noble" w:date="2023-06-30T12:44:00Z"/>
                  </w:rPr>
                </w:rPrChange>
              </w:rPr>
              <w:pPrChange w:id="1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29" w:author="Daniel Noble" w:date="2023-06-30T12:44:00Z">
              <w:r w:rsidRPr="00427B7F">
                <w:rPr>
                  <w:rFonts w:ascii="Times New Roman" w:eastAsia="Helvetica" w:hAnsi="Times New Roman" w:cs="Times New Roman"/>
                  <w:color w:val="000000"/>
                  <w:sz w:val="22"/>
                  <w:szCs w:val="22"/>
                  <w:rPrChange w:id="1430"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14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32" w:author="Daniel Noble" w:date="2023-06-30T12:44:00Z"/>
                <w:rFonts w:ascii="Times New Roman" w:hAnsi="Times New Roman" w:cs="Times New Roman"/>
                <w:rPrChange w:id="1433" w:author="Daniel Noble" w:date="2023-06-30T12:50:00Z">
                  <w:rPr>
                    <w:ins w:id="1434" w:author="Daniel Noble" w:date="2023-06-30T12:44:00Z"/>
                  </w:rPr>
                </w:rPrChange>
              </w:rPr>
              <w:pPrChange w:id="1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36" w:author="Daniel Noble" w:date="2023-06-30T12:44:00Z"/>
                <w:rFonts w:ascii="Times New Roman" w:hAnsi="Times New Roman" w:cs="Times New Roman"/>
                <w:rPrChange w:id="1437" w:author="Daniel Noble" w:date="2023-06-30T12:50:00Z">
                  <w:rPr>
                    <w:ins w:id="1438" w:author="Daniel Noble" w:date="2023-06-30T12:44:00Z"/>
                  </w:rPr>
                </w:rPrChange>
              </w:rPr>
              <w:pPrChange w:id="14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0" w:author="Daniel Noble" w:date="2023-06-30T12:44:00Z">
              <w:r w:rsidRPr="00427B7F">
                <w:rPr>
                  <w:rFonts w:ascii="Times New Roman" w:eastAsia="Helvetica" w:hAnsi="Times New Roman" w:cs="Times New Roman"/>
                  <w:color w:val="000000"/>
                  <w:sz w:val="22"/>
                  <w:szCs w:val="22"/>
                  <w:rPrChange w:id="1441"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42" w:author="Daniel Noble" w:date="2023-06-30T12:44:00Z"/>
                <w:rFonts w:ascii="Times New Roman" w:hAnsi="Times New Roman" w:cs="Times New Roman"/>
                <w:rPrChange w:id="1443" w:author="Daniel Noble" w:date="2023-06-30T12:50:00Z">
                  <w:rPr>
                    <w:ins w:id="1444" w:author="Daniel Noble" w:date="2023-06-30T12:44:00Z"/>
                  </w:rPr>
                </w:rPrChange>
              </w:rPr>
              <w:pPrChange w:id="14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6" w:author="Daniel Noble" w:date="2023-06-30T12:44:00Z">
              <w:r w:rsidRPr="00427B7F">
                <w:rPr>
                  <w:rFonts w:ascii="Times New Roman" w:eastAsia="Helvetica" w:hAnsi="Times New Roman" w:cs="Times New Roman"/>
                  <w:color w:val="000000"/>
                  <w:sz w:val="22"/>
                  <w:szCs w:val="22"/>
                  <w:rPrChange w:id="1447"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48" w:author="Daniel Noble" w:date="2023-06-30T12:44:00Z"/>
                <w:rFonts w:ascii="Times New Roman" w:hAnsi="Times New Roman" w:cs="Times New Roman"/>
                <w:rPrChange w:id="1449" w:author="Daniel Noble" w:date="2023-06-30T12:50:00Z">
                  <w:rPr>
                    <w:ins w:id="1450" w:author="Daniel Noble" w:date="2023-06-30T12:44:00Z"/>
                  </w:rPr>
                </w:rPrChange>
              </w:rPr>
              <w:pPrChange w:id="1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52" w:author="Daniel Noble" w:date="2023-06-30T12:44:00Z">
              <w:r w:rsidRPr="00427B7F">
                <w:rPr>
                  <w:rFonts w:ascii="Times New Roman" w:eastAsia="Helvetica" w:hAnsi="Times New Roman" w:cs="Times New Roman"/>
                  <w:color w:val="000000"/>
                  <w:sz w:val="22"/>
                  <w:szCs w:val="22"/>
                  <w:rPrChange w:id="1453"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14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5" w:author="Daniel Noble" w:date="2023-06-30T12:44:00Z"/>
                <w:rFonts w:ascii="Times New Roman" w:hAnsi="Times New Roman" w:cs="Times New Roman"/>
                <w:rPrChange w:id="1456" w:author="Daniel Noble" w:date="2023-06-30T12:50:00Z">
                  <w:rPr>
                    <w:ins w:id="1457" w:author="Daniel Noble" w:date="2023-06-30T12:44:00Z"/>
                  </w:rPr>
                </w:rPrChange>
              </w:rPr>
              <w:pPrChange w:id="1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9" w:author="Daniel Noble" w:date="2023-06-30T12:44:00Z"/>
                <w:rFonts w:ascii="Times New Roman" w:hAnsi="Times New Roman" w:cs="Times New Roman"/>
                <w:rPrChange w:id="1460" w:author="Daniel Noble" w:date="2023-06-30T12:50:00Z">
                  <w:rPr>
                    <w:ins w:id="1461" w:author="Daniel Noble" w:date="2023-06-30T12:44:00Z"/>
                  </w:rPr>
                </w:rPrChange>
              </w:rPr>
              <w:pPrChange w:id="14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63" w:author="Daniel Noble" w:date="2023-06-30T12:44:00Z">
              <w:r w:rsidRPr="00427B7F">
                <w:rPr>
                  <w:rFonts w:ascii="Times New Roman" w:eastAsia="Helvetica" w:hAnsi="Times New Roman" w:cs="Times New Roman"/>
                  <w:color w:val="000000"/>
                  <w:sz w:val="22"/>
                  <w:szCs w:val="22"/>
                  <w:rPrChange w:id="1464"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65" w:author="Daniel Noble" w:date="2023-06-30T12:44:00Z"/>
                <w:rFonts w:ascii="Times New Roman" w:hAnsi="Times New Roman" w:cs="Times New Roman"/>
                <w:rPrChange w:id="1466" w:author="Daniel Noble" w:date="2023-06-30T12:50:00Z">
                  <w:rPr>
                    <w:ins w:id="1467" w:author="Daniel Noble" w:date="2023-06-30T12:44:00Z"/>
                  </w:rPr>
                </w:rPrChange>
              </w:rPr>
              <w:pPrChange w:id="14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69" w:author="Daniel Noble" w:date="2023-06-30T12:44:00Z">
              <w:r w:rsidRPr="00427B7F">
                <w:rPr>
                  <w:rFonts w:ascii="Times New Roman" w:eastAsia="Helvetica" w:hAnsi="Times New Roman" w:cs="Times New Roman"/>
                  <w:color w:val="000000"/>
                  <w:sz w:val="22"/>
                  <w:szCs w:val="22"/>
                  <w:rPrChange w:id="1470"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1" w:author="Daniel Noble" w:date="2023-06-30T12:44:00Z"/>
                <w:rFonts w:ascii="Times New Roman" w:hAnsi="Times New Roman" w:cs="Times New Roman"/>
                <w:rPrChange w:id="1472" w:author="Daniel Noble" w:date="2023-06-30T12:50:00Z">
                  <w:rPr>
                    <w:ins w:id="1473" w:author="Daniel Noble" w:date="2023-06-30T12:44:00Z"/>
                  </w:rPr>
                </w:rPrChange>
              </w:rPr>
              <w:pPrChange w:id="14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75" w:author="Daniel Noble" w:date="2023-06-30T12:44:00Z">
              <w:r w:rsidRPr="00427B7F">
                <w:rPr>
                  <w:rFonts w:ascii="Times New Roman" w:eastAsia="Helvetica" w:hAnsi="Times New Roman" w:cs="Times New Roman"/>
                  <w:color w:val="000000"/>
                  <w:sz w:val="22"/>
                  <w:szCs w:val="22"/>
                  <w:rPrChange w:id="1476"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14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8" w:author="Daniel Noble" w:date="2023-06-30T12:44:00Z"/>
                <w:rFonts w:ascii="Times New Roman" w:hAnsi="Times New Roman" w:cs="Times New Roman"/>
                <w:rPrChange w:id="1479" w:author="Daniel Noble" w:date="2023-06-30T12:50:00Z">
                  <w:rPr>
                    <w:ins w:id="1480" w:author="Daniel Noble" w:date="2023-06-30T12:44:00Z"/>
                  </w:rPr>
                </w:rPrChange>
              </w:rPr>
              <w:pPrChange w:id="1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2" w:author="Daniel Noble" w:date="2023-06-30T12:44:00Z"/>
                <w:rFonts w:ascii="Times New Roman" w:hAnsi="Times New Roman" w:cs="Times New Roman"/>
                <w:rPrChange w:id="1483" w:author="Daniel Noble" w:date="2023-06-30T12:50:00Z">
                  <w:rPr>
                    <w:ins w:id="1484" w:author="Daniel Noble" w:date="2023-06-30T12:44:00Z"/>
                  </w:rPr>
                </w:rPrChange>
              </w:rPr>
              <w:pPrChange w:id="14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86" w:author="Daniel Noble" w:date="2023-06-30T12:44:00Z">
              <w:r w:rsidRPr="00427B7F">
                <w:rPr>
                  <w:rFonts w:ascii="Times New Roman" w:eastAsia="Helvetica" w:hAnsi="Times New Roman" w:cs="Times New Roman"/>
                  <w:color w:val="000000"/>
                  <w:sz w:val="22"/>
                  <w:szCs w:val="22"/>
                  <w:rPrChange w:id="1487"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8" w:author="Daniel Noble" w:date="2023-06-30T12:44:00Z"/>
                <w:rFonts w:ascii="Times New Roman" w:hAnsi="Times New Roman" w:cs="Times New Roman"/>
                <w:rPrChange w:id="1489" w:author="Daniel Noble" w:date="2023-06-30T12:50:00Z">
                  <w:rPr>
                    <w:ins w:id="1490" w:author="Daniel Noble" w:date="2023-06-30T12:44:00Z"/>
                  </w:rPr>
                </w:rPrChange>
              </w:rPr>
              <w:pPrChange w:id="14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92" w:author="Daniel Noble" w:date="2023-06-30T12:44:00Z">
              <w:r w:rsidRPr="00427B7F">
                <w:rPr>
                  <w:rFonts w:ascii="Times New Roman" w:eastAsia="Helvetica" w:hAnsi="Times New Roman" w:cs="Times New Roman"/>
                  <w:color w:val="000000"/>
                  <w:sz w:val="22"/>
                  <w:szCs w:val="22"/>
                  <w:rPrChange w:id="1493"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94" w:author="Daniel Noble" w:date="2023-06-30T12:44:00Z"/>
                <w:rFonts w:ascii="Times New Roman" w:hAnsi="Times New Roman" w:cs="Times New Roman"/>
                <w:rPrChange w:id="1495" w:author="Daniel Noble" w:date="2023-06-30T12:50:00Z">
                  <w:rPr>
                    <w:ins w:id="1496" w:author="Daniel Noble" w:date="2023-06-30T12:44:00Z"/>
                  </w:rPr>
                </w:rPrChange>
              </w:rPr>
              <w:pPrChange w:id="14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98" w:author="Daniel Noble" w:date="2023-06-30T12:44:00Z">
              <w:r w:rsidRPr="00427B7F">
                <w:rPr>
                  <w:rFonts w:ascii="Times New Roman" w:eastAsia="Helvetica" w:hAnsi="Times New Roman" w:cs="Times New Roman"/>
                  <w:color w:val="000000"/>
                  <w:sz w:val="22"/>
                  <w:szCs w:val="22"/>
                  <w:rPrChange w:id="1499"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15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01" w:author="Daniel Noble" w:date="2023-06-30T12:44:00Z"/>
                <w:rFonts w:ascii="Times New Roman" w:hAnsi="Times New Roman" w:cs="Times New Roman"/>
                <w:rPrChange w:id="1502" w:author="Daniel Noble" w:date="2023-06-30T12:50:00Z">
                  <w:rPr>
                    <w:ins w:id="1503" w:author="Daniel Noble" w:date="2023-06-30T12:44:00Z"/>
                  </w:rPr>
                </w:rPrChange>
              </w:rPr>
              <w:pPrChange w:id="1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05" w:author="Daniel Noble" w:date="2023-06-30T12:44:00Z"/>
                <w:rFonts w:ascii="Times New Roman" w:hAnsi="Times New Roman" w:cs="Times New Roman"/>
                <w:rPrChange w:id="1506" w:author="Daniel Noble" w:date="2023-06-30T12:50:00Z">
                  <w:rPr>
                    <w:ins w:id="1507" w:author="Daniel Noble" w:date="2023-06-30T12:44:00Z"/>
                  </w:rPr>
                </w:rPrChange>
              </w:rPr>
              <w:pPrChange w:id="15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09" w:author="Daniel Noble" w:date="2023-06-30T12:44:00Z">
              <w:r w:rsidRPr="00427B7F">
                <w:rPr>
                  <w:rFonts w:ascii="Times New Roman" w:eastAsia="Helvetica" w:hAnsi="Times New Roman" w:cs="Times New Roman"/>
                  <w:color w:val="000000"/>
                  <w:sz w:val="22"/>
                  <w:szCs w:val="22"/>
                  <w:rPrChange w:id="1510"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1" w:author="Daniel Noble" w:date="2023-06-30T12:44:00Z"/>
                <w:rFonts w:ascii="Times New Roman" w:hAnsi="Times New Roman" w:cs="Times New Roman"/>
                <w:rPrChange w:id="1512" w:author="Daniel Noble" w:date="2023-06-30T12:50:00Z">
                  <w:rPr>
                    <w:ins w:id="1513" w:author="Daniel Noble" w:date="2023-06-30T12:44:00Z"/>
                  </w:rPr>
                </w:rPrChange>
              </w:rPr>
              <w:pPrChange w:id="15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15" w:author="Daniel Noble" w:date="2023-06-30T12:44:00Z">
              <w:r w:rsidRPr="00427B7F">
                <w:rPr>
                  <w:rFonts w:ascii="Times New Roman" w:eastAsia="Helvetica" w:hAnsi="Times New Roman" w:cs="Times New Roman"/>
                  <w:color w:val="000000"/>
                  <w:sz w:val="22"/>
                  <w:szCs w:val="22"/>
                  <w:rPrChange w:id="1516"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7" w:author="Daniel Noble" w:date="2023-06-30T12:44:00Z"/>
                <w:rFonts w:ascii="Times New Roman" w:hAnsi="Times New Roman" w:cs="Times New Roman"/>
                <w:rPrChange w:id="1518" w:author="Daniel Noble" w:date="2023-06-30T12:50:00Z">
                  <w:rPr>
                    <w:ins w:id="1519" w:author="Daniel Noble" w:date="2023-06-30T12:44:00Z"/>
                  </w:rPr>
                </w:rPrChange>
              </w:rPr>
              <w:pPrChange w:id="1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21" w:author="Daniel Noble" w:date="2023-06-30T12:44:00Z">
              <w:r w:rsidRPr="00427B7F">
                <w:rPr>
                  <w:rFonts w:ascii="Times New Roman" w:eastAsia="Helvetica" w:hAnsi="Times New Roman" w:cs="Times New Roman"/>
                  <w:color w:val="000000"/>
                  <w:sz w:val="22"/>
                  <w:szCs w:val="22"/>
                  <w:rPrChange w:id="1522"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15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4" w:author="Daniel Noble" w:date="2023-06-30T12:44:00Z"/>
                <w:rFonts w:ascii="Times New Roman" w:hAnsi="Times New Roman" w:cs="Times New Roman"/>
                <w:rPrChange w:id="1525" w:author="Daniel Noble" w:date="2023-06-30T12:50:00Z">
                  <w:rPr>
                    <w:ins w:id="1526" w:author="Daniel Noble" w:date="2023-06-30T12:44:00Z"/>
                  </w:rPr>
                </w:rPrChange>
              </w:rPr>
              <w:pPrChange w:id="1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8" w:author="Daniel Noble" w:date="2023-06-30T12:44:00Z"/>
                <w:rFonts w:ascii="Times New Roman" w:hAnsi="Times New Roman" w:cs="Times New Roman"/>
                <w:rPrChange w:id="1529" w:author="Daniel Noble" w:date="2023-06-30T12:50:00Z">
                  <w:rPr>
                    <w:ins w:id="1530" w:author="Daniel Noble" w:date="2023-06-30T12:44:00Z"/>
                  </w:rPr>
                </w:rPrChange>
              </w:rPr>
              <w:pPrChange w:id="15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2" w:author="Daniel Noble" w:date="2023-06-30T12:44:00Z">
              <w:r w:rsidRPr="00427B7F">
                <w:rPr>
                  <w:rFonts w:ascii="Times New Roman" w:eastAsia="Helvetica" w:hAnsi="Times New Roman" w:cs="Times New Roman"/>
                  <w:color w:val="000000"/>
                  <w:sz w:val="22"/>
                  <w:szCs w:val="22"/>
                  <w:rPrChange w:id="1533"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34" w:author="Daniel Noble" w:date="2023-06-30T12:44:00Z"/>
                <w:rFonts w:ascii="Times New Roman" w:hAnsi="Times New Roman" w:cs="Times New Roman"/>
                <w:rPrChange w:id="1535" w:author="Daniel Noble" w:date="2023-06-30T12:50:00Z">
                  <w:rPr>
                    <w:ins w:id="1536" w:author="Daniel Noble" w:date="2023-06-30T12:44:00Z"/>
                  </w:rPr>
                </w:rPrChange>
              </w:rPr>
              <w:pPrChange w:id="15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8" w:author="Daniel Noble" w:date="2023-06-30T12:44:00Z">
              <w:r w:rsidRPr="00427B7F">
                <w:rPr>
                  <w:rFonts w:ascii="Times New Roman" w:eastAsia="Helvetica" w:hAnsi="Times New Roman" w:cs="Times New Roman"/>
                  <w:color w:val="000000"/>
                  <w:sz w:val="22"/>
                  <w:szCs w:val="22"/>
                  <w:rPrChange w:id="1539"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0" w:author="Daniel Noble" w:date="2023-06-30T12:44:00Z"/>
                <w:rFonts w:ascii="Times New Roman" w:hAnsi="Times New Roman" w:cs="Times New Roman"/>
                <w:rPrChange w:id="1541" w:author="Daniel Noble" w:date="2023-06-30T12:50:00Z">
                  <w:rPr>
                    <w:ins w:id="1542" w:author="Daniel Noble" w:date="2023-06-30T12:44:00Z"/>
                  </w:rPr>
                </w:rPrChange>
              </w:rPr>
              <w:pPrChange w:id="1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44" w:author="Daniel Noble" w:date="2023-06-30T12:44:00Z">
              <w:r w:rsidRPr="00427B7F">
                <w:rPr>
                  <w:rFonts w:ascii="Times New Roman" w:eastAsia="Helvetica" w:hAnsi="Times New Roman" w:cs="Times New Roman"/>
                  <w:color w:val="000000"/>
                  <w:sz w:val="22"/>
                  <w:szCs w:val="22"/>
                  <w:rPrChange w:id="1545"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15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7" w:author="Daniel Noble" w:date="2023-06-30T12:44:00Z"/>
                <w:rFonts w:ascii="Times New Roman" w:hAnsi="Times New Roman" w:cs="Times New Roman"/>
                <w:rPrChange w:id="1548" w:author="Daniel Noble" w:date="2023-06-30T12:50:00Z">
                  <w:rPr>
                    <w:ins w:id="1549" w:author="Daniel Noble" w:date="2023-06-30T12:44:00Z"/>
                  </w:rPr>
                </w:rPrChange>
              </w:rPr>
              <w:pPrChange w:id="1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1" w:author="Daniel Noble" w:date="2023-06-30T12:44:00Z"/>
                <w:rFonts w:ascii="Times New Roman" w:hAnsi="Times New Roman" w:cs="Times New Roman"/>
                <w:rPrChange w:id="1552" w:author="Daniel Noble" w:date="2023-06-30T12:50:00Z">
                  <w:rPr>
                    <w:ins w:id="1553" w:author="Daniel Noble" w:date="2023-06-30T12:44:00Z"/>
                  </w:rPr>
                </w:rPrChange>
              </w:rPr>
              <w:pPrChange w:id="15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55" w:author="Daniel Noble" w:date="2023-06-30T12:44:00Z">
              <w:r w:rsidRPr="00427B7F">
                <w:rPr>
                  <w:rFonts w:ascii="Times New Roman" w:eastAsia="Helvetica" w:hAnsi="Times New Roman" w:cs="Times New Roman"/>
                  <w:color w:val="000000"/>
                  <w:sz w:val="22"/>
                  <w:szCs w:val="22"/>
                  <w:rPrChange w:id="1556"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7" w:author="Daniel Noble" w:date="2023-06-30T12:44:00Z"/>
                <w:rFonts w:ascii="Times New Roman" w:hAnsi="Times New Roman" w:cs="Times New Roman"/>
                <w:rPrChange w:id="1558" w:author="Daniel Noble" w:date="2023-06-30T12:50:00Z">
                  <w:rPr>
                    <w:ins w:id="1559" w:author="Daniel Noble" w:date="2023-06-30T12:44:00Z"/>
                  </w:rPr>
                </w:rPrChange>
              </w:rPr>
              <w:pPrChange w:id="15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61" w:author="Daniel Noble" w:date="2023-06-30T12:44:00Z">
              <w:r w:rsidRPr="00427B7F">
                <w:rPr>
                  <w:rFonts w:ascii="Times New Roman" w:eastAsia="Helvetica" w:hAnsi="Times New Roman" w:cs="Times New Roman"/>
                  <w:color w:val="000000"/>
                  <w:sz w:val="22"/>
                  <w:szCs w:val="22"/>
                  <w:rPrChange w:id="1562"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63" w:author="Daniel Noble" w:date="2023-06-30T12:44:00Z"/>
                <w:rFonts w:ascii="Times New Roman" w:hAnsi="Times New Roman" w:cs="Times New Roman"/>
                <w:rPrChange w:id="1564" w:author="Daniel Noble" w:date="2023-06-30T12:50:00Z">
                  <w:rPr>
                    <w:ins w:id="1565" w:author="Daniel Noble" w:date="2023-06-30T12:44:00Z"/>
                  </w:rPr>
                </w:rPrChange>
              </w:rPr>
              <w:pPrChange w:id="1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67" w:author="Daniel Noble" w:date="2023-06-30T12:44:00Z">
              <w:r w:rsidRPr="00427B7F">
                <w:rPr>
                  <w:rFonts w:ascii="Times New Roman" w:eastAsia="Helvetica" w:hAnsi="Times New Roman" w:cs="Times New Roman"/>
                  <w:color w:val="000000"/>
                  <w:sz w:val="22"/>
                  <w:szCs w:val="22"/>
                  <w:rPrChange w:id="1568"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15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70" w:author="Daniel Noble" w:date="2023-06-30T12:44:00Z"/>
                <w:rFonts w:ascii="Times New Roman" w:hAnsi="Times New Roman" w:cs="Times New Roman"/>
                <w:rPrChange w:id="1571" w:author="Daniel Noble" w:date="2023-06-30T12:50:00Z">
                  <w:rPr>
                    <w:ins w:id="1572" w:author="Daniel Noble" w:date="2023-06-30T12:44:00Z"/>
                  </w:rPr>
                </w:rPrChange>
              </w:rPr>
              <w:pPrChange w:id="1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74" w:author="Daniel Noble" w:date="2023-06-30T12:44:00Z"/>
                <w:rFonts w:ascii="Times New Roman" w:hAnsi="Times New Roman" w:cs="Times New Roman"/>
                <w:rPrChange w:id="1575" w:author="Daniel Noble" w:date="2023-06-30T12:50:00Z">
                  <w:rPr>
                    <w:ins w:id="1576" w:author="Daniel Noble" w:date="2023-06-30T12:44:00Z"/>
                  </w:rPr>
                </w:rPrChange>
              </w:rPr>
              <w:pPrChange w:id="15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8" w:author="Daniel Noble" w:date="2023-06-30T12:44:00Z">
              <w:r w:rsidRPr="00427B7F">
                <w:rPr>
                  <w:rFonts w:ascii="Times New Roman" w:eastAsia="Helvetica" w:hAnsi="Times New Roman" w:cs="Times New Roman"/>
                  <w:color w:val="000000"/>
                  <w:sz w:val="22"/>
                  <w:szCs w:val="22"/>
                  <w:rPrChange w:id="1579"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80" w:author="Daniel Noble" w:date="2023-06-30T12:44:00Z"/>
                <w:rFonts w:ascii="Times New Roman" w:hAnsi="Times New Roman" w:cs="Times New Roman"/>
                <w:rPrChange w:id="1581" w:author="Daniel Noble" w:date="2023-06-30T12:50:00Z">
                  <w:rPr>
                    <w:ins w:id="1582" w:author="Daniel Noble" w:date="2023-06-30T12:44:00Z"/>
                  </w:rPr>
                </w:rPrChange>
              </w:rPr>
              <w:pPrChange w:id="15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84" w:author="Daniel Noble" w:date="2023-06-30T12:44:00Z">
              <w:r w:rsidRPr="00427B7F">
                <w:rPr>
                  <w:rFonts w:ascii="Times New Roman" w:eastAsia="Helvetica" w:hAnsi="Times New Roman" w:cs="Times New Roman"/>
                  <w:color w:val="000000"/>
                  <w:sz w:val="22"/>
                  <w:szCs w:val="22"/>
                  <w:rPrChange w:id="1585"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86" w:author="Daniel Noble" w:date="2023-06-30T12:44:00Z"/>
                <w:rFonts w:ascii="Times New Roman" w:hAnsi="Times New Roman" w:cs="Times New Roman"/>
                <w:rPrChange w:id="1587" w:author="Daniel Noble" w:date="2023-06-30T12:50:00Z">
                  <w:rPr>
                    <w:ins w:id="1588" w:author="Daniel Noble" w:date="2023-06-30T12:44:00Z"/>
                  </w:rPr>
                </w:rPrChange>
              </w:rPr>
              <w:pPrChange w:id="1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0" w:author="Daniel Noble" w:date="2023-06-30T12:44:00Z">
              <w:r w:rsidRPr="00427B7F">
                <w:rPr>
                  <w:rFonts w:ascii="Times New Roman" w:eastAsia="Helvetica" w:hAnsi="Times New Roman" w:cs="Times New Roman"/>
                  <w:color w:val="000000"/>
                  <w:sz w:val="22"/>
                  <w:szCs w:val="22"/>
                  <w:rPrChange w:id="1591"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15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3" w:author="Daniel Noble" w:date="2023-06-30T12:44:00Z"/>
                <w:rFonts w:ascii="Times New Roman" w:hAnsi="Times New Roman" w:cs="Times New Roman"/>
                <w:rPrChange w:id="1594" w:author="Daniel Noble" w:date="2023-06-30T12:50:00Z">
                  <w:rPr>
                    <w:ins w:id="1595" w:author="Daniel Noble" w:date="2023-06-30T12:44:00Z"/>
                  </w:rPr>
                </w:rPrChange>
              </w:rPr>
              <w:pPrChange w:id="1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7" w:author="Daniel Noble" w:date="2023-06-30T12:44:00Z"/>
                <w:rFonts w:ascii="Times New Roman" w:hAnsi="Times New Roman" w:cs="Times New Roman"/>
                <w:rPrChange w:id="1598" w:author="Daniel Noble" w:date="2023-06-30T12:50:00Z">
                  <w:rPr>
                    <w:ins w:id="1599" w:author="Daniel Noble" w:date="2023-06-30T12:44:00Z"/>
                  </w:rPr>
                </w:rPrChange>
              </w:rPr>
              <w:pPrChange w:id="1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1" w:author="Daniel Noble" w:date="2023-06-30T12:44:00Z">
              <w:r w:rsidRPr="00427B7F">
                <w:rPr>
                  <w:rFonts w:ascii="Times New Roman" w:eastAsia="Helvetica" w:hAnsi="Times New Roman" w:cs="Times New Roman"/>
                  <w:color w:val="000000"/>
                  <w:sz w:val="22"/>
                  <w:szCs w:val="22"/>
                  <w:rPrChange w:id="1602"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03" w:author="Daniel Noble" w:date="2023-06-30T12:44:00Z"/>
                <w:rFonts w:ascii="Times New Roman" w:hAnsi="Times New Roman" w:cs="Times New Roman"/>
                <w:rPrChange w:id="1604" w:author="Daniel Noble" w:date="2023-06-30T12:50:00Z">
                  <w:rPr>
                    <w:ins w:id="1605" w:author="Daniel Noble" w:date="2023-06-30T12:44:00Z"/>
                  </w:rPr>
                </w:rPrChange>
              </w:rPr>
              <w:pPrChange w:id="16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7" w:author="Daniel Noble" w:date="2023-06-30T12:44:00Z">
              <w:r w:rsidRPr="00427B7F">
                <w:rPr>
                  <w:rFonts w:ascii="Times New Roman" w:eastAsia="Helvetica" w:hAnsi="Times New Roman" w:cs="Times New Roman"/>
                  <w:color w:val="000000"/>
                  <w:sz w:val="22"/>
                  <w:szCs w:val="22"/>
                  <w:rPrChange w:id="1608"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09" w:author="Daniel Noble" w:date="2023-06-30T12:44:00Z"/>
                <w:rFonts w:ascii="Times New Roman" w:hAnsi="Times New Roman" w:cs="Times New Roman"/>
                <w:rPrChange w:id="1610" w:author="Daniel Noble" w:date="2023-06-30T12:50:00Z">
                  <w:rPr>
                    <w:ins w:id="1611" w:author="Daniel Noble" w:date="2023-06-30T12:44:00Z"/>
                  </w:rPr>
                </w:rPrChange>
              </w:rPr>
              <w:pPrChange w:id="1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13" w:author="Daniel Noble" w:date="2023-06-30T12:44:00Z">
              <w:r w:rsidRPr="00427B7F">
                <w:rPr>
                  <w:rFonts w:ascii="Times New Roman" w:eastAsia="Helvetica" w:hAnsi="Times New Roman" w:cs="Times New Roman"/>
                  <w:color w:val="000000"/>
                  <w:sz w:val="22"/>
                  <w:szCs w:val="22"/>
                  <w:rPrChange w:id="1614"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16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16" w:author="Daniel Noble" w:date="2023-06-30T12:44:00Z"/>
                <w:rFonts w:ascii="Times New Roman" w:hAnsi="Times New Roman" w:cs="Times New Roman"/>
                <w:rPrChange w:id="1617" w:author="Daniel Noble" w:date="2023-06-30T12:50:00Z">
                  <w:rPr>
                    <w:ins w:id="1618" w:author="Daniel Noble" w:date="2023-06-30T12:44:00Z"/>
                  </w:rPr>
                </w:rPrChange>
              </w:rPr>
              <w:pPrChange w:id="1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20" w:author="Daniel Noble" w:date="2023-06-30T12:44:00Z"/>
                <w:rFonts w:ascii="Times New Roman" w:hAnsi="Times New Roman" w:cs="Times New Roman"/>
                <w:rPrChange w:id="1621" w:author="Daniel Noble" w:date="2023-06-30T12:50:00Z">
                  <w:rPr>
                    <w:ins w:id="1622" w:author="Daniel Noble" w:date="2023-06-30T12:44:00Z"/>
                  </w:rPr>
                </w:rPrChange>
              </w:rPr>
              <w:pPrChange w:id="16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4" w:author="Daniel Noble" w:date="2023-06-30T12:44:00Z">
              <w:r w:rsidRPr="00427B7F">
                <w:rPr>
                  <w:rFonts w:ascii="Times New Roman" w:eastAsia="Helvetica" w:hAnsi="Times New Roman" w:cs="Times New Roman"/>
                  <w:color w:val="000000"/>
                  <w:sz w:val="22"/>
                  <w:szCs w:val="22"/>
                  <w:rPrChange w:id="1625"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26" w:author="Daniel Noble" w:date="2023-06-30T12:44:00Z"/>
                <w:rFonts w:ascii="Times New Roman" w:hAnsi="Times New Roman" w:cs="Times New Roman"/>
                <w:rPrChange w:id="1627" w:author="Daniel Noble" w:date="2023-06-30T12:50:00Z">
                  <w:rPr>
                    <w:ins w:id="1628" w:author="Daniel Noble" w:date="2023-06-30T12:44:00Z"/>
                  </w:rPr>
                </w:rPrChange>
              </w:rPr>
              <w:pPrChange w:id="16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30" w:author="Daniel Noble" w:date="2023-06-30T12:44:00Z">
              <w:r w:rsidRPr="00427B7F">
                <w:rPr>
                  <w:rFonts w:ascii="Times New Roman" w:eastAsia="Helvetica" w:hAnsi="Times New Roman" w:cs="Times New Roman"/>
                  <w:color w:val="000000"/>
                  <w:sz w:val="22"/>
                  <w:szCs w:val="22"/>
                  <w:rPrChange w:id="1631"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2" w:author="Daniel Noble" w:date="2023-06-30T12:44:00Z"/>
                <w:rFonts w:ascii="Times New Roman" w:hAnsi="Times New Roman" w:cs="Times New Roman"/>
                <w:rPrChange w:id="1633" w:author="Daniel Noble" w:date="2023-06-30T12:50:00Z">
                  <w:rPr>
                    <w:ins w:id="1634" w:author="Daniel Noble" w:date="2023-06-30T12:44:00Z"/>
                  </w:rPr>
                </w:rPrChange>
              </w:rPr>
              <w:pPrChange w:id="1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36" w:author="Daniel Noble" w:date="2023-06-30T12:44:00Z">
              <w:r w:rsidRPr="00427B7F">
                <w:rPr>
                  <w:rFonts w:ascii="Times New Roman" w:eastAsia="Helvetica" w:hAnsi="Times New Roman" w:cs="Times New Roman"/>
                  <w:color w:val="000000"/>
                  <w:sz w:val="22"/>
                  <w:szCs w:val="22"/>
                  <w:rPrChange w:id="1637"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16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9" w:author="Daniel Noble" w:date="2023-06-30T12:44:00Z"/>
                <w:rFonts w:ascii="Times New Roman" w:hAnsi="Times New Roman" w:cs="Times New Roman"/>
                <w:rPrChange w:id="1640" w:author="Daniel Noble" w:date="2023-06-30T12:50:00Z">
                  <w:rPr>
                    <w:ins w:id="1641" w:author="Daniel Noble" w:date="2023-06-30T12:44:00Z"/>
                  </w:rPr>
                </w:rPrChange>
              </w:rPr>
              <w:pPrChange w:id="1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43" w:author="Daniel Noble" w:date="2023-06-30T12:44:00Z"/>
                <w:rFonts w:ascii="Times New Roman" w:hAnsi="Times New Roman" w:cs="Times New Roman"/>
                <w:rPrChange w:id="1644" w:author="Daniel Noble" w:date="2023-06-30T12:50:00Z">
                  <w:rPr>
                    <w:ins w:id="1645" w:author="Daniel Noble" w:date="2023-06-30T12:44:00Z"/>
                  </w:rPr>
                </w:rPrChange>
              </w:rPr>
              <w:pPrChange w:id="16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7" w:author="Daniel Noble" w:date="2023-06-30T12:44:00Z">
              <w:r w:rsidRPr="00427B7F">
                <w:rPr>
                  <w:rFonts w:ascii="Times New Roman" w:eastAsia="Helvetica" w:hAnsi="Times New Roman" w:cs="Times New Roman"/>
                  <w:color w:val="000000"/>
                  <w:sz w:val="22"/>
                  <w:szCs w:val="22"/>
                  <w:rPrChange w:id="1648"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49" w:author="Daniel Noble" w:date="2023-06-30T12:44:00Z"/>
                <w:rFonts w:ascii="Times New Roman" w:hAnsi="Times New Roman" w:cs="Times New Roman"/>
                <w:rPrChange w:id="1650" w:author="Daniel Noble" w:date="2023-06-30T12:50:00Z">
                  <w:rPr>
                    <w:ins w:id="1651" w:author="Daniel Noble" w:date="2023-06-30T12:44:00Z"/>
                  </w:rPr>
                </w:rPrChange>
              </w:rPr>
              <w:pPrChange w:id="16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3" w:author="Daniel Noble" w:date="2023-06-30T12:44:00Z">
              <w:r w:rsidRPr="00427B7F">
                <w:rPr>
                  <w:rFonts w:ascii="Times New Roman" w:eastAsia="Helvetica" w:hAnsi="Times New Roman" w:cs="Times New Roman"/>
                  <w:color w:val="000000"/>
                  <w:sz w:val="22"/>
                  <w:szCs w:val="22"/>
                  <w:rPrChange w:id="1654"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55" w:author="Daniel Noble" w:date="2023-06-30T12:44:00Z"/>
                <w:rFonts w:ascii="Times New Roman" w:hAnsi="Times New Roman" w:cs="Times New Roman"/>
                <w:rPrChange w:id="1656" w:author="Daniel Noble" w:date="2023-06-30T12:50:00Z">
                  <w:rPr>
                    <w:ins w:id="1657" w:author="Daniel Noble" w:date="2023-06-30T12:44:00Z"/>
                  </w:rPr>
                </w:rPrChange>
              </w:rPr>
              <w:pPrChange w:id="1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9" w:author="Daniel Noble" w:date="2023-06-30T12:44:00Z">
              <w:r w:rsidRPr="00427B7F">
                <w:rPr>
                  <w:rFonts w:ascii="Times New Roman" w:eastAsia="Helvetica" w:hAnsi="Times New Roman" w:cs="Times New Roman"/>
                  <w:color w:val="000000"/>
                  <w:sz w:val="22"/>
                  <w:szCs w:val="22"/>
                  <w:rPrChange w:id="1660"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16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62" w:author="Daniel Noble" w:date="2023-06-30T12:44:00Z"/>
                <w:rFonts w:ascii="Times New Roman" w:hAnsi="Times New Roman" w:cs="Times New Roman"/>
                <w:rPrChange w:id="1663" w:author="Daniel Noble" w:date="2023-06-30T12:50:00Z">
                  <w:rPr>
                    <w:ins w:id="1664" w:author="Daniel Noble" w:date="2023-06-30T12:44:00Z"/>
                  </w:rPr>
                </w:rPrChange>
              </w:rPr>
              <w:pPrChange w:id="1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66" w:author="Daniel Noble" w:date="2023-06-30T12:44:00Z"/>
                <w:rFonts w:ascii="Times New Roman" w:hAnsi="Times New Roman" w:cs="Times New Roman"/>
                <w:rPrChange w:id="1667" w:author="Daniel Noble" w:date="2023-06-30T12:50:00Z">
                  <w:rPr>
                    <w:ins w:id="1668" w:author="Daniel Noble" w:date="2023-06-30T12:44:00Z"/>
                  </w:rPr>
                </w:rPrChange>
              </w:rPr>
              <w:pPrChange w:id="16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0" w:author="Daniel Noble" w:date="2023-06-30T12:44:00Z">
              <w:r w:rsidRPr="00427B7F">
                <w:rPr>
                  <w:rFonts w:ascii="Times New Roman" w:eastAsia="Helvetica" w:hAnsi="Times New Roman" w:cs="Times New Roman"/>
                  <w:color w:val="000000"/>
                  <w:sz w:val="22"/>
                  <w:szCs w:val="22"/>
                  <w:rPrChange w:id="1671"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72" w:author="Daniel Noble" w:date="2023-06-30T12:44:00Z"/>
                <w:rFonts w:ascii="Times New Roman" w:hAnsi="Times New Roman" w:cs="Times New Roman"/>
                <w:rPrChange w:id="1673" w:author="Daniel Noble" w:date="2023-06-30T12:50:00Z">
                  <w:rPr>
                    <w:ins w:id="1674" w:author="Daniel Noble" w:date="2023-06-30T12:44:00Z"/>
                  </w:rPr>
                </w:rPrChange>
              </w:rPr>
              <w:pPrChange w:id="16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6" w:author="Daniel Noble" w:date="2023-06-30T12:44:00Z">
              <w:r w:rsidRPr="00427B7F">
                <w:rPr>
                  <w:rFonts w:ascii="Times New Roman" w:eastAsia="Helvetica" w:hAnsi="Times New Roman" w:cs="Times New Roman"/>
                  <w:color w:val="000000"/>
                  <w:sz w:val="22"/>
                  <w:szCs w:val="22"/>
                  <w:rPrChange w:id="1677"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78" w:author="Daniel Noble" w:date="2023-06-30T12:44:00Z"/>
                <w:rFonts w:ascii="Times New Roman" w:hAnsi="Times New Roman" w:cs="Times New Roman"/>
                <w:rPrChange w:id="1679" w:author="Daniel Noble" w:date="2023-06-30T12:50:00Z">
                  <w:rPr>
                    <w:ins w:id="1680" w:author="Daniel Noble" w:date="2023-06-30T12:44:00Z"/>
                  </w:rPr>
                </w:rPrChange>
              </w:rPr>
              <w:pPrChange w:id="1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82" w:author="Daniel Noble" w:date="2023-06-30T12:44:00Z">
              <w:r w:rsidRPr="00427B7F">
                <w:rPr>
                  <w:rFonts w:ascii="Times New Roman" w:eastAsia="Helvetica" w:hAnsi="Times New Roman" w:cs="Times New Roman"/>
                  <w:color w:val="000000"/>
                  <w:sz w:val="22"/>
                  <w:szCs w:val="22"/>
                  <w:rPrChange w:id="1683"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16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5" w:author="Daniel Noble" w:date="2023-06-30T12:44:00Z"/>
                <w:rFonts w:ascii="Times New Roman" w:hAnsi="Times New Roman" w:cs="Times New Roman"/>
                <w:rPrChange w:id="1686" w:author="Daniel Noble" w:date="2023-06-30T12:50:00Z">
                  <w:rPr>
                    <w:ins w:id="1687" w:author="Daniel Noble" w:date="2023-06-30T12:44:00Z"/>
                  </w:rPr>
                </w:rPrChange>
              </w:rPr>
              <w:pPrChange w:id="1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9" w:author="Daniel Noble" w:date="2023-06-30T12:44:00Z"/>
                <w:rFonts w:ascii="Times New Roman" w:hAnsi="Times New Roman" w:cs="Times New Roman"/>
                <w:rPrChange w:id="1690" w:author="Daniel Noble" w:date="2023-06-30T12:50:00Z">
                  <w:rPr>
                    <w:ins w:id="1691" w:author="Daniel Noble" w:date="2023-06-30T12:44:00Z"/>
                  </w:rPr>
                </w:rPrChange>
              </w:rPr>
              <w:pPrChange w:id="16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93" w:author="Daniel Noble" w:date="2023-06-30T12:44:00Z">
              <w:r w:rsidRPr="00427B7F">
                <w:rPr>
                  <w:rFonts w:ascii="Times New Roman" w:eastAsia="Helvetica" w:hAnsi="Times New Roman" w:cs="Times New Roman"/>
                  <w:color w:val="000000"/>
                  <w:sz w:val="22"/>
                  <w:szCs w:val="22"/>
                  <w:rPrChange w:id="1694"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95" w:author="Daniel Noble" w:date="2023-06-30T12:44:00Z"/>
                <w:rFonts w:ascii="Times New Roman" w:hAnsi="Times New Roman" w:cs="Times New Roman"/>
                <w:rPrChange w:id="1696" w:author="Daniel Noble" w:date="2023-06-30T12:50:00Z">
                  <w:rPr>
                    <w:ins w:id="1697" w:author="Daniel Noble" w:date="2023-06-30T12:44:00Z"/>
                  </w:rPr>
                </w:rPrChange>
              </w:rPr>
              <w:pPrChange w:id="16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99" w:author="Daniel Noble" w:date="2023-06-30T12:44:00Z">
              <w:r w:rsidRPr="00427B7F">
                <w:rPr>
                  <w:rFonts w:ascii="Times New Roman" w:eastAsia="Helvetica" w:hAnsi="Times New Roman" w:cs="Times New Roman"/>
                  <w:color w:val="000000"/>
                  <w:sz w:val="22"/>
                  <w:szCs w:val="22"/>
                  <w:rPrChange w:id="1700"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1" w:author="Daniel Noble" w:date="2023-06-30T12:44:00Z"/>
                <w:rFonts w:ascii="Times New Roman" w:hAnsi="Times New Roman" w:cs="Times New Roman"/>
                <w:rPrChange w:id="1702" w:author="Daniel Noble" w:date="2023-06-30T12:50:00Z">
                  <w:rPr>
                    <w:ins w:id="1703" w:author="Daniel Noble" w:date="2023-06-30T12:44:00Z"/>
                  </w:rPr>
                </w:rPrChange>
              </w:rPr>
              <w:pPrChange w:id="1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05" w:author="Daniel Noble" w:date="2023-06-30T12:44:00Z">
              <w:r w:rsidRPr="00427B7F">
                <w:rPr>
                  <w:rFonts w:ascii="Times New Roman" w:eastAsia="Helvetica" w:hAnsi="Times New Roman" w:cs="Times New Roman"/>
                  <w:color w:val="000000"/>
                  <w:sz w:val="22"/>
                  <w:szCs w:val="22"/>
                  <w:rPrChange w:id="1706"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17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8" w:author="Daniel Noble" w:date="2023-06-30T12:44:00Z"/>
                <w:rFonts w:ascii="Times New Roman" w:hAnsi="Times New Roman" w:cs="Times New Roman"/>
                <w:rPrChange w:id="1709" w:author="Daniel Noble" w:date="2023-06-30T12:50:00Z">
                  <w:rPr>
                    <w:ins w:id="1710" w:author="Daniel Noble" w:date="2023-06-30T12:44:00Z"/>
                  </w:rPr>
                </w:rPrChange>
              </w:rPr>
              <w:pPrChange w:id="1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2" w:author="Daniel Noble" w:date="2023-06-30T12:44:00Z"/>
                <w:rFonts w:ascii="Times New Roman" w:hAnsi="Times New Roman" w:cs="Times New Roman"/>
                <w:rPrChange w:id="1713" w:author="Daniel Noble" w:date="2023-06-30T12:50:00Z">
                  <w:rPr>
                    <w:ins w:id="1714" w:author="Daniel Noble" w:date="2023-06-30T12:44:00Z"/>
                  </w:rPr>
                </w:rPrChange>
              </w:rPr>
              <w:pPrChange w:id="17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16" w:author="Daniel Noble" w:date="2023-06-30T12:44:00Z">
              <w:r w:rsidRPr="00427B7F">
                <w:rPr>
                  <w:rFonts w:ascii="Times New Roman" w:eastAsia="Helvetica" w:hAnsi="Times New Roman" w:cs="Times New Roman"/>
                  <w:color w:val="000000"/>
                  <w:sz w:val="22"/>
                  <w:szCs w:val="22"/>
                  <w:rPrChange w:id="1717"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8" w:author="Daniel Noble" w:date="2023-06-30T12:44:00Z"/>
                <w:rFonts w:ascii="Times New Roman" w:hAnsi="Times New Roman" w:cs="Times New Roman"/>
                <w:rPrChange w:id="1719" w:author="Daniel Noble" w:date="2023-06-30T12:50:00Z">
                  <w:rPr>
                    <w:ins w:id="1720" w:author="Daniel Noble" w:date="2023-06-30T12:44:00Z"/>
                  </w:rPr>
                </w:rPrChange>
              </w:rPr>
              <w:pPrChange w:id="17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22" w:author="Daniel Noble" w:date="2023-06-30T12:44:00Z">
              <w:r w:rsidRPr="00427B7F">
                <w:rPr>
                  <w:rFonts w:ascii="Times New Roman" w:eastAsia="Helvetica" w:hAnsi="Times New Roman" w:cs="Times New Roman"/>
                  <w:color w:val="000000"/>
                  <w:sz w:val="22"/>
                  <w:szCs w:val="22"/>
                  <w:rPrChange w:id="1723"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24" w:author="Daniel Noble" w:date="2023-06-30T12:44:00Z"/>
                <w:rFonts w:ascii="Times New Roman" w:hAnsi="Times New Roman" w:cs="Times New Roman"/>
                <w:rPrChange w:id="1725" w:author="Daniel Noble" w:date="2023-06-30T12:50:00Z">
                  <w:rPr>
                    <w:ins w:id="1726" w:author="Daniel Noble" w:date="2023-06-30T12:44:00Z"/>
                  </w:rPr>
                </w:rPrChange>
              </w:rPr>
              <w:pPrChange w:id="1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28" w:author="Daniel Noble" w:date="2023-06-30T12:44:00Z">
              <w:r w:rsidRPr="00427B7F">
                <w:rPr>
                  <w:rFonts w:ascii="Times New Roman" w:eastAsia="Helvetica" w:hAnsi="Times New Roman" w:cs="Times New Roman"/>
                  <w:color w:val="000000"/>
                  <w:sz w:val="22"/>
                  <w:szCs w:val="22"/>
                  <w:rPrChange w:id="1729"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17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31" w:author="Daniel Noble" w:date="2023-06-30T12:44:00Z"/>
                <w:rFonts w:ascii="Times New Roman" w:hAnsi="Times New Roman" w:cs="Times New Roman"/>
                <w:rPrChange w:id="1732" w:author="Daniel Noble" w:date="2023-06-30T12:50:00Z">
                  <w:rPr>
                    <w:ins w:id="1733" w:author="Daniel Noble" w:date="2023-06-30T12:44:00Z"/>
                  </w:rPr>
                </w:rPrChange>
              </w:rPr>
              <w:pPrChange w:id="1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35" w:author="Daniel Noble" w:date="2023-06-30T12:44:00Z"/>
                <w:rFonts w:ascii="Times New Roman" w:hAnsi="Times New Roman" w:cs="Times New Roman"/>
                <w:rPrChange w:id="1736" w:author="Daniel Noble" w:date="2023-06-30T12:50:00Z">
                  <w:rPr>
                    <w:ins w:id="1737" w:author="Daniel Noble" w:date="2023-06-30T12:44:00Z"/>
                  </w:rPr>
                </w:rPrChange>
              </w:rPr>
              <w:pPrChange w:id="17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9" w:author="Daniel Noble" w:date="2023-06-30T12:44:00Z">
              <w:r w:rsidRPr="00427B7F">
                <w:rPr>
                  <w:rFonts w:ascii="Times New Roman" w:eastAsia="Helvetica" w:hAnsi="Times New Roman" w:cs="Times New Roman"/>
                  <w:color w:val="000000"/>
                  <w:sz w:val="22"/>
                  <w:szCs w:val="22"/>
                  <w:rPrChange w:id="1740"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1" w:author="Daniel Noble" w:date="2023-06-30T12:44:00Z"/>
                <w:rFonts w:ascii="Times New Roman" w:hAnsi="Times New Roman" w:cs="Times New Roman"/>
                <w:rPrChange w:id="1742" w:author="Daniel Noble" w:date="2023-06-30T12:50:00Z">
                  <w:rPr>
                    <w:ins w:id="1743" w:author="Daniel Noble" w:date="2023-06-30T12:44:00Z"/>
                  </w:rPr>
                </w:rPrChange>
              </w:rPr>
              <w:pPrChange w:id="17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5" w:author="Daniel Noble" w:date="2023-06-30T12:44:00Z">
              <w:r w:rsidRPr="00427B7F">
                <w:rPr>
                  <w:rFonts w:ascii="Times New Roman" w:eastAsia="Helvetica" w:hAnsi="Times New Roman" w:cs="Times New Roman"/>
                  <w:color w:val="000000"/>
                  <w:sz w:val="22"/>
                  <w:szCs w:val="22"/>
                  <w:rPrChange w:id="1746"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7" w:author="Daniel Noble" w:date="2023-06-30T12:44:00Z"/>
                <w:rFonts w:ascii="Times New Roman" w:hAnsi="Times New Roman" w:cs="Times New Roman"/>
                <w:rPrChange w:id="1748" w:author="Daniel Noble" w:date="2023-06-30T12:50:00Z">
                  <w:rPr>
                    <w:ins w:id="1749" w:author="Daniel Noble" w:date="2023-06-30T12:44:00Z"/>
                  </w:rPr>
                </w:rPrChange>
              </w:rPr>
              <w:pPrChange w:id="17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1" w:author="Daniel Noble" w:date="2023-06-30T12:44:00Z">
              <w:r w:rsidRPr="00427B7F">
                <w:rPr>
                  <w:rFonts w:ascii="Times New Roman" w:eastAsia="Helvetica" w:hAnsi="Times New Roman" w:cs="Times New Roman"/>
                  <w:color w:val="000000"/>
                  <w:sz w:val="22"/>
                  <w:szCs w:val="22"/>
                  <w:rPrChange w:id="1752"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17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4" w:author="Daniel Noble" w:date="2023-06-30T12:44:00Z"/>
                <w:rFonts w:ascii="Times New Roman" w:hAnsi="Times New Roman" w:cs="Times New Roman"/>
                <w:rPrChange w:id="1755" w:author="Daniel Noble" w:date="2023-06-30T12:50:00Z">
                  <w:rPr>
                    <w:ins w:id="1756" w:author="Daniel Noble" w:date="2023-06-30T12:44:00Z"/>
                  </w:rPr>
                </w:rPrChange>
              </w:rPr>
              <w:pPrChange w:id="1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8" w:author="Daniel Noble" w:date="2023-06-30T12:44:00Z"/>
                <w:rFonts w:ascii="Times New Roman" w:hAnsi="Times New Roman" w:cs="Times New Roman"/>
                <w:rPrChange w:id="1759" w:author="Daniel Noble" w:date="2023-06-30T12:50:00Z">
                  <w:rPr>
                    <w:ins w:id="1760" w:author="Daniel Noble" w:date="2023-06-30T12:44:00Z"/>
                  </w:rPr>
                </w:rPrChange>
              </w:rPr>
              <w:pPrChange w:id="17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2" w:author="Daniel Noble" w:date="2023-06-30T12:44:00Z">
              <w:r w:rsidRPr="00427B7F">
                <w:rPr>
                  <w:rFonts w:ascii="Times New Roman" w:eastAsia="Helvetica" w:hAnsi="Times New Roman" w:cs="Times New Roman"/>
                  <w:color w:val="000000"/>
                  <w:sz w:val="22"/>
                  <w:szCs w:val="22"/>
                  <w:rPrChange w:id="1763"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64" w:author="Daniel Noble" w:date="2023-06-30T12:44:00Z"/>
                <w:rFonts w:ascii="Times New Roman" w:hAnsi="Times New Roman" w:cs="Times New Roman"/>
                <w:rPrChange w:id="1765" w:author="Daniel Noble" w:date="2023-06-30T12:50:00Z">
                  <w:rPr>
                    <w:ins w:id="1766" w:author="Daniel Noble" w:date="2023-06-30T12:44:00Z"/>
                  </w:rPr>
                </w:rPrChange>
              </w:rPr>
              <w:pPrChange w:id="17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8" w:author="Daniel Noble" w:date="2023-06-30T12:44:00Z">
              <w:r w:rsidRPr="00427B7F">
                <w:rPr>
                  <w:rFonts w:ascii="Times New Roman" w:eastAsia="Helvetica" w:hAnsi="Times New Roman" w:cs="Times New Roman"/>
                  <w:color w:val="000000"/>
                  <w:sz w:val="22"/>
                  <w:szCs w:val="22"/>
                  <w:rPrChange w:id="1769"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0" w:author="Daniel Noble" w:date="2023-06-30T12:44:00Z"/>
                <w:rFonts w:ascii="Times New Roman" w:hAnsi="Times New Roman" w:cs="Times New Roman"/>
                <w:rPrChange w:id="1771" w:author="Daniel Noble" w:date="2023-06-30T12:50:00Z">
                  <w:rPr>
                    <w:ins w:id="1772" w:author="Daniel Noble" w:date="2023-06-30T12:44:00Z"/>
                  </w:rPr>
                </w:rPrChange>
              </w:rPr>
              <w:pPrChange w:id="17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74" w:author="Daniel Noble" w:date="2023-06-30T12:44:00Z">
              <w:r w:rsidRPr="00427B7F">
                <w:rPr>
                  <w:rFonts w:ascii="Times New Roman" w:eastAsia="Helvetica" w:hAnsi="Times New Roman" w:cs="Times New Roman"/>
                  <w:color w:val="000000"/>
                  <w:sz w:val="22"/>
                  <w:szCs w:val="22"/>
                  <w:rPrChange w:id="1775"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17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7" w:author="Daniel Noble" w:date="2023-06-30T12:44:00Z"/>
                <w:rFonts w:ascii="Times New Roman" w:hAnsi="Times New Roman" w:cs="Times New Roman"/>
                <w:rPrChange w:id="1778" w:author="Daniel Noble" w:date="2023-06-30T12:50:00Z">
                  <w:rPr>
                    <w:ins w:id="1779" w:author="Daniel Noble" w:date="2023-06-30T12:44:00Z"/>
                  </w:rPr>
                </w:rPrChange>
              </w:rPr>
              <w:pPrChange w:id="1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1" w:author="Daniel Noble" w:date="2023-06-30T12:44:00Z"/>
                <w:rFonts w:ascii="Times New Roman" w:hAnsi="Times New Roman" w:cs="Times New Roman"/>
                <w:rPrChange w:id="1782" w:author="Daniel Noble" w:date="2023-06-30T12:50:00Z">
                  <w:rPr>
                    <w:ins w:id="1783" w:author="Daniel Noble" w:date="2023-06-30T12:44:00Z"/>
                  </w:rPr>
                </w:rPrChange>
              </w:rPr>
              <w:pPrChange w:id="17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5" w:author="Daniel Noble" w:date="2023-06-30T12:44:00Z">
              <w:r w:rsidRPr="00427B7F">
                <w:rPr>
                  <w:rFonts w:ascii="Times New Roman" w:eastAsia="Helvetica" w:hAnsi="Times New Roman" w:cs="Times New Roman"/>
                  <w:color w:val="000000"/>
                  <w:sz w:val="22"/>
                  <w:szCs w:val="22"/>
                  <w:rPrChange w:id="1786"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7" w:author="Daniel Noble" w:date="2023-06-30T12:44:00Z"/>
                <w:rFonts w:ascii="Times New Roman" w:hAnsi="Times New Roman" w:cs="Times New Roman"/>
                <w:rPrChange w:id="1788" w:author="Daniel Noble" w:date="2023-06-30T12:50:00Z">
                  <w:rPr>
                    <w:ins w:id="1789" w:author="Daniel Noble" w:date="2023-06-30T12:44:00Z"/>
                  </w:rPr>
                </w:rPrChange>
              </w:rPr>
              <w:pPrChange w:id="17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1" w:author="Daniel Noble" w:date="2023-06-30T12:44:00Z">
              <w:r w:rsidRPr="00427B7F">
                <w:rPr>
                  <w:rFonts w:ascii="Times New Roman" w:eastAsia="Helvetica" w:hAnsi="Times New Roman" w:cs="Times New Roman"/>
                  <w:color w:val="000000"/>
                  <w:sz w:val="22"/>
                  <w:szCs w:val="22"/>
                  <w:rPrChange w:id="1792"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93" w:author="Daniel Noble" w:date="2023-06-30T12:44:00Z"/>
                <w:rFonts w:ascii="Times New Roman" w:hAnsi="Times New Roman" w:cs="Times New Roman"/>
                <w:rPrChange w:id="1794" w:author="Daniel Noble" w:date="2023-06-30T12:50:00Z">
                  <w:rPr>
                    <w:ins w:id="1795" w:author="Daniel Noble" w:date="2023-06-30T12:44:00Z"/>
                  </w:rPr>
                </w:rPrChange>
              </w:rPr>
              <w:pPrChange w:id="17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7" w:author="Daniel Noble" w:date="2023-06-30T12:44:00Z">
              <w:r w:rsidRPr="00427B7F">
                <w:rPr>
                  <w:rFonts w:ascii="Times New Roman" w:eastAsia="Helvetica" w:hAnsi="Times New Roman" w:cs="Times New Roman"/>
                  <w:color w:val="000000"/>
                  <w:sz w:val="22"/>
                  <w:szCs w:val="22"/>
                  <w:rPrChange w:id="1798"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17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00" w:author="Daniel Noble" w:date="2023-06-30T12:44:00Z"/>
                <w:rFonts w:ascii="Times New Roman" w:hAnsi="Times New Roman" w:cs="Times New Roman"/>
                <w:rPrChange w:id="1801" w:author="Daniel Noble" w:date="2023-06-30T12:50:00Z">
                  <w:rPr>
                    <w:ins w:id="1802" w:author="Daniel Noble" w:date="2023-06-30T12:44:00Z"/>
                  </w:rPr>
                </w:rPrChange>
              </w:rPr>
              <w:pPrChange w:id="1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04" w:author="Daniel Noble" w:date="2023-06-30T12:44:00Z"/>
                <w:rFonts w:ascii="Times New Roman" w:hAnsi="Times New Roman" w:cs="Times New Roman"/>
                <w:rPrChange w:id="1805" w:author="Daniel Noble" w:date="2023-06-30T12:50:00Z">
                  <w:rPr>
                    <w:ins w:id="1806" w:author="Daniel Noble" w:date="2023-06-30T12:44:00Z"/>
                  </w:rPr>
                </w:rPrChange>
              </w:rPr>
              <w:pPrChange w:id="18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8" w:author="Daniel Noble" w:date="2023-06-30T12:44:00Z">
              <w:r w:rsidRPr="00427B7F">
                <w:rPr>
                  <w:rFonts w:ascii="Times New Roman" w:eastAsia="Helvetica" w:hAnsi="Times New Roman" w:cs="Times New Roman"/>
                  <w:color w:val="000000"/>
                  <w:sz w:val="22"/>
                  <w:szCs w:val="22"/>
                  <w:rPrChange w:id="1809"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10" w:author="Daniel Noble" w:date="2023-06-30T12:44:00Z"/>
                <w:rFonts w:ascii="Times New Roman" w:hAnsi="Times New Roman" w:cs="Times New Roman"/>
                <w:rPrChange w:id="1811" w:author="Daniel Noble" w:date="2023-06-30T12:50:00Z">
                  <w:rPr>
                    <w:ins w:id="1812" w:author="Daniel Noble" w:date="2023-06-30T12:44:00Z"/>
                  </w:rPr>
                </w:rPrChange>
              </w:rPr>
              <w:pPrChange w:id="18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14" w:author="Daniel Noble" w:date="2023-06-30T12:44:00Z">
              <w:r w:rsidRPr="00427B7F">
                <w:rPr>
                  <w:rFonts w:ascii="Times New Roman" w:eastAsia="Helvetica" w:hAnsi="Times New Roman" w:cs="Times New Roman"/>
                  <w:color w:val="000000"/>
                  <w:sz w:val="22"/>
                  <w:szCs w:val="22"/>
                  <w:rPrChange w:id="1815"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16" w:author="Daniel Noble" w:date="2023-06-30T12:44:00Z"/>
                <w:rFonts w:ascii="Times New Roman" w:hAnsi="Times New Roman" w:cs="Times New Roman"/>
                <w:rPrChange w:id="1817" w:author="Daniel Noble" w:date="2023-06-30T12:50:00Z">
                  <w:rPr>
                    <w:ins w:id="1818" w:author="Daniel Noble" w:date="2023-06-30T12:44:00Z"/>
                  </w:rPr>
                </w:rPrChange>
              </w:rPr>
              <w:pPrChange w:id="18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20" w:author="Daniel Noble" w:date="2023-06-30T12:44:00Z">
              <w:r w:rsidRPr="00427B7F">
                <w:rPr>
                  <w:rFonts w:ascii="Times New Roman" w:eastAsia="Helvetica" w:hAnsi="Times New Roman" w:cs="Times New Roman"/>
                  <w:color w:val="000000"/>
                  <w:sz w:val="22"/>
                  <w:szCs w:val="22"/>
                  <w:rPrChange w:id="1821"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18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3" w:author="Daniel Noble" w:date="2023-06-30T12:44:00Z"/>
                <w:rFonts w:ascii="Times New Roman" w:hAnsi="Times New Roman" w:cs="Times New Roman"/>
                <w:rPrChange w:id="1824" w:author="Daniel Noble" w:date="2023-06-30T12:50:00Z">
                  <w:rPr>
                    <w:ins w:id="1825" w:author="Daniel Noble" w:date="2023-06-30T12:44:00Z"/>
                  </w:rPr>
                </w:rPrChange>
              </w:rPr>
              <w:pPrChange w:id="1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7" w:author="Daniel Noble" w:date="2023-06-30T12:44:00Z"/>
                <w:rFonts w:ascii="Times New Roman" w:hAnsi="Times New Roman" w:cs="Times New Roman"/>
                <w:rPrChange w:id="1828" w:author="Daniel Noble" w:date="2023-06-30T12:50:00Z">
                  <w:rPr>
                    <w:ins w:id="1829" w:author="Daniel Noble" w:date="2023-06-30T12:44:00Z"/>
                  </w:rPr>
                </w:rPrChange>
              </w:rPr>
              <w:pPrChange w:id="18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1" w:author="Daniel Noble" w:date="2023-06-30T12:44:00Z">
              <w:r w:rsidRPr="00427B7F">
                <w:rPr>
                  <w:rFonts w:ascii="Times New Roman" w:eastAsia="Helvetica" w:hAnsi="Times New Roman" w:cs="Times New Roman"/>
                  <w:color w:val="000000"/>
                  <w:sz w:val="22"/>
                  <w:szCs w:val="22"/>
                  <w:rPrChange w:id="1832"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33" w:author="Daniel Noble" w:date="2023-06-30T12:44:00Z"/>
                <w:rFonts w:ascii="Times New Roman" w:hAnsi="Times New Roman" w:cs="Times New Roman"/>
                <w:rPrChange w:id="1834" w:author="Daniel Noble" w:date="2023-06-30T12:50:00Z">
                  <w:rPr>
                    <w:ins w:id="1835" w:author="Daniel Noble" w:date="2023-06-30T12:44:00Z"/>
                  </w:rPr>
                </w:rPrChange>
              </w:rPr>
              <w:pPrChange w:id="18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7" w:author="Daniel Noble" w:date="2023-06-30T12:44:00Z">
              <w:r w:rsidRPr="00427B7F">
                <w:rPr>
                  <w:rFonts w:ascii="Times New Roman" w:eastAsia="Helvetica" w:hAnsi="Times New Roman" w:cs="Times New Roman"/>
                  <w:color w:val="000000"/>
                  <w:sz w:val="22"/>
                  <w:szCs w:val="22"/>
                  <w:rPrChange w:id="1838"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39" w:author="Daniel Noble" w:date="2023-06-30T12:44:00Z"/>
                <w:rFonts w:ascii="Times New Roman" w:hAnsi="Times New Roman" w:cs="Times New Roman"/>
                <w:rPrChange w:id="1840" w:author="Daniel Noble" w:date="2023-06-30T12:50:00Z">
                  <w:rPr>
                    <w:ins w:id="1841" w:author="Daniel Noble" w:date="2023-06-30T12:44:00Z"/>
                  </w:rPr>
                </w:rPrChange>
              </w:rPr>
              <w:pPrChange w:id="18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43" w:author="Daniel Noble" w:date="2023-06-30T12:44:00Z">
              <w:r w:rsidRPr="00427B7F">
                <w:rPr>
                  <w:rFonts w:ascii="Times New Roman" w:eastAsia="Helvetica" w:hAnsi="Times New Roman" w:cs="Times New Roman"/>
                  <w:color w:val="000000"/>
                  <w:sz w:val="22"/>
                  <w:szCs w:val="22"/>
                  <w:rPrChange w:id="1844"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18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46" w:author="Daniel Noble" w:date="2023-06-30T12:44:00Z"/>
                <w:rFonts w:ascii="Times New Roman" w:hAnsi="Times New Roman" w:cs="Times New Roman"/>
                <w:rPrChange w:id="1847" w:author="Daniel Noble" w:date="2023-06-30T12:50:00Z">
                  <w:rPr>
                    <w:ins w:id="1848" w:author="Daniel Noble" w:date="2023-06-30T12:44:00Z"/>
                  </w:rPr>
                </w:rPrChange>
              </w:rPr>
              <w:pPrChange w:id="1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50" w:author="Daniel Noble" w:date="2023-06-30T12:44:00Z"/>
                <w:rFonts w:ascii="Times New Roman" w:hAnsi="Times New Roman" w:cs="Times New Roman"/>
                <w:rPrChange w:id="1851" w:author="Daniel Noble" w:date="2023-06-30T12:50:00Z">
                  <w:rPr>
                    <w:ins w:id="1852" w:author="Daniel Noble" w:date="2023-06-30T12:44:00Z"/>
                  </w:rPr>
                </w:rPrChange>
              </w:rPr>
              <w:pPrChange w:id="18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4" w:author="Daniel Noble" w:date="2023-06-30T12:44:00Z">
              <w:r w:rsidRPr="00427B7F">
                <w:rPr>
                  <w:rFonts w:ascii="Times New Roman" w:eastAsia="Helvetica" w:hAnsi="Times New Roman" w:cs="Times New Roman"/>
                  <w:color w:val="000000"/>
                  <w:sz w:val="22"/>
                  <w:szCs w:val="22"/>
                  <w:rPrChange w:id="1855"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56" w:author="Daniel Noble" w:date="2023-06-30T12:44:00Z"/>
                <w:rFonts w:ascii="Times New Roman" w:hAnsi="Times New Roman" w:cs="Times New Roman"/>
                <w:rPrChange w:id="1857" w:author="Daniel Noble" w:date="2023-06-30T12:50:00Z">
                  <w:rPr>
                    <w:ins w:id="1858" w:author="Daniel Noble" w:date="2023-06-30T12:44:00Z"/>
                  </w:rPr>
                </w:rPrChange>
              </w:rPr>
              <w:pPrChange w:id="18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0" w:author="Daniel Noble" w:date="2023-06-30T12:44:00Z">
              <w:r w:rsidRPr="00427B7F">
                <w:rPr>
                  <w:rFonts w:ascii="Times New Roman" w:eastAsia="Helvetica" w:hAnsi="Times New Roman" w:cs="Times New Roman"/>
                  <w:color w:val="000000"/>
                  <w:sz w:val="22"/>
                  <w:szCs w:val="22"/>
                  <w:rPrChange w:id="1861"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2" w:author="Daniel Noble" w:date="2023-06-30T12:44:00Z"/>
                <w:rFonts w:ascii="Times New Roman" w:hAnsi="Times New Roman" w:cs="Times New Roman"/>
                <w:rPrChange w:id="1863" w:author="Daniel Noble" w:date="2023-06-30T12:50:00Z">
                  <w:rPr>
                    <w:ins w:id="1864" w:author="Daniel Noble" w:date="2023-06-30T12:44:00Z"/>
                  </w:rPr>
                </w:rPrChange>
              </w:rPr>
              <w:pPrChange w:id="18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6" w:author="Daniel Noble" w:date="2023-06-30T12:44:00Z">
              <w:r w:rsidRPr="00427B7F">
                <w:rPr>
                  <w:rFonts w:ascii="Times New Roman" w:eastAsia="Helvetica" w:hAnsi="Times New Roman" w:cs="Times New Roman"/>
                  <w:color w:val="000000"/>
                  <w:sz w:val="22"/>
                  <w:szCs w:val="22"/>
                  <w:rPrChange w:id="1867"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18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9" w:author="Daniel Noble" w:date="2023-06-30T12:44:00Z"/>
                <w:rFonts w:ascii="Times New Roman" w:hAnsi="Times New Roman" w:cs="Times New Roman"/>
                <w:rPrChange w:id="1870" w:author="Daniel Noble" w:date="2023-06-30T12:50:00Z">
                  <w:rPr>
                    <w:ins w:id="1871" w:author="Daniel Noble" w:date="2023-06-30T12:44:00Z"/>
                  </w:rPr>
                </w:rPrChange>
              </w:rPr>
              <w:pPrChange w:id="1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73" w:author="Daniel Noble" w:date="2023-06-30T12:44:00Z"/>
                <w:rFonts w:ascii="Times New Roman" w:hAnsi="Times New Roman" w:cs="Times New Roman"/>
                <w:rPrChange w:id="1874" w:author="Daniel Noble" w:date="2023-06-30T12:50:00Z">
                  <w:rPr>
                    <w:ins w:id="1875" w:author="Daniel Noble" w:date="2023-06-30T12:44:00Z"/>
                  </w:rPr>
                </w:rPrChange>
              </w:rPr>
              <w:pPrChange w:id="18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7" w:author="Daniel Noble" w:date="2023-06-30T12:44:00Z">
              <w:r w:rsidRPr="00427B7F">
                <w:rPr>
                  <w:rFonts w:ascii="Times New Roman" w:eastAsia="Helvetica" w:hAnsi="Times New Roman" w:cs="Times New Roman"/>
                  <w:color w:val="000000"/>
                  <w:sz w:val="22"/>
                  <w:szCs w:val="22"/>
                  <w:rPrChange w:id="1878"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79" w:author="Daniel Noble" w:date="2023-06-30T12:44:00Z"/>
                <w:rFonts w:ascii="Times New Roman" w:hAnsi="Times New Roman" w:cs="Times New Roman"/>
                <w:rPrChange w:id="1880" w:author="Daniel Noble" w:date="2023-06-30T12:50:00Z">
                  <w:rPr>
                    <w:ins w:id="1881" w:author="Daniel Noble" w:date="2023-06-30T12:44:00Z"/>
                  </w:rPr>
                </w:rPrChange>
              </w:rPr>
              <w:pPrChange w:id="18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3" w:author="Daniel Noble" w:date="2023-06-30T12:44:00Z">
              <w:r w:rsidRPr="00427B7F">
                <w:rPr>
                  <w:rFonts w:ascii="Times New Roman" w:eastAsia="Helvetica" w:hAnsi="Times New Roman" w:cs="Times New Roman"/>
                  <w:color w:val="000000"/>
                  <w:sz w:val="22"/>
                  <w:szCs w:val="22"/>
                  <w:rPrChange w:id="1884"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85" w:author="Daniel Noble" w:date="2023-06-30T12:44:00Z"/>
                <w:rFonts w:ascii="Times New Roman" w:hAnsi="Times New Roman" w:cs="Times New Roman"/>
                <w:rPrChange w:id="1886" w:author="Daniel Noble" w:date="2023-06-30T12:50:00Z">
                  <w:rPr>
                    <w:ins w:id="1887" w:author="Daniel Noble" w:date="2023-06-30T12:44:00Z"/>
                  </w:rPr>
                </w:rPrChange>
              </w:rPr>
              <w:pPrChange w:id="18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9" w:author="Daniel Noble" w:date="2023-06-30T12:44:00Z">
              <w:r w:rsidRPr="00427B7F">
                <w:rPr>
                  <w:rFonts w:ascii="Times New Roman" w:eastAsia="Helvetica" w:hAnsi="Times New Roman" w:cs="Times New Roman"/>
                  <w:color w:val="000000"/>
                  <w:sz w:val="22"/>
                  <w:szCs w:val="22"/>
                  <w:rPrChange w:id="1890"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18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92" w:author="Daniel Noble" w:date="2023-06-30T12:44:00Z"/>
                <w:rFonts w:ascii="Times New Roman" w:hAnsi="Times New Roman" w:cs="Times New Roman"/>
                <w:rPrChange w:id="1893" w:author="Daniel Noble" w:date="2023-06-30T12:50:00Z">
                  <w:rPr>
                    <w:ins w:id="1894" w:author="Daniel Noble" w:date="2023-06-30T12:44:00Z"/>
                  </w:rPr>
                </w:rPrChange>
              </w:rPr>
              <w:pPrChange w:id="1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96" w:author="Daniel Noble" w:date="2023-06-30T12:44:00Z"/>
                <w:rFonts w:ascii="Times New Roman" w:hAnsi="Times New Roman" w:cs="Times New Roman"/>
                <w:rPrChange w:id="1897" w:author="Daniel Noble" w:date="2023-06-30T12:50:00Z">
                  <w:rPr>
                    <w:ins w:id="1898" w:author="Daniel Noble" w:date="2023-06-30T12:44:00Z"/>
                  </w:rPr>
                </w:rPrChange>
              </w:rPr>
              <w:pPrChange w:id="18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0" w:author="Daniel Noble" w:date="2023-06-30T12:44:00Z">
              <w:r w:rsidRPr="00427B7F">
                <w:rPr>
                  <w:rFonts w:ascii="Times New Roman" w:eastAsia="Helvetica" w:hAnsi="Times New Roman" w:cs="Times New Roman"/>
                  <w:color w:val="000000"/>
                  <w:sz w:val="22"/>
                  <w:szCs w:val="22"/>
                  <w:rPrChange w:id="1901"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02" w:author="Daniel Noble" w:date="2023-06-30T12:44:00Z"/>
                <w:rFonts w:ascii="Times New Roman" w:hAnsi="Times New Roman" w:cs="Times New Roman"/>
                <w:rPrChange w:id="1903" w:author="Daniel Noble" w:date="2023-06-30T12:50:00Z">
                  <w:rPr>
                    <w:ins w:id="1904" w:author="Daniel Noble" w:date="2023-06-30T12:44:00Z"/>
                  </w:rPr>
                </w:rPrChange>
              </w:rPr>
              <w:pPrChange w:id="19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6" w:author="Daniel Noble" w:date="2023-06-30T12:44:00Z">
              <w:r w:rsidRPr="00427B7F">
                <w:rPr>
                  <w:rFonts w:ascii="Times New Roman" w:eastAsia="Helvetica" w:hAnsi="Times New Roman" w:cs="Times New Roman"/>
                  <w:color w:val="000000"/>
                  <w:sz w:val="22"/>
                  <w:szCs w:val="22"/>
                  <w:rPrChange w:id="1907"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08" w:author="Daniel Noble" w:date="2023-06-30T12:44:00Z"/>
                <w:rFonts w:ascii="Times New Roman" w:hAnsi="Times New Roman" w:cs="Times New Roman"/>
                <w:rPrChange w:id="1909" w:author="Daniel Noble" w:date="2023-06-30T12:50:00Z">
                  <w:rPr>
                    <w:ins w:id="1910" w:author="Daniel Noble" w:date="2023-06-30T12:44:00Z"/>
                  </w:rPr>
                </w:rPrChange>
              </w:rPr>
              <w:pPrChange w:id="19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2" w:author="Daniel Noble" w:date="2023-06-30T12:44:00Z">
              <w:r w:rsidRPr="00427B7F">
                <w:rPr>
                  <w:rFonts w:ascii="Times New Roman" w:eastAsia="Helvetica" w:hAnsi="Times New Roman" w:cs="Times New Roman"/>
                  <w:color w:val="000000"/>
                  <w:sz w:val="22"/>
                  <w:szCs w:val="22"/>
                  <w:rPrChange w:id="1913"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19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5" w:author="Daniel Noble" w:date="2023-06-30T12:44:00Z"/>
                <w:rFonts w:ascii="Times New Roman" w:hAnsi="Times New Roman" w:cs="Times New Roman"/>
                <w:rPrChange w:id="1916" w:author="Daniel Noble" w:date="2023-06-30T12:50:00Z">
                  <w:rPr>
                    <w:ins w:id="1917" w:author="Daniel Noble" w:date="2023-06-30T12:44:00Z"/>
                  </w:rPr>
                </w:rPrChange>
              </w:rPr>
              <w:pPrChange w:id="1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9" w:author="Daniel Noble" w:date="2023-06-30T12:44:00Z"/>
                <w:rFonts w:ascii="Times New Roman" w:hAnsi="Times New Roman" w:cs="Times New Roman"/>
                <w:rPrChange w:id="1920" w:author="Daniel Noble" w:date="2023-06-30T12:50:00Z">
                  <w:rPr>
                    <w:ins w:id="1921" w:author="Daniel Noble" w:date="2023-06-30T12:44:00Z"/>
                  </w:rPr>
                </w:rPrChange>
              </w:rPr>
              <w:pPrChange w:id="19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3" w:author="Daniel Noble" w:date="2023-06-30T12:44:00Z">
              <w:r w:rsidRPr="00427B7F">
                <w:rPr>
                  <w:rFonts w:ascii="Times New Roman" w:eastAsia="Helvetica" w:hAnsi="Times New Roman" w:cs="Times New Roman"/>
                  <w:color w:val="000000"/>
                  <w:sz w:val="22"/>
                  <w:szCs w:val="22"/>
                  <w:rPrChange w:id="1924"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25" w:author="Daniel Noble" w:date="2023-06-30T12:44:00Z"/>
                <w:rFonts w:ascii="Times New Roman" w:hAnsi="Times New Roman" w:cs="Times New Roman"/>
                <w:rPrChange w:id="1926" w:author="Daniel Noble" w:date="2023-06-30T12:50:00Z">
                  <w:rPr>
                    <w:ins w:id="1927" w:author="Daniel Noble" w:date="2023-06-30T12:44:00Z"/>
                  </w:rPr>
                </w:rPrChange>
              </w:rPr>
              <w:pPrChange w:id="19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9" w:author="Daniel Noble" w:date="2023-06-30T12:44:00Z">
              <w:r w:rsidRPr="00427B7F">
                <w:rPr>
                  <w:rFonts w:ascii="Times New Roman" w:eastAsia="Helvetica" w:hAnsi="Times New Roman" w:cs="Times New Roman"/>
                  <w:color w:val="000000"/>
                  <w:sz w:val="22"/>
                  <w:szCs w:val="22"/>
                  <w:rPrChange w:id="1930"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1" w:author="Daniel Noble" w:date="2023-06-30T12:44:00Z"/>
                <w:rFonts w:ascii="Times New Roman" w:hAnsi="Times New Roman" w:cs="Times New Roman"/>
                <w:rPrChange w:id="1932" w:author="Daniel Noble" w:date="2023-06-30T12:50:00Z">
                  <w:rPr>
                    <w:ins w:id="1933" w:author="Daniel Noble" w:date="2023-06-30T12:44:00Z"/>
                  </w:rPr>
                </w:rPrChange>
              </w:rPr>
              <w:pPrChange w:id="19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5" w:author="Daniel Noble" w:date="2023-06-30T12:44:00Z">
              <w:r w:rsidRPr="00427B7F">
                <w:rPr>
                  <w:rFonts w:ascii="Times New Roman" w:eastAsia="Helvetica" w:hAnsi="Times New Roman" w:cs="Times New Roman"/>
                  <w:color w:val="000000"/>
                  <w:sz w:val="22"/>
                  <w:szCs w:val="22"/>
                  <w:rPrChange w:id="1936"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19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8" w:author="Daniel Noble" w:date="2023-06-30T12:44:00Z"/>
                <w:rFonts w:ascii="Times New Roman" w:hAnsi="Times New Roman" w:cs="Times New Roman"/>
                <w:rPrChange w:id="1939" w:author="Daniel Noble" w:date="2023-06-30T12:50:00Z">
                  <w:rPr>
                    <w:ins w:id="1940" w:author="Daniel Noble" w:date="2023-06-30T12:44:00Z"/>
                  </w:rPr>
                </w:rPrChange>
              </w:rPr>
              <w:pPrChange w:id="1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2" w:author="Daniel Noble" w:date="2023-06-30T12:44:00Z"/>
                <w:rFonts w:ascii="Times New Roman" w:hAnsi="Times New Roman" w:cs="Times New Roman"/>
                <w:rPrChange w:id="1943" w:author="Daniel Noble" w:date="2023-06-30T12:50:00Z">
                  <w:rPr>
                    <w:ins w:id="1944" w:author="Daniel Noble" w:date="2023-06-30T12:44:00Z"/>
                  </w:rPr>
                </w:rPrChange>
              </w:rPr>
              <w:pPrChange w:id="19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6" w:author="Daniel Noble" w:date="2023-06-30T12:44:00Z">
              <w:r w:rsidRPr="00427B7F">
                <w:rPr>
                  <w:rFonts w:ascii="Times New Roman" w:eastAsia="Helvetica" w:hAnsi="Times New Roman" w:cs="Times New Roman"/>
                  <w:color w:val="000000"/>
                  <w:sz w:val="22"/>
                  <w:szCs w:val="22"/>
                  <w:rPrChange w:id="1947"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8" w:author="Daniel Noble" w:date="2023-06-30T12:44:00Z"/>
                <w:rFonts w:ascii="Times New Roman" w:hAnsi="Times New Roman" w:cs="Times New Roman"/>
                <w:rPrChange w:id="1949" w:author="Daniel Noble" w:date="2023-06-30T12:50:00Z">
                  <w:rPr>
                    <w:ins w:id="1950" w:author="Daniel Noble" w:date="2023-06-30T12:44:00Z"/>
                  </w:rPr>
                </w:rPrChange>
              </w:rPr>
              <w:pPrChange w:id="19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2" w:author="Daniel Noble" w:date="2023-06-30T12:44:00Z">
              <w:r w:rsidRPr="00427B7F">
                <w:rPr>
                  <w:rFonts w:ascii="Times New Roman" w:eastAsia="Helvetica" w:hAnsi="Times New Roman" w:cs="Times New Roman"/>
                  <w:color w:val="000000"/>
                  <w:sz w:val="22"/>
                  <w:szCs w:val="22"/>
                  <w:rPrChange w:id="1953"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54" w:author="Daniel Noble" w:date="2023-06-30T12:44:00Z"/>
                <w:rFonts w:ascii="Times New Roman" w:hAnsi="Times New Roman" w:cs="Times New Roman"/>
                <w:rPrChange w:id="1955" w:author="Daniel Noble" w:date="2023-06-30T12:50:00Z">
                  <w:rPr>
                    <w:ins w:id="1956" w:author="Daniel Noble" w:date="2023-06-30T12:44:00Z"/>
                  </w:rPr>
                </w:rPrChange>
              </w:rPr>
              <w:pPrChange w:id="19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8" w:author="Daniel Noble" w:date="2023-06-30T12:44:00Z">
              <w:r w:rsidRPr="00427B7F">
                <w:rPr>
                  <w:rFonts w:ascii="Times New Roman" w:eastAsia="Helvetica" w:hAnsi="Times New Roman" w:cs="Times New Roman"/>
                  <w:color w:val="000000"/>
                  <w:sz w:val="22"/>
                  <w:szCs w:val="22"/>
                  <w:rPrChange w:id="1959"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19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61" w:author="Daniel Noble" w:date="2023-06-30T12:44:00Z"/>
                <w:rFonts w:ascii="Times New Roman" w:hAnsi="Times New Roman" w:cs="Times New Roman"/>
                <w:rPrChange w:id="1962" w:author="Daniel Noble" w:date="2023-06-30T12:50:00Z">
                  <w:rPr>
                    <w:ins w:id="1963" w:author="Daniel Noble" w:date="2023-06-30T12:44:00Z"/>
                  </w:rPr>
                </w:rPrChange>
              </w:rPr>
              <w:pPrChange w:id="19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65" w:author="Daniel Noble" w:date="2023-06-30T12:44:00Z"/>
                <w:rFonts w:ascii="Times New Roman" w:hAnsi="Times New Roman" w:cs="Times New Roman"/>
                <w:rPrChange w:id="1966" w:author="Daniel Noble" w:date="2023-06-30T12:50:00Z">
                  <w:rPr>
                    <w:ins w:id="1967" w:author="Daniel Noble" w:date="2023-06-30T12:44:00Z"/>
                  </w:rPr>
                </w:rPrChange>
              </w:rPr>
              <w:pPrChange w:id="1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9" w:author="Daniel Noble" w:date="2023-06-30T12:44:00Z">
              <w:r w:rsidRPr="00427B7F">
                <w:rPr>
                  <w:rFonts w:ascii="Times New Roman" w:eastAsia="Helvetica" w:hAnsi="Times New Roman" w:cs="Times New Roman"/>
                  <w:color w:val="000000"/>
                  <w:sz w:val="22"/>
                  <w:szCs w:val="22"/>
                  <w:rPrChange w:id="1970"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1" w:author="Daniel Noble" w:date="2023-06-30T12:44:00Z"/>
                <w:rFonts w:ascii="Times New Roman" w:hAnsi="Times New Roman" w:cs="Times New Roman"/>
                <w:rPrChange w:id="1972" w:author="Daniel Noble" w:date="2023-06-30T12:50:00Z">
                  <w:rPr>
                    <w:ins w:id="1973" w:author="Daniel Noble" w:date="2023-06-30T12:44:00Z"/>
                  </w:rPr>
                </w:rPrChange>
              </w:rPr>
              <w:pPrChange w:id="19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5" w:author="Daniel Noble" w:date="2023-06-30T12:44:00Z">
              <w:r w:rsidRPr="00427B7F">
                <w:rPr>
                  <w:rFonts w:ascii="Times New Roman" w:eastAsia="Helvetica" w:hAnsi="Times New Roman" w:cs="Times New Roman"/>
                  <w:color w:val="000000"/>
                  <w:sz w:val="22"/>
                  <w:szCs w:val="22"/>
                  <w:rPrChange w:id="1976"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7" w:author="Daniel Noble" w:date="2023-06-30T12:44:00Z"/>
                <w:rFonts w:ascii="Times New Roman" w:hAnsi="Times New Roman" w:cs="Times New Roman"/>
                <w:rPrChange w:id="1978" w:author="Daniel Noble" w:date="2023-06-30T12:50:00Z">
                  <w:rPr>
                    <w:ins w:id="1979" w:author="Daniel Noble" w:date="2023-06-30T12:44:00Z"/>
                  </w:rPr>
                </w:rPrChange>
              </w:rPr>
              <w:pPrChange w:id="1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1" w:author="Daniel Noble" w:date="2023-06-30T12:44:00Z">
              <w:r w:rsidRPr="00427B7F">
                <w:rPr>
                  <w:rFonts w:ascii="Times New Roman" w:eastAsia="Helvetica" w:hAnsi="Times New Roman" w:cs="Times New Roman"/>
                  <w:color w:val="000000"/>
                  <w:sz w:val="22"/>
                  <w:szCs w:val="22"/>
                  <w:rPrChange w:id="1982"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19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4" w:author="Daniel Noble" w:date="2023-06-30T12:44:00Z"/>
                <w:rFonts w:ascii="Times New Roman" w:hAnsi="Times New Roman" w:cs="Times New Roman"/>
                <w:rPrChange w:id="1985" w:author="Daniel Noble" w:date="2023-06-30T12:50:00Z">
                  <w:rPr>
                    <w:ins w:id="1986" w:author="Daniel Noble" w:date="2023-06-30T12:44:00Z"/>
                  </w:rPr>
                </w:rPrChange>
              </w:rPr>
              <w:pPrChange w:id="1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8" w:author="Daniel Noble" w:date="2023-06-30T12:44:00Z"/>
                <w:rFonts w:ascii="Times New Roman" w:hAnsi="Times New Roman" w:cs="Times New Roman"/>
                <w:rPrChange w:id="1989" w:author="Daniel Noble" w:date="2023-06-30T12:50:00Z">
                  <w:rPr>
                    <w:ins w:id="1990" w:author="Daniel Noble" w:date="2023-06-30T12:44:00Z"/>
                  </w:rPr>
                </w:rPrChange>
              </w:rPr>
              <w:pPrChange w:id="1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2" w:author="Daniel Noble" w:date="2023-06-30T12:44:00Z">
              <w:r w:rsidRPr="00427B7F">
                <w:rPr>
                  <w:rFonts w:ascii="Times New Roman" w:eastAsia="Helvetica" w:hAnsi="Times New Roman" w:cs="Times New Roman"/>
                  <w:color w:val="000000"/>
                  <w:sz w:val="22"/>
                  <w:szCs w:val="22"/>
                  <w:rPrChange w:id="1993"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94" w:author="Daniel Noble" w:date="2023-06-30T12:44:00Z"/>
                <w:rFonts w:ascii="Times New Roman" w:hAnsi="Times New Roman" w:cs="Times New Roman"/>
                <w:rPrChange w:id="1995" w:author="Daniel Noble" w:date="2023-06-30T12:50:00Z">
                  <w:rPr>
                    <w:ins w:id="1996" w:author="Daniel Noble" w:date="2023-06-30T12:44:00Z"/>
                  </w:rPr>
                </w:rPrChange>
              </w:rPr>
              <w:pPrChange w:id="19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8" w:author="Daniel Noble" w:date="2023-06-30T12:44:00Z">
              <w:r w:rsidRPr="00427B7F">
                <w:rPr>
                  <w:rFonts w:ascii="Times New Roman" w:eastAsia="Helvetica" w:hAnsi="Times New Roman" w:cs="Times New Roman"/>
                  <w:color w:val="000000"/>
                  <w:sz w:val="22"/>
                  <w:szCs w:val="22"/>
                  <w:rPrChange w:id="1999"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0" w:author="Daniel Noble" w:date="2023-06-30T12:44:00Z"/>
                <w:rFonts w:ascii="Times New Roman" w:hAnsi="Times New Roman" w:cs="Times New Roman"/>
                <w:rPrChange w:id="2001" w:author="Daniel Noble" w:date="2023-06-30T12:50:00Z">
                  <w:rPr>
                    <w:ins w:id="2002" w:author="Daniel Noble" w:date="2023-06-30T12:44:00Z"/>
                  </w:rPr>
                </w:rPrChange>
              </w:rPr>
              <w:pPrChange w:id="2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04" w:author="Daniel Noble" w:date="2023-06-30T12:44:00Z">
              <w:r w:rsidRPr="00427B7F">
                <w:rPr>
                  <w:rFonts w:ascii="Times New Roman" w:eastAsia="Helvetica" w:hAnsi="Times New Roman" w:cs="Times New Roman"/>
                  <w:color w:val="000000"/>
                  <w:sz w:val="22"/>
                  <w:szCs w:val="22"/>
                  <w:rPrChange w:id="2005"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20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7" w:author="Daniel Noble" w:date="2023-06-30T12:44:00Z"/>
                <w:rFonts w:ascii="Times New Roman" w:hAnsi="Times New Roman" w:cs="Times New Roman"/>
                <w:rPrChange w:id="2008" w:author="Daniel Noble" w:date="2023-06-30T12:50:00Z">
                  <w:rPr>
                    <w:ins w:id="2009" w:author="Daniel Noble" w:date="2023-06-30T12:44:00Z"/>
                  </w:rPr>
                </w:rPrChange>
              </w:rPr>
              <w:pPrChange w:id="2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1" w:author="Daniel Noble" w:date="2023-06-30T12:44:00Z"/>
                <w:rFonts w:ascii="Times New Roman" w:hAnsi="Times New Roman" w:cs="Times New Roman"/>
                <w:rPrChange w:id="2012" w:author="Daniel Noble" w:date="2023-06-30T12:50:00Z">
                  <w:rPr>
                    <w:ins w:id="2013" w:author="Daniel Noble" w:date="2023-06-30T12:44:00Z"/>
                  </w:rPr>
                </w:rPrChange>
              </w:rPr>
              <w:pPrChange w:id="2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15" w:author="Daniel Noble" w:date="2023-06-30T12:44:00Z">
              <w:r w:rsidRPr="00427B7F">
                <w:rPr>
                  <w:rFonts w:ascii="Times New Roman" w:eastAsia="Helvetica" w:hAnsi="Times New Roman" w:cs="Times New Roman"/>
                  <w:color w:val="000000"/>
                  <w:sz w:val="22"/>
                  <w:szCs w:val="22"/>
                  <w:rPrChange w:id="2016"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7" w:author="Daniel Noble" w:date="2023-06-30T12:44:00Z"/>
                <w:rFonts w:ascii="Times New Roman" w:hAnsi="Times New Roman" w:cs="Times New Roman"/>
                <w:rPrChange w:id="2018" w:author="Daniel Noble" w:date="2023-06-30T12:50:00Z">
                  <w:rPr>
                    <w:ins w:id="2019" w:author="Daniel Noble" w:date="2023-06-30T12:44:00Z"/>
                  </w:rPr>
                </w:rPrChange>
              </w:rPr>
              <w:pPrChange w:id="20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21" w:author="Daniel Noble" w:date="2023-06-30T12:44:00Z">
              <w:r w:rsidRPr="00427B7F">
                <w:rPr>
                  <w:rFonts w:ascii="Times New Roman" w:eastAsia="Helvetica" w:hAnsi="Times New Roman" w:cs="Times New Roman"/>
                  <w:color w:val="000000"/>
                  <w:sz w:val="22"/>
                  <w:szCs w:val="22"/>
                  <w:rPrChange w:id="2022"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23" w:author="Daniel Noble" w:date="2023-06-30T12:44:00Z"/>
                <w:rFonts w:ascii="Times New Roman" w:hAnsi="Times New Roman" w:cs="Times New Roman"/>
                <w:rPrChange w:id="2024" w:author="Daniel Noble" w:date="2023-06-30T12:50:00Z">
                  <w:rPr>
                    <w:ins w:id="2025" w:author="Daniel Noble" w:date="2023-06-30T12:44:00Z"/>
                  </w:rPr>
                </w:rPrChange>
              </w:rPr>
              <w:pPrChange w:id="2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27" w:author="Daniel Noble" w:date="2023-06-30T12:44:00Z">
              <w:r w:rsidRPr="00427B7F">
                <w:rPr>
                  <w:rFonts w:ascii="Times New Roman" w:eastAsia="Helvetica" w:hAnsi="Times New Roman" w:cs="Times New Roman"/>
                  <w:color w:val="000000"/>
                  <w:sz w:val="22"/>
                  <w:szCs w:val="22"/>
                  <w:rPrChange w:id="2028"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20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30" w:author="Daniel Noble" w:date="2023-06-30T12:44:00Z"/>
                <w:rFonts w:ascii="Times New Roman" w:hAnsi="Times New Roman" w:cs="Times New Roman"/>
                <w:rPrChange w:id="2031" w:author="Daniel Noble" w:date="2023-06-30T12:50:00Z">
                  <w:rPr>
                    <w:ins w:id="2032" w:author="Daniel Noble" w:date="2023-06-30T12:44:00Z"/>
                  </w:rPr>
                </w:rPrChange>
              </w:rPr>
              <w:pPrChange w:id="2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34" w:author="Daniel Noble" w:date="2023-06-30T12:44:00Z"/>
                <w:rFonts w:ascii="Times New Roman" w:hAnsi="Times New Roman" w:cs="Times New Roman"/>
                <w:rPrChange w:id="2035" w:author="Daniel Noble" w:date="2023-06-30T12:50:00Z">
                  <w:rPr>
                    <w:ins w:id="2036" w:author="Daniel Noble" w:date="2023-06-30T12:44:00Z"/>
                  </w:rPr>
                </w:rPrChange>
              </w:rPr>
              <w:pPrChange w:id="2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38" w:author="Daniel Noble" w:date="2023-06-30T12:44:00Z">
              <w:r w:rsidRPr="00427B7F">
                <w:rPr>
                  <w:rFonts w:ascii="Times New Roman" w:eastAsia="Helvetica" w:hAnsi="Times New Roman" w:cs="Times New Roman"/>
                  <w:color w:val="000000"/>
                  <w:sz w:val="22"/>
                  <w:szCs w:val="22"/>
                  <w:rPrChange w:id="2039"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40" w:author="Daniel Noble" w:date="2023-06-30T12:44:00Z"/>
                <w:rFonts w:ascii="Times New Roman" w:hAnsi="Times New Roman" w:cs="Times New Roman"/>
                <w:rPrChange w:id="2041" w:author="Daniel Noble" w:date="2023-06-30T12:50:00Z">
                  <w:rPr>
                    <w:ins w:id="2042" w:author="Daniel Noble" w:date="2023-06-30T12:44:00Z"/>
                  </w:rPr>
                </w:rPrChange>
              </w:rPr>
              <w:pPrChange w:id="20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44" w:author="Daniel Noble" w:date="2023-06-30T12:44:00Z">
              <w:r w:rsidRPr="00427B7F">
                <w:rPr>
                  <w:rFonts w:ascii="Times New Roman" w:eastAsia="Helvetica" w:hAnsi="Times New Roman" w:cs="Times New Roman"/>
                  <w:color w:val="000000"/>
                  <w:sz w:val="22"/>
                  <w:szCs w:val="22"/>
                  <w:rPrChange w:id="2045"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46" w:author="Daniel Noble" w:date="2023-06-30T12:44:00Z"/>
                <w:rFonts w:ascii="Times New Roman" w:hAnsi="Times New Roman" w:cs="Times New Roman"/>
                <w:rPrChange w:id="2047" w:author="Daniel Noble" w:date="2023-06-30T12:50:00Z">
                  <w:rPr>
                    <w:ins w:id="2048" w:author="Daniel Noble" w:date="2023-06-30T12:44:00Z"/>
                  </w:rPr>
                </w:rPrChange>
              </w:rPr>
              <w:pPrChange w:id="2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50" w:author="Daniel Noble" w:date="2023-06-30T12:44:00Z">
              <w:r w:rsidRPr="00427B7F">
                <w:rPr>
                  <w:rFonts w:ascii="Times New Roman" w:eastAsia="Helvetica" w:hAnsi="Times New Roman" w:cs="Times New Roman"/>
                  <w:color w:val="000000"/>
                  <w:sz w:val="22"/>
                  <w:szCs w:val="22"/>
                  <w:rPrChange w:id="2051"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20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3" w:author="Daniel Noble" w:date="2023-06-30T12:44:00Z"/>
                <w:rFonts w:ascii="Times New Roman" w:hAnsi="Times New Roman" w:cs="Times New Roman"/>
                <w:rPrChange w:id="2054" w:author="Daniel Noble" w:date="2023-06-30T12:50:00Z">
                  <w:rPr>
                    <w:ins w:id="2055" w:author="Daniel Noble" w:date="2023-06-30T12:44:00Z"/>
                  </w:rPr>
                </w:rPrChange>
              </w:rPr>
              <w:pPrChange w:id="2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7" w:author="Daniel Noble" w:date="2023-06-30T12:44:00Z"/>
                <w:rFonts w:ascii="Times New Roman" w:hAnsi="Times New Roman" w:cs="Times New Roman"/>
                <w:rPrChange w:id="2058" w:author="Daniel Noble" w:date="2023-06-30T12:50:00Z">
                  <w:rPr>
                    <w:ins w:id="2059" w:author="Daniel Noble" w:date="2023-06-30T12:44:00Z"/>
                  </w:rPr>
                </w:rPrChange>
              </w:rPr>
              <w:pPrChange w:id="2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1" w:author="Daniel Noble" w:date="2023-06-30T12:44:00Z">
              <w:r w:rsidRPr="00427B7F">
                <w:rPr>
                  <w:rFonts w:ascii="Times New Roman" w:eastAsia="Helvetica" w:hAnsi="Times New Roman" w:cs="Times New Roman"/>
                  <w:color w:val="000000"/>
                  <w:sz w:val="22"/>
                  <w:szCs w:val="22"/>
                  <w:rPrChange w:id="2062"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63" w:author="Daniel Noble" w:date="2023-06-30T12:44:00Z"/>
                <w:rFonts w:ascii="Times New Roman" w:hAnsi="Times New Roman" w:cs="Times New Roman"/>
                <w:rPrChange w:id="2064" w:author="Daniel Noble" w:date="2023-06-30T12:50:00Z">
                  <w:rPr>
                    <w:ins w:id="2065" w:author="Daniel Noble" w:date="2023-06-30T12:44:00Z"/>
                  </w:rPr>
                </w:rPrChange>
              </w:rPr>
              <w:pPrChange w:id="20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7" w:author="Daniel Noble" w:date="2023-06-30T12:44:00Z">
              <w:r w:rsidRPr="00427B7F">
                <w:rPr>
                  <w:rFonts w:ascii="Times New Roman" w:eastAsia="Helvetica" w:hAnsi="Times New Roman" w:cs="Times New Roman"/>
                  <w:color w:val="000000"/>
                  <w:sz w:val="22"/>
                  <w:szCs w:val="22"/>
                  <w:rPrChange w:id="2068"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69" w:author="Daniel Noble" w:date="2023-06-30T12:44:00Z"/>
                <w:rFonts w:ascii="Times New Roman" w:hAnsi="Times New Roman" w:cs="Times New Roman"/>
                <w:rPrChange w:id="2070" w:author="Daniel Noble" w:date="2023-06-30T12:50:00Z">
                  <w:rPr>
                    <w:ins w:id="2071" w:author="Daniel Noble" w:date="2023-06-30T12:44:00Z"/>
                  </w:rPr>
                </w:rPrChange>
              </w:rPr>
              <w:pPrChange w:id="2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73" w:author="Daniel Noble" w:date="2023-06-30T12:44:00Z">
              <w:r w:rsidRPr="00427B7F">
                <w:rPr>
                  <w:rFonts w:ascii="Times New Roman" w:eastAsia="Helvetica" w:hAnsi="Times New Roman" w:cs="Times New Roman"/>
                  <w:color w:val="000000"/>
                  <w:sz w:val="22"/>
                  <w:szCs w:val="22"/>
                  <w:rPrChange w:id="2074"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20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76" w:author="Daniel Noble" w:date="2023-06-30T12:44:00Z"/>
                <w:rFonts w:ascii="Times New Roman" w:hAnsi="Times New Roman" w:cs="Times New Roman"/>
                <w:rPrChange w:id="2077" w:author="Daniel Noble" w:date="2023-06-30T12:50:00Z">
                  <w:rPr>
                    <w:ins w:id="2078" w:author="Daniel Noble" w:date="2023-06-30T12:44:00Z"/>
                  </w:rPr>
                </w:rPrChange>
              </w:rPr>
              <w:pPrChange w:id="2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80" w:author="Daniel Noble" w:date="2023-06-30T12:44:00Z"/>
                <w:rFonts w:ascii="Times New Roman" w:hAnsi="Times New Roman" w:cs="Times New Roman"/>
                <w:rPrChange w:id="2081" w:author="Daniel Noble" w:date="2023-06-30T12:50:00Z">
                  <w:rPr>
                    <w:ins w:id="2082" w:author="Daniel Noble" w:date="2023-06-30T12:44:00Z"/>
                  </w:rPr>
                </w:rPrChange>
              </w:rPr>
              <w:pPrChange w:id="2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84" w:author="Daniel Noble" w:date="2023-06-30T12:44:00Z">
              <w:r w:rsidRPr="00427B7F">
                <w:rPr>
                  <w:rFonts w:ascii="Times New Roman" w:eastAsia="Helvetica" w:hAnsi="Times New Roman" w:cs="Times New Roman"/>
                  <w:color w:val="000000"/>
                  <w:sz w:val="22"/>
                  <w:szCs w:val="22"/>
                  <w:rPrChange w:id="2085"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86" w:author="Daniel Noble" w:date="2023-06-30T12:44:00Z"/>
                <w:rFonts w:ascii="Times New Roman" w:hAnsi="Times New Roman" w:cs="Times New Roman"/>
                <w:rPrChange w:id="2087" w:author="Daniel Noble" w:date="2023-06-30T12:50:00Z">
                  <w:rPr>
                    <w:ins w:id="2088" w:author="Daniel Noble" w:date="2023-06-30T12:44:00Z"/>
                  </w:rPr>
                </w:rPrChange>
              </w:rPr>
              <w:pPrChange w:id="20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90" w:author="Daniel Noble" w:date="2023-06-30T12:44:00Z">
              <w:r w:rsidRPr="00427B7F">
                <w:rPr>
                  <w:rFonts w:ascii="Times New Roman" w:eastAsia="Helvetica" w:hAnsi="Times New Roman" w:cs="Times New Roman"/>
                  <w:color w:val="000000"/>
                  <w:sz w:val="22"/>
                  <w:szCs w:val="22"/>
                  <w:rPrChange w:id="2091"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2" w:author="Daniel Noble" w:date="2023-06-30T12:44:00Z"/>
                <w:rFonts w:ascii="Times New Roman" w:hAnsi="Times New Roman" w:cs="Times New Roman"/>
                <w:rPrChange w:id="2093" w:author="Daniel Noble" w:date="2023-06-30T12:50:00Z">
                  <w:rPr>
                    <w:ins w:id="2094" w:author="Daniel Noble" w:date="2023-06-30T12:44:00Z"/>
                  </w:rPr>
                </w:rPrChange>
              </w:rPr>
              <w:pPrChange w:id="2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96" w:author="Daniel Noble" w:date="2023-06-30T12:44:00Z">
              <w:r w:rsidRPr="00427B7F">
                <w:rPr>
                  <w:rFonts w:ascii="Times New Roman" w:eastAsia="Helvetica" w:hAnsi="Times New Roman" w:cs="Times New Roman"/>
                  <w:color w:val="000000"/>
                  <w:sz w:val="22"/>
                  <w:szCs w:val="22"/>
                  <w:rPrChange w:id="2097"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20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9" w:author="Daniel Noble" w:date="2023-06-30T12:44:00Z"/>
                <w:rFonts w:ascii="Times New Roman" w:hAnsi="Times New Roman" w:cs="Times New Roman"/>
                <w:rPrChange w:id="2100" w:author="Daniel Noble" w:date="2023-06-30T12:50:00Z">
                  <w:rPr>
                    <w:ins w:id="2101" w:author="Daniel Noble" w:date="2023-06-30T12:44:00Z"/>
                  </w:rPr>
                </w:rPrChange>
              </w:rPr>
              <w:pPrChange w:id="2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03" w:author="Daniel Noble" w:date="2023-06-30T12:44:00Z"/>
                <w:rFonts w:ascii="Times New Roman" w:hAnsi="Times New Roman" w:cs="Times New Roman"/>
                <w:rPrChange w:id="2104" w:author="Daniel Noble" w:date="2023-06-30T12:50:00Z">
                  <w:rPr>
                    <w:ins w:id="2105" w:author="Daniel Noble" w:date="2023-06-30T12:44:00Z"/>
                  </w:rPr>
                </w:rPrChange>
              </w:rPr>
              <w:pPrChange w:id="2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07" w:author="Daniel Noble" w:date="2023-06-30T12:44:00Z">
              <w:r w:rsidRPr="00427B7F">
                <w:rPr>
                  <w:rFonts w:ascii="Times New Roman" w:eastAsia="Helvetica" w:hAnsi="Times New Roman" w:cs="Times New Roman"/>
                  <w:color w:val="000000"/>
                  <w:sz w:val="22"/>
                  <w:szCs w:val="22"/>
                  <w:rPrChange w:id="2108"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09" w:author="Daniel Noble" w:date="2023-06-30T12:44:00Z"/>
                <w:rFonts w:ascii="Times New Roman" w:hAnsi="Times New Roman" w:cs="Times New Roman"/>
                <w:rPrChange w:id="2110" w:author="Daniel Noble" w:date="2023-06-30T12:50:00Z">
                  <w:rPr>
                    <w:ins w:id="2111" w:author="Daniel Noble" w:date="2023-06-30T12:44:00Z"/>
                  </w:rPr>
                </w:rPrChange>
              </w:rPr>
              <w:pPrChange w:id="21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13" w:author="Daniel Noble" w:date="2023-06-30T12:44:00Z">
              <w:r w:rsidRPr="00427B7F">
                <w:rPr>
                  <w:rFonts w:ascii="Times New Roman" w:eastAsia="Helvetica" w:hAnsi="Times New Roman" w:cs="Times New Roman"/>
                  <w:color w:val="000000"/>
                  <w:sz w:val="22"/>
                  <w:szCs w:val="22"/>
                  <w:rPrChange w:id="2114"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15" w:author="Daniel Noble" w:date="2023-06-30T12:44:00Z"/>
                <w:rFonts w:ascii="Times New Roman" w:hAnsi="Times New Roman" w:cs="Times New Roman"/>
                <w:rPrChange w:id="2116" w:author="Daniel Noble" w:date="2023-06-30T12:50:00Z">
                  <w:rPr>
                    <w:ins w:id="2117" w:author="Daniel Noble" w:date="2023-06-30T12:44:00Z"/>
                  </w:rPr>
                </w:rPrChange>
              </w:rPr>
              <w:pPrChange w:id="2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19" w:author="Daniel Noble" w:date="2023-06-30T12:44:00Z">
              <w:r w:rsidRPr="00427B7F">
                <w:rPr>
                  <w:rFonts w:ascii="Times New Roman" w:eastAsia="Helvetica" w:hAnsi="Times New Roman" w:cs="Times New Roman"/>
                  <w:color w:val="000000"/>
                  <w:sz w:val="22"/>
                  <w:szCs w:val="22"/>
                  <w:rPrChange w:id="2120"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21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22" w:author="Daniel Noble" w:date="2023-06-30T12:44:00Z"/>
                <w:rFonts w:ascii="Times New Roman" w:hAnsi="Times New Roman" w:cs="Times New Roman"/>
                <w:rPrChange w:id="2123" w:author="Daniel Noble" w:date="2023-06-30T12:50:00Z">
                  <w:rPr>
                    <w:ins w:id="2124" w:author="Daniel Noble" w:date="2023-06-30T12:44:00Z"/>
                  </w:rPr>
                </w:rPrChange>
              </w:rPr>
              <w:pPrChange w:id="2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26" w:author="Daniel Noble" w:date="2023-06-30T12:44:00Z"/>
                <w:rFonts w:ascii="Times New Roman" w:hAnsi="Times New Roman" w:cs="Times New Roman"/>
                <w:rPrChange w:id="2127" w:author="Daniel Noble" w:date="2023-06-30T12:50:00Z">
                  <w:rPr>
                    <w:ins w:id="2128" w:author="Daniel Noble" w:date="2023-06-30T12:44:00Z"/>
                  </w:rPr>
                </w:rPrChange>
              </w:rPr>
              <w:pPrChange w:id="2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30" w:author="Daniel Noble" w:date="2023-06-30T12:44:00Z">
              <w:r w:rsidRPr="00427B7F">
                <w:rPr>
                  <w:rFonts w:ascii="Times New Roman" w:eastAsia="Helvetica" w:hAnsi="Times New Roman" w:cs="Times New Roman"/>
                  <w:color w:val="000000"/>
                  <w:sz w:val="22"/>
                  <w:szCs w:val="22"/>
                  <w:rPrChange w:id="2131"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32" w:author="Daniel Noble" w:date="2023-06-30T12:44:00Z"/>
                <w:rFonts w:ascii="Times New Roman" w:hAnsi="Times New Roman" w:cs="Times New Roman"/>
                <w:rPrChange w:id="2133" w:author="Daniel Noble" w:date="2023-06-30T12:50:00Z">
                  <w:rPr>
                    <w:ins w:id="2134" w:author="Daniel Noble" w:date="2023-06-30T12:44:00Z"/>
                  </w:rPr>
                </w:rPrChange>
              </w:rPr>
              <w:pPrChange w:id="21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36" w:author="Daniel Noble" w:date="2023-06-30T12:44:00Z">
              <w:r w:rsidRPr="00427B7F">
                <w:rPr>
                  <w:rFonts w:ascii="Times New Roman" w:eastAsia="Helvetica" w:hAnsi="Times New Roman" w:cs="Times New Roman"/>
                  <w:color w:val="000000"/>
                  <w:sz w:val="22"/>
                  <w:szCs w:val="22"/>
                  <w:rPrChange w:id="2137"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38" w:author="Daniel Noble" w:date="2023-06-30T12:44:00Z"/>
                <w:rFonts w:ascii="Times New Roman" w:hAnsi="Times New Roman" w:cs="Times New Roman"/>
                <w:rPrChange w:id="2139" w:author="Daniel Noble" w:date="2023-06-30T12:50:00Z">
                  <w:rPr>
                    <w:ins w:id="2140" w:author="Daniel Noble" w:date="2023-06-30T12:44:00Z"/>
                  </w:rPr>
                </w:rPrChange>
              </w:rPr>
              <w:pPrChange w:id="2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42" w:author="Daniel Noble" w:date="2023-06-30T12:44:00Z">
              <w:r w:rsidRPr="00427B7F">
                <w:rPr>
                  <w:rFonts w:ascii="Times New Roman" w:eastAsia="Helvetica" w:hAnsi="Times New Roman" w:cs="Times New Roman"/>
                  <w:color w:val="000000"/>
                  <w:sz w:val="22"/>
                  <w:szCs w:val="22"/>
                  <w:rPrChange w:id="2143"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21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5" w:author="Daniel Noble" w:date="2023-06-30T12:44:00Z"/>
                <w:rFonts w:ascii="Times New Roman" w:hAnsi="Times New Roman" w:cs="Times New Roman"/>
                <w:rPrChange w:id="2146" w:author="Daniel Noble" w:date="2023-06-30T12:50:00Z">
                  <w:rPr>
                    <w:ins w:id="2147" w:author="Daniel Noble" w:date="2023-06-30T12:44:00Z"/>
                  </w:rPr>
                </w:rPrChange>
              </w:rPr>
              <w:pPrChange w:id="2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9" w:author="Daniel Noble" w:date="2023-06-30T12:44:00Z"/>
                <w:rFonts w:ascii="Times New Roman" w:hAnsi="Times New Roman" w:cs="Times New Roman"/>
                <w:rPrChange w:id="2150" w:author="Daniel Noble" w:date="2023-06-30T12:50:00Z">
                  <w:rPr>
                    <w:ins w:id="2151" w:author="Daniel Noble" w:date="2023-06-30T12:44:00Z"/>
                  </w:rPr>
                </w:rPrChange>
              </w:rPr>
              <w:pPrChange w:id="2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53" w:author="Daniel Noble" w:date="2023-06-30T12:44:00Z">
              <w:r w:rsidRPr="00427B7F">
                <w:rPr>
                  <w:rFonts w:ascii="Times New Roman" w:eastAsia="Helvetica" w:hAnsi="Times New Roman" w:cs="Times New Roman"/>
                  <w:color w:val="000000"/>
                  <w:sz w:val="22"/>
                  <w:szCs w:val="22"/>
                  <w:rPrChange w:id="2154"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55" w:author="Daniel Noble" w:date="2023-06-30T12:44:00Z"/>
                <w:rFonts w:ascii="Times New Roman" w:hAnsi="Times New Roman" w:cs="Times New Roman"/>
                <w:rPrChange w:id="2156" w:author="Daniel Noble" w:date="2023-06-30T12:50:00Z">
                  <w:rPr>
                    <w:ins w:id="2157" w:author="Daniel Noble" w:date="2023-06-30T12:44:00Z"/>
                  </w:rPr>
                </w:rPrChange>
              </w:rPr>
              <w:pPrChange w:id="21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59" w:author="Daniel Noble" w:date="2023-06-30T12:44:00Z">
              <w:r w:rsidRPr="00427B7F">
                <w:rPr>
                  <w:rFonts w:ascii="Times New Roman" w:eastAsia="Helvetica" w:hAnsi="Times New Roman" w:cs="Times New Roman"/>
                  <w:color w:val="000000"/>
                  <w:sz w:val="22"/>
                  <w:szCs w:val="22"/>
                  <w:rPrChange w:id="2160"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1" w:author="Daniel Noble" w:date="2023-06-30T12:44:00Z"/>
                <w:rFonts w:ascii="Times New Roman" w:hAnsi="Times New Roman" w:cs="Times New Roman"/>
                <w:rPrChange w:id="2162" w:author="Daniel Noble" w:date="2023-06-30T12:50:00Z">
                  <w:rPr>
                    <w:ins w:id="2163" w:author="Daniel Noble" w:date="2023-06-30T12:44:00Z"/>
                  </w:rPr>
                </w:rPrChange>
              </w:rPr>
              <w:pPrChange w:id="2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65" w:author="Daniel Noble" w:date="2023-06-30T12:44:00Z">
              <w:r w:rsidRPr="00427B7F">
                <w:rPr>
                  <w:rFonts w:ascii="Times New Roman" w:eastAsia="Helvetica" w:hAnsi="Times New Roman" w:cs="Times New Roman"/>
                  <w:color w:val="000000"/>
                  <w:sz w:val="22"/>
                  <w:szCs w:val="22"/>
                  <w:rPrChange w:id="2166"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21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8" w:author="Daniel Noble" w:date="2023-06-30T12:44:00Z"/>
                <w:rFonts w:ascii="Times New Roman" w:hAnsi="Times New Roman" w:cs="Times New Roman"/>
                <w:rPrChange w:id="2169" w:author="Daniel Noble" w:date="2023-06-30T12:50:00Z">
                  <w:rPr>
                    <w:ins w:id="2170" w:author="Daniel Noble" w:date="2023-06-30T12:44:00Z"/>
                  </w:rPr>
                </w:rPrChange>
              </w:rPr>
              <w:pPrChange w:id="2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2" w:author="Daniel Noble" w:date="2023-06-30T12:44:00Z"/>
                <w:rFonts w:ascii="Times New Roman" w:hAnsi="Times New Roman" w:cs="Times New Roman"/>
                <w:rPrChange w:id="2173" w:author="Daniel Noble" w:date="2023-06-30T12:50:00Z">
                  <w:rPr>
                    <w:ins w:id="2174" w:author="Daniel Noble" w:date="2023-06-30T12:44:00Z"/>
                  </w:rPr>
                </w:rPrChange>
              </w:rPr>
              <w:pPrChange w:id="2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76" w:author="Daniel Noble" w:date="2023-06-30T12:44:00Z">
              <w:r w:rsidRPr="00427B7F">
                <w:rPr>
                  <w:rFonts w:ascii="Times New Roman" w:eastAsia="Helvetica" w:hAnsi="Times New Roman" w:cs="Times New Roman"/>
                  <w:color w:val="000000"/>
                  <w:sz w:val="22"/>
                  <w:szCs w:val="22"/>
                  <w:rPrChange w:id="2177"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8" w:author="Daniel Noble" w:date="2023-06-30T12:44:00Z"/>
                <w:rFonts w:ascii="Times New Roman" w:hAnsi="Times New Roman" w:cs="Times New Roman"/>
                <w:rPrChange w:id="2179" w:author="Daniel Noble" w:date="2023-06-30T12:50:00Z">
                  <w:rPr>
                    <w:ins w:id="2180" w:author="Daniel Noble" w:date="2023-06-30T12:44:00Z"/>
                  </w:rPr>
                </w:rPrChange>
              </w:rPr>
              <w:pPrChange w:id="21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82" w:author="Daniel Noble" w:date="2023-06-30T12:44:00Z">
              <w:r w:rsidRPr="00427B7F">
                <w:rPr>
                  <w:rFonts w:ascii="Times New Roman" w:eastAsia="Helvetica" w:hAnsi="Times New Roman" w:cs="Times New Roman"/>
                  <w:color w:val="000000"/>
                  <w:sz w:val="22"/>
                  <w:szCs w:val="22"/>
                  <w:rPrChange w:id="2183"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84" w:author="Daniel Noble" w:date="2023-06-30T12:44:00Z"/>
                <w:rFonts w:ascii="Times New Roman" w:hAnsi="Times New Roman" w:cs="Times New Roman"/>
                <w:rPrChange w:id="2185" w:author="Daniel Noble" w:date="2023-06-30T12:50:00Z">
                  <w:rPr>
                    <w:ins w:id="2186" w:author="Daniel Noble" w:date="2023-06-30T12:44:00Z"/>
                  </w:rPr>
                </w:rPrChange>
              </w:rPr>
              <w:pPrChange w:id="2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88" w:author="Daniel Noble" w:date="2023-06-30T12:44:00Z">
              <w:r w:rsidRPr="00427B7F">
                <w:rPr>
                  <w:rFonts w:ascii="Times New Roman" w:eastAsia="Helvetica" w:hAnsi="Times New Roman" w:cs="Times New Roman"/>
                  <w:color w:val="000000"/>
                  <w:sz w:val="22"/>
                  <w:szCs w:val="22"/>
                  <w:rPrChange w:id="2189"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21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91" w:author="Daniel Noble" w:date="2023-06-30T12:44:00Z"/>
                <w:rFonts w:ascii="Times New Roman" w:hAnsi="Times New Roman" w:cs="Times New Roman"/>
                <w:rPrChange w:id="2192" w:author="Daniel Noble" w:date="2023-06-30T12:50:00Z">
                  <w:rPr>
                    <w:ins w:id="2193" w:author="Daniel Noble" w:date="2023-06-30T12:44:00Z"/>
                  </w:rPr>
                </w:rPrChange>
              </w:rPr>
              <w:pPrChange w:id="2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95" w:author="Daniel Noble" w:date="2023-06-30T12:44:00Z"/>
                <w:rFonts w:ascii="Times New Roman" w:hAnsi="Times New Roman" w:cs="Times New Roman"/>
                <w:rPrChange w:id="2196" w:author="Daniel Noble" w:date="2023-06-30T12:50:00Z">
                  <w:rPr>
                    <w:ins w:id="2197" w:author="Daniel Noble" w:date="2023-06-30T12:44:00Z"/>
                  </w:rPr>
                </w:rPrChange>
              </w:rPr>
              <w:pPrChange w:id="2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99" w:author="Daniel Noble" w:date="2023-06-30T12:44:00Z">
              <w:r w:rsidRPr="00427B7F">
                <w:rPr>
                  <w:rFonts w:ascii="Times New Roman" w:eastAsia="Helvetica" w:hAnsi="Times New Roman" w:cs="Times New Roman"/>
                  <w:color w:val="000000"/>
                  <w:sz w:val="22"/>
                  <w:szCs w:val="22"/>
                  <w:rPrChange w:id="2200"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1" w:author="Daniel Noble" w:date="2023-06-30T12:44:00Z"/>
                <w:rFonts w:ascii="Times New Roman" w:hAnsi="Times New Roman" w:cs="Times New Roman"/>
                <w:rPrChange w:id="2202" w:author="Daniel Noble" w:date="2023-06-30T12:50:00Z">
                  <w:rPr>
                    <w:ins w:id="2203" w:author="Daniel Noble" w:date="2023-06-30T12:44:00Z"/>
                  </w:rPr>
                </w:rPrChange>
              </w:rPr>
              <w:pPrChange w:id="22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05" w:author="Daniel Noble" w:date="2023-06-30T12:44:00Z">
              <w:r w:rsidRPr="00427B7F">
                <w:rPr>
                  <w:rFonts w:ascii="Times New Roman" w:eastAsia="Helvetica" w:hAnsi="Times New Roman" w:cs="Times New Roman"/>
                  <w:color w:val="000000"/>
                  <w:sz w:val="22"/>
                  <w:szCs w:val="22"/>
                  <w:rPrChange w:id="2206"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7" w:author="Daniel Noble" w:date="2023-06-30T12:44:00Z"/>
                <w:rFonts w:ascii="Times New Roman" w:hAnsi="Times New Roman" w:cs="Times New Roman"/>
                <w:rPrChange w:id="2208" w:author="Daniel Noble" w:date="2023-06-30T12:50:00Z">
                  <w:rPr>
                    <w:ins w:id="2209" w:author="Daniel Noble" w:date="2023-06-30T12:44:00Z"/>
                  </w:rPr>
                </w:rPrChange>
              </w:rPr>
              <w:pPrChange w:id="22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11" w:author="Daniel Noble" w:date="2023-06-30T12:44:00Z">
              <w:r w:rsidRPr="00427B7F">
                <w:rPr>
                  <w:rFonts w:ascii="Times New Roman" w:eastAsia="Helvetica" w:hAnsi="Times New Roman" w:cs="Times New Roman"/>
                  <w:color w:val="000000"/>
                  <w:sz w:val="22"/>
                  <w:szCs w:val="22"/>
                  <w:rPrChange w:id="2212"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22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4" w:author="Daniel Noble" w:date="2023-06-30T12:44:00Z"/>
                <w:rFonts w:ascii="Times New Roman" w:hAnsi="Times New Roman" w:cs="Times New Roman"/>
                <w:rPrChange w:id="2215" w:author="Daniel Noble" w:date="2023-06-30T12:50:00Z">
                  <w:rPr>
                    <w:ins w:id="2216" w:author="Daniel Noble" w:date="2023-06-30T12:44:00Z"/>
                  </w:rPr>
                </w:rPrChange>
              </w:rPr>
              <w:pPrChange w:id="22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8" w:author="Daniel Noble" w:date="2023-06-30T12:44:00Z"/>
                <w:rFonts w:ascii="Times New Roman" w:hAnsi="Times New Roman" w:cs="Times New Roman"/>
                <w:rPrChange w:id="2219" w:author="Daniel Noble" w:date="2023-06-30T12:50:00Z">
                  <w:rPr>
                    <w:ins w:id="2220" w:author="Daniel Noble" w:date="2023-06-30T12:44:00Z"/>
                  </w:rPr>
                </w:rPrChange>
              </w:rPr>
              <w:pPrChange w:id="2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2" w:author="Daniel Noble" w:date="2023-06-30T12:44:00Z">
              <w:r w:rsidRPr="00427B7F">
                <w:rPr>
                  <w:rFonts w:ascii="Times New Roman" w:eastAsia="Helvetica" w:hAnsi="Times New Roman" w:cs="Times New Roman"/>
                  <w:color w:val="000000"/>
                  <w:sz w:val="22"/>
                  <w:szCs w:val="22"/>
                  <w:rPrChange w:id="2223"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24" w:author="Daniel Noble" w:date="2023-06-30T12:44:00Z"/>
                <w:rFonts w:ascii="Times New Roman" w:hAnsi="Times New Roman" w:cs="Times New Roman"/>
                <w:rPrChange w:id="2225" w:author="Daniel Noble" w:date="2023-06-30T12:50:00Z">
                  <w:rPr>
                    <w:ins w:id="2226" w:author="Daniel Noble" w:date="2023-06-30T12:44:00Z"/>
                  </w:rPr>
                </w:rPrChange>
              </w:rPr>
              <w:pPrChange w:id="22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8" w:author="Daniel Noble" w:date="2023-06-30T12:44:00Z">
              <w:r w:rsidRPr="00427B7F">
                <w:rPr>
                  <w:rFonts w:ascii="Times New Roman" w:eastAsia="Helvetica" w:hAnsi="Times New Roman" w:cs="Times New Roman"/>
                  <w:color w:val="000000"/>
                  <w:sz w:val="22"/>
                  <w:szCs w:val="22"/>
                  <w:rPrChange w:id="2229"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0" w:author="Daniel Noble" w:date="2023-06-30T12:44:00Z"/>
                <w:rFonts w:ascii="Times New Roman" w:hAnsi="Times New Roman" w:cs="Times New Roman"/>
                <w:rPrChange w:id="2231" w:author="Daniel Noble" w:date="2023-06-30T12:50:00Z">
                  <w:rPr>
                    <w:ins w:id="2232" w:author="Daniel Noble" w:date="2023-06-30T12:44:00Z"/>
                  </w:rPr>
                </w:rPrChange>
              </w:rPr>
              <w:pPrChange w:id="22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34" w:author="Daniel Noble" w:date="2023-06-30T12:44:00Z">
              <w:r w:rsidRPr="00427B7F">
                <w:rPr>
                  <w:rFonts w:ascii="Times New Roman" w:eastAsia="Helvetica" w:hAnsi="Times New Roman" w:cs="Times New Roman"/>
                  <w:color w:val="000000"/>
                  <w:sz w:val="22"/>
                  <w:szCs w:val="22"/>
                  <w:rPrChange w:id="2235"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22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7" w:author="Daniel Noble" w:date="2023-06-30T12:44:00Z"/>
                <w:rFonts w:ascii="Times New Roman" w:hAnsi="Times New Roman" w:cs="Times New Roman"/>
                <w:rPrChange w:id="2238" w:author="Daniel Noble" w:date="2023-06-30T12:50:00Z">
                  <w:rPr>
                    <w:ins w:id="2239" w:author="Daniel Noble" w:date="2023-06-30T12:44:00Z"/>
                  </w:rPr>
                </w:rPrChange>
              </w:rPr>
              <w:pPrChange w:id="22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1" w:author="Daniel Noble" w:date="2023-06-30T12:44:00Z"/>
                <w:rFonts w:ascii="Times New Roman" w:hAnsi="Times New Roman" w:cs="Times New Roman"/>
                <w:rPrChange w:id="2242" w:author="Daniel Noble" w:date="2023-06-30T12:50:00Z">
                  <w:rPr>
                    <w:ins w:id="2243" w:author="Daniel Noble" w:date="2023-06-30T12:44:00Z"/>
                  </w:rPr>
                </w:rPrChange>
              </w:rPr>
              <w:pPrChange w:id="2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45" w:author="Daniel Noble" w:date="2023-06-30T12:44:00Z">
              <w:r w:rsidRPr="00427B7F">
                <w:rPr>
                  <w:rFonts w:ascii="Times New Roman" w:eastAsia="Helvetica" w:hAnsi="Times New Roman" w:cs="Times New Roman"/>
                  <w:color w:val="000000"/>
                  <w:sz w:val="22"/>
                  <w:szCs w:val="22"/>
                  <w:rPrChange w:id="2246"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7" w:author="Daniel Noble" w:date="2023-06-30T12:44:00Z"/>
                <w:rFonts w:ascii="Times New Roman" w:hAnsi="Times New Roman" w:cs="Times New Roman"/>
                <w:rPrChange w:id="2248" w:author="Daniel Noble" w:date="2023-06-30T12:50:00Z">
                  <w:rPr>
                    <w:ins w:id="2249" w:author="Daniel Noble" w:date="2023-06-30T12:44:00Z"/>
                  </w:rPr>
                </w:rPrChange>
              </w:rPr>
              <w:pPrChange w:id="22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51" w:author="Daniel Noble" w:date="2023-06-30T12:44:00Z">
              <w:r w:rsidRPr="00427B7F">
                <w:rPr>
                  <w:rFonts w:ascii="Times New Roman" w:eastAsia="Helvetica" w:hAnsi="Times New Roman" w:cs="Times New Roman"/>
                  <w:color w:val="000000"/>
                  <w:sz w:val="22"/>
                  <w:szCs w:val="22"/>
                  <w:rPrChange w:id="2252"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53" w:author="Daniel Noble" w:date="2023-06-30T12:44:00Z"/>
                <w:rFonts w:ascii="Times New Roman" w:hAnsi="Times New Roman" w:cs="Times New Roman"/>
                <w:rPrChange w:id="2254" w:author="Daniel Noble" w:date="2023-06-30T12:50:00Z">
                  <w:rPr>
                    <w:ins w:id="2255" w:author="Daniel Noble" w:date="2023-06-30T12:44:00Z"/>
                  </w:rPr>
                </w:rPrChange>
              </w:rPr>
              <w:pPrChange w:id="22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57" w:author="Daniel Noble" w:date="2023-06-30T12:44:00Z">
              <w:r w:rsidRPr="00427B7F">
                <w:rPr>
                  <w:rFonts w:ascii="Times New Roman" w:eastAsia="Helvetica" w:hAnsi="Times New Roman" w:cs="Times New Roman"/>
                  <w:color w:val="000000"/>
                  <w:sz w:val="22"/>
                  <w:szCs w:val="22"/>
                  <w:rPrChange w:id="2258"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22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60" w:author="Daniel Noble" w:date="2023-06-30T12:44:00Z"/>
                <w:rFonts w:ascii="Times New Roman" w:hAnsi="Times New Roman" w:cs="Times New Roman"/>
                <w:rPrChange w:id="2261" w:author="Daniel Noble" w:date="2023-06-30T12:50:00Z">
                  <w:rPr>
                    <w:ins w:id="2262" w:author="Daniel Noble" w:date="2023-06-30T12:44:00Z"/>
                  </w:rPr>
                </w:rPrChange>
              </w:rPr>
              <w:pPrChange w:id="22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64" w:author="Daniel Noble" w:date="2023-06-30T12:44:00Z"/>
                <w:rFonts w:ascii="Times New Roman" w:hAnsi="Times New Roman" w:cs="Times New Roman"/>
                <w:rPrChange w:id="2265" w:author="Daniel Noble" w:date="2023-06-30T12:50:00Z">
                  <w:rPr>
                    <w:ins w:id="2266" w:author="Daniel Noble" w:date="2023-06-30T12:44:00Z"/>
                  </w:rPr>
                </w:rPrChange>
              </w:rPr>
              <w:pPrChange w:id="2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68" w:author="Daniel Noble" w:date="2023-06-30T12:44:00Z">
              <w:r w:rsidRPr="00427B7F">
                <w:rPr>
                  <w:rFonts w:ascii="Times New Roman" w:eastAsia="Helvetica" w:hAnsi="Times New Roman" w:cs="Times New Roman"/>
                  <w:color w:val="000000"/>
                  <w:sz w:val="22"/>
                  <w:szCs w:val="22"/>
                  <w:rPrChange w:id="2269"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70" w:author="Daniel Noble" w:date="2023-06-30T12:44:00Z"/>
                <w:rFonts w:ascii="Times New Roman" w:hAnsi="Times New Roman" w:cs="Times New Roman"/>
                <w:rPrChange w:id="2271" w:author="Daniel Noble" w:date="2023-06-30T12:50:00Z">
                  <w:rPr>
                    <w:ins w:id="2272" w:author="Daniel Noble" w:date="2023-06-30T12:44:00Z"/>
                  </w:rPr>
                </w:rPrChange>
              </w:rPr>
              <w:pPrChange w:id="22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74" w:author="Daniel Noble" w:date="2023-06-30T12:44:00Z">
              <w:r w:rsidRPr="00427B7F">
                <w:rPr>
                  <w:rFonts w:ascii="Times New Roman" w:eastAsia="Helvetica" w:hAnsi="Times New Roman" w:cs="Times New Roman"/>
                  <w:color w:val="000000"/>
                  <w:sz w:val="22"/>
                  <w:szCs w:val="22"/>
                  <w:rPrChange w:id="2275"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76" w:author="Daniel Noble" w:date="2023-06-30T12:44:00Z"/>
                <w:rFonts w:ascii="Times New Roman" w:hAnsi="Times New Roman" w:cs="Times New Roman"/>
                <w:rPrChange w:id="2277" w:author="Daniel Noble" w:date="2023-06-30T12:50:00Z">
                  <w:rPr>
                    <w:ins w:id="2278" w:author="Daniel Noble" w:date="2023-06-30T12:44:00Z"/>
                  </w:rPr>
                </w:rPrChange>
              </w:rPr>
              <w:pPrChange w:id="22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80" w:author="Daniel Noble" w:date="2023-06-30T12:44:00Z">
              <w:r w:rsidRPr="00427B7F">
                <w:rPr>
                  <w:rFonts w:ascii="Times New Roman" w:eastAsia="Helvetica" w:hAnsi="Times New Roman" w:cs="Times New Roman"/>
                  <w:color w:val="000000"/>
                  <w:sz w:val="22"/>
                  <w:szCs w:val="22"/>
                  <w:rPrChange w:id="2281"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22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3" w:author="Daniel Noble" w:date="2023-06-30T12:44:00Z"/>
                <w:rFonts w:ascii="Times New Roman" w:hAnsi="Times New Roman" w:cs="Times New Roman"/>
                <w:rPrChange w:id="2284" w:author="Daniel Noble" w:date="2023-06-30T12:50:00Z">
                  <w:rPr>
                    <w:ins w:id="2285" w:author="Daniel Noble" w:date="2023-06-30T12:44:00Z"/>
                  </w:rPr>
                </w:rPrChange>
              </w:rPr>
              <w:pPrChange w:id="22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7" w:author="Daniel Noble" w:date="2023-06-30T12:44:00Z"/>
                <w:rFonts w:ascii="Times New Roman" w:hAnsi="Times New Roman" w:cs="Times New Roman"/>
                <w:rPrChange w:id="2288" w:author="Daniel Noble" w:date="2023-06-30T12:50:00Z">
                  <w:rPr>
                    <w:ins w:id="2289" w:author="Daniel Noble" w:date="2023-06-30T12:44:00Z"/>
                  </w:rPr>
                </w:rPrChange>
              </w:rPr>
              <w:pPrChange w:id="2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1" w:author="Daniel Noble" w:date="2023-06-30T12:44:00Z">
              <w:r w:rsidRPr="00427B7F">
                <w:rPr>
                  <w:rFonts w:ascii="Times New Roman" w:eastAsia="Helvetica" w:hAnsi="Times New Roman" w:cs="Times New Roman"/>
                  <w:color w:val="000000"/>
                  <w:sz w:val="22"/>
                  <w:szCs w:val="22"/>
                  <w:rPrChange w:id="2292"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93" w:author="Daniel Noble" w:date="2023-06-30T12:44:00Z"/>
                <w:rFonts w:ascii="Times New Roman" w:hAnsi="Times New Roman" w:cs="Times New Roman"/>
                <w:rPrChange w:id="2294" w:author="Daniel Noble" w:date="2023-06-30T12:50:00Z">
                  <w:rPr>
                    <w:ins w:id="2295" w:author="Daniel Noble" w:date="2023-06-30T12:44:00Z"/>
                  </w:rPr>
                </w:rPrChange>
              </w:rPr>
              <w:pPrChange w:id="22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7" w:author="Daniel Noble" w:date="2023-06-30T12:44:00Z">
              <w:r w:rsidRPr="00427B7F">
                <w:rPr>
                  <w:rFonts w:ascii="Times New Roman" w:eastAsia="Helvetica" w:hAnsi="Times New Roman" w:cs="Times New Roman"/>
                  <w:color w:val="000000"/>
                  <w:sz w:val="22"/>
                  <w:szCs w:val="22"/>
                  <w:rPrChange w:id="2298"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99" w:author="Daniel Noble" w:date="2023-06-30T12:44:00Z"/>
                <w:rFonts w:ascii="Times New Roman" w:hAnsi="Times New Roman" w:cs="Times New Roman"/>
                <w:rPrChange w:id="2300" w:author="Daniel Noble" w:date="2023-06-30T12:50:00Z">
                  <w:rPr>
                    <w:ins w:id="2301" w:author="Daniel Noble" w:date="2023-06-30T12:44:00Z"/>
                  </w:rPr>
                </w:rPrChange>
              </w:rPr>
              <w:pPrChange w:id="23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03" w:author="Daniel Noble" w:date="2023-06-30T12:44:00Z">
              <w:r w:rsidRPr="00427B7F">
                <w:rPr>
                  <w:rFonts w:ascii="Times New Roman" w:eastAsia="Helvetica" w:hAnsi="Times New Roman" w:cs="Times New Roman"/>
                  <w:color w:val="000000"/>
                  <w:sz w:val="22"/>
                  <w:szCs w:val="22"/>
                  <w:rPrChange w:id="2304"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23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06" w:author="Daniel Noble" w:date="2023-06-30T12:44:00Z"/>
                <w:rFonts w:ascii="Times New Roman" w:hAnsi="Times New Roman" w:cs="Times New Roman"/>
                <w:rPrChange w:id="2307" w:author="Daniel Noble" w:date="2023-06-30T12:50:00Z">
                  <w:rPr>
                    <w:ins w:id="2308" w:author="Daniel Noble" w:date="2023-06-30T12:44:00Z"/>
                  </w:rPr>
                </w:rPrChange>
              </w:rPr>
              <w:pPrChange w:id="23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10" w:author="Daniel Noble" w:date="2023-06-30T12:44:00Z"/>
                <w:rFonts w:ascii="Times New Roman" w:hAnsi="Times New Roman" w:cs="Times New Roman"/>
                <w:rPrChange w:id="2311" w:author="Daniel Noble" w:date="2023-06-30T12:50:00Z">
                  <w:rPr>
                    <w:ins w:id="2312" w:author="Daniel Noble" w:date="2023-06-30T12:44:00Z"/>
                  </w:rPr>
                </w:rPrChange>
              </w:rPr>
              <w:pPrChange w:id="2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14" w:author="Daniel Noble" w:date="2023-06-30T12:44:00Z">
              <w:r w:rsidRPr="00427B7F">
                <w:rPr>
                  <w:rFonts w:ascii="Times New Roman" w:eastAsia="Helvetica" w:hAnsi="Times New Roman" w:cs="Times New Roman"/>
                  <w:color w:val="000000"/>
                  <w:sz w:val="22"/>
                  <w:szCs w:val="22"/>
                  <w:rPrChange w:id="2315"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16" w:author="Daniel Noble" w:date="2023-06-30T12:44:00Z"/>
                <w:rFonts w:ascii="Times New Roman" w:hAnsi="Times New Roman" w:cs="Times New Roman"/>
                <w:rPrChange w:id="2317" w:author="Daniel Noble" w:date="2023-06-30T12:50:00Z">
                  <w:rPr>
                    <w:ins w:id="2318" w:author="Daniel Noble" w:date="2023-06-30T12:44:00Z"/>
                  </w:rPr>
                </w:rPrChange>
              </w:rPr>
              <w:pPrChange w:id="23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20" w:author="Daniel Noble" w:date="2023-06-30T12:44:00Z">
              <w:r w:rsidRPr="00427B7F">
                <w:rPr>
                  <w:rFonts w:ascii="Times New Roman" w:eastAsia="Helvetica" w:hAnsi="Times New Roman" w:cs="Times New Roman"/>
                  <w:color w:val="000000"/>
                  <w:sz w:val="22"/>
                  <w:szCs w:val="22"/>
                  <w:rPrChange w:id="2321"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2" w:author="Daniel Noble" w:date="2023-06-30T12:44:00Z"/>
                <w:rFonts w:ascii="Times New Roman" w:hAnsi="Times New Roman" w:cs="Times New Roman"/>
                <w:rPrChange w:id="2323" w:author="Daniel Noble" w:date="2023-06-30T12:50:00Z">
                  <w:rPr>
                    <w:ins w:id="2324" w:author="Daniel Noble" w:date="2023-06-30T12:44:00Z"/>
                  </w:rPr>
                </w:rPrChange>
              </w:rPr>
              <w:pPrChange w:id="23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26" w:author="Daniel Noble" w:date="2023-06-30T12:44:00Z">
              <w:r w:rsidRPr="00427B7F">
                <w:rPr>
                  <w:rFonts w:ascii="Times New Roman" w:eastAsia="Helvetica" w:hAnsi="Times New Roman" w:cs="Times New Roman"/>
                  <w:color w:val="000000"/>
                  <w:sz w:val="22"/>
                  <w:szCs w:val="22"/>
                  <w:rPrChange w:id="2327"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23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9" w:author="Daniel Noble" w:date="2023-06-30T12:44:00Z"/>
                <w:rFonts w:ascii="Times New Roman" w:hAnsi="Times New Roman" w:cs="Times New Roman"/>
                <w:rPrChange w:id="2330" w:author="Daniel Noble" w:date="2023-06-30T12:50:00Z">
                  <w:rPr>
                    <w:ins w:id="2331" w:author="Daniel Noble" w:date="2023-06-30T12:44:00Z"/>
                  </w:rPr>
                </w:rPrChange>
              </w:rPr>
              <w:pPrChange w:id="23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33" w:author="Daniel Noble" w:date="2023-06-30T12:44:00Z"/>
                <w:rFonts w:ascii="Times New Roman" w:hAnsi="Times New Roman" w:cs="Times New Roman"/>
                <w:rPrChange w:id="2334" w:author="Daniel Noble" w:date="2023-06-30T12:50:00Z">
                  <w:rPr>
                    <w:ins w:id="2335" w:author="Daniel Noble" w:date="2023-06-30T12:44:00Z"/>
                  </w:rPr>
                </w:rPrChange>
              </w:rPr>
              <w:pPrChange w:id="2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37" w:author="Daniel Noble" w:date="2023-06-30T12:44:00Z">
              <w:r w:rsidRPr="00427B7F">
                <w:rPr>
                  <w:rFonts w:ascii="Times New Roman" w:eastAsia="Helvetica" w:hAnsi="Times New Roman" w:cs="Times New Roman"/>
                  <w:color w:val="000000"/>
                  <w:sz w:val="22"/>
                  <w:szCs w:val="22"/>
                  <w:rPrChange w:id="2338"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39" w:author="Daniel Noble" w:date="2023-06-30T12:44:00Z"/>
                <w:rFonts w:ascii="Times New Roman" w:hAnsi="Times New Roman" w:cs="Times New Roman"/>
                <w:rPrChange w:id="2340" w:author="Daniel Noble" w:date="2023-06-30T12:50:00Z">
                  <w:rPr>
                    <w:ins w:id="2341" w:author="Daniel Noble" w:date="2023-06-30T12:44:00Z"/>
                  </w:rPr>
                </w:rPrChange>
              </w:rPr>
              <w:pPrChange w:id="23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43" w:author="Daniel Noble" w:date="2023-06-30T12:44:00Z">
              <w:r w:rsidRPr="00427B7F">
                <w:rPr>
                  <w:rFonts w:ascii="Times New Roman" w:eastAsia="Helvetica" w:hAnsi="Times New Roman" w:cs="Times New Roman"/>
                  <w:color w:val="000000"/>
                  <w:sz w:val="22"/>
                  <w:szCs w:val="22"/>
                  <w:rPrChange w:id="2344"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45" w:author="Daniel Noble" w:date="2023-06-30T12:44:00Z"/>
                <w:rFonts w:ascii="Times New Roman" w:hAnsi="Times New Roman" w:cs="Times New Roman"/>
                <w:rPrChange w:id="2346" w:author="Daniel Noble" w:date="2023-06-30T12:50:00Z">
                  <w:rPr>
                    <w:ins w:id="2347" w:author="Daniel Noble" w:date="2023-06-30T12:44:00Z"/>
                  </w:rPr>
                </w:rPrChange>
              </w:rPr>
              <w:pPrChange w:id="2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49" w:author="Daniel Noble" w:date="2023-06-30T12:44:00Z">
              <w:r w:rsidRPr="00427B7F">
                <w:rPr>
                  <w:rFonts w:ascii="Times New Roman" w:eastAsia="Helvetica" w:hAnsi="Times New Roman" w:cs="Times New Roman"/>
                  <w:color w:val="000000"/>
                  <w:sz w:val="22"/>
                  <w:szCs w:val="22"/>
                  <w:rPrChange w:id="2350"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23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52" w:author="Daniel Noble" w:date="2023-06-30T12:44:00Z"/>
                <w:rFonts w:ascii="Times New Roman" w:hAnsi="Times New Roman" w:cs="Times New Roman"/>
                <w:rPrChange w:id="2353" w:author="Daniel Noble" w:date="2023-06-30T12:50:00Z">
                  <w:rPr>
                    <w:ins w:id="2354" w:author="Daniel Noble" w:date="2023-06-30T12:44:00Z"/>
                  </w:rPr>
                </w:rPrChange>
              </w:rPr>
              <w:pPrChange w:id="23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56" w:author="Daniel Noble" w:date="2023-06-30T12:44:00Z"/>
                <w:rFonts w:ascii="Times New Roman" w:hAnsi="Times New Roman" w:cs="Times New Roman"/>
                <w:rPrChange w:id="2357" w:author="Daniel Noble" w:date="2023-06-30T12:50:00Z">
                  <w:rPr>
                    <w:ins w:id="2358" w:author="Daniel Noble" w:date="2023-06-30T12:44:00Z"/>
                  </w:rPr>
                </w:rPrChange>
              </w:rPr>
              <w:pPrChange w:id="2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60" w:author="Daniel Noble" w:date="2023-06-30T12:47:00Z">
              <w:r w:rsidRPr="00427B7F">
                <w:rPr>
                  <w:rFonts w:ascii="Times New Roman" w:hAnsi="Times New Roman" w:cs="Times New Roman"/>
                  <w:rPrChange w:id="2361"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62" w:author="Daniel Noble" w:date="2023-06-30T12:44:00Z"/>
                <w:rFonts w:ascii="Times New Roman" w:hAnsi="Times New Roman" w:cs="Times New Roman"/>
                <w:rPrChange w:id="2363" w:author="Daniel Noble" w:date="2023-06-30T12:50:00Z">
                  <w:rPr>
                    <w:ins w:id="2364" w:author="Daniel Noble" w:date="2023-06-30T12:44:00Z"/>
                  </w:rPr>
                </w:rPrChange>
              </w:rPr>
              <w:pPrChange w:id="23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66" w:author="Daniel Noble" w:date="2023-06-30T12:44:00Z">
              <w:r w:rsidRPr="00427B7F">
                <w:rPr>
                  <w:rFonts w:ascii="Times New Roman" w:eastAsia="Helvetica" w:hAnsi="Times New Roman" w:cs="Times New Roman"/>
                  <w:color w:val="000000"/>
                  <w:sz w:val="22"/>
                  <w:szCs w:val="22"/>
                  <w:rPrChange w:id="2367"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68" w:author="Daniel Noble" w:date="2023-06-30T12:44:00Z"/>
                <w:rFonts w:ascii="Times New Roman" w:hAnsi="Times New Roman" w:cs="Times New Roman"/>
                <w:rPrChange w:id="2369" w:author="Daniel Noble" w:date="2023-06-30T12:50:00Z">
                  <w:rPr>
                    <w:ins w:id="2370" w:author="Daniel Noble" w:date="2023-06-30T12:44:00Z"/>
                  </w:rPr>
                </w:rPrChange>
              </w:rPr>
              <w:pPrChange w:id="2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72" w:author="Daniel Noble" w:date="2023-06-30T12:44:00Z">
              <w:r w:rsidRPr="00427B7F">
                <w:rPr>
                  <w:rFonts w:ascii="Times New Roman" w:eastAsia="Helvetica" w:hAnsi="Times New Roman" w:cs="Times New Roman"/>
                  <w:color w:val="000000"/>
                  <w:sz w:val="22"/>
                  <w:szCs w:val="22"/>
                  <w:rPrChange w:id="2373"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23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5" w:author="Daniel Noble" w:date="2023-06-30T12:44:00Z"/>
                <w:rFonts w:ascii="Times New Roman" w:hAnsi="Times New Roman" w:cs="Times New Roman"/>
                <w:rPrChange w:id="2376" w:author="Daniel Noble" w:date="2023-06-30T12:50:00Z">
                  <w:rPr>
                    <w:ins w:id="2377" w:author="Daniel Noble" w:date="2023-06-30T12:44:00Z"/>
                  </w:rPr>
                </w:rPrChange>
              </w:rPr>
              <w:pPrChange w:id="23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9" w:author="Daniel Noble" w:date="2023-06-30T12:44:00Z"/>
                <w:rFonts w:ascii="Times New Roman" w:hAnsi="Times New Roman" w:cs="Times New Roman"/>
                <w:rPrChange w:id="2380" w:author="Daniel Noble" w:date="2023-06-30T12:50:00Z">
                  <w:rPr>
                    <w:ins w:id="2381" w:author="Daniel Noble" w:date="2023-06-30T12:44:00Z"/>
                  </w:rPr>
                </w:rPrChange>
              </w:rPr>
              <w:pPrChange w:id="2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83" w:author="Daniel Noble" w:date="2023-06-30T12:44:00Z">
              <w:r w:rsidRPr="00427B7F">
                <w:rPr>
                  <w:rFonts w:ascii="Times New Roman" w:eastAsia="Helvetica" w:hAnsi="Times New Roman" w:cs="Times New Roman"/>
                  <w:color w:val="000000"/>
                  <w:sz w:val="22"/>
                  <w:szCs w:val="22"/>
                  <w:rPrChange w:id="2384"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85" w:author="Daniel Noble" w:date="2023-06-30T12:44:00Z"/>
                <w:rFonts w:ascii="Times New Roman" w:hAnsi="Times New Roman" w:cs="Times New Roman"/>
                <w:rPrChange w:id="2386" w:author="Daniel Noble" w:date="2023-06-30T12:50:00Z">
                  <w:rPr>
                    <w:ins w:id="2387" w:author="Daniel Noble" w:date="2023-06-30T12:44:00Z"/>
                  </w:rPr>
                </w:rPrChange>
              </w:rPr>
              <w:pPrChange w:id="23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89" w:author="Daniel Noble" w:date="2023-06-30T12:44:00Z">
              <w:r w:rsidRPr="00427B7F">
                <w:rPr>
                  <w:rFonts w:ascii="Times New Roman" w:eastAsia="Helvetica" w:hAnsi="Times New Roman" w:cs="Times New Roman"/>
                  <w:color w:val="000000"/>
                  <w:sz w:val="22"/>
                  <w:szCs w:val="22"/>
                  <w:rPrChange w:id="2390"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1" w:author="Daniel Noble" w:date="2023-06-30T12:44:00Z"/>
                <w:rFonts w:ascii="Times New Roman" w:hAnsi="Times New Roman" w:cs="Times New Roman"/>
                <w:rPrChange w:id="2392" w:author="Daniel Noble" w:date="2023-06-30T12:50:00Z">
                  <w:rPr>
                    <w:ins w:id="2393" w:author="Daniel Noble" w:date="2023-06-30T12:44:00Z"/>
                  </w:rPr>
                </w:rPrChange>
              </w:rPr>
              <w:pPrChange w:id="2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95" w:author="Daniel Noble" w:date="2023-06-30T12:44:00Z">
              <w:r w:rsidRPr="00427B7F">
                <w:rPr>
                  <w:rFonts w:ascii="Times New Roman" w:eastAsia="Helvetica" w:hAnsi="Times New Roman" w:cs="Times New Roman"/>
                  <w:color w:val="000000"/>
                  <w:sz w:val="22"/>
                  <w:szCs w:val="22"/>
                  <w:rPrChange w:id="2396"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23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8" w:author="Daniel Noble" w:date="2023-06-30T12:44:00Z"/>
                <w:rFonts w:ascii="Times New Roman" w:hAnsi="Times New Roman" w:cs="Times New Roman"/>
                <w:rPrChange w:id="2399" w:author="Daniel Noble" w:date="2023-06-30T12:50:00Z">
                  <w:rPr>
                    <w:ins w:id="2400" w:author="Daniel Noble" w:date="2023-06-30T12:44:00Z"/>
                  </w:rPr>
                </w:rPrChange>
              </w:rPr>
              <w:pPrChange w:id="24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2" w:author="Daniel Noble" w:date="2023-06-30T12:44:00Z"/>
                <w:rFonts w:ascii="Times New Roman" w:hAnsi="Times New Roman" w:cs="Times New Roman"/>
                <w:rPrChange w:id="2403" w:author="Daniel Noble" w:date="2023-06-30T12:50:00Z">
                  <w:rPr>
                    <w:ins w:id="2404" w:author="Daniel Noble" w:date="2023-06-30T12:44:00Z"/>
                  </w:rPr>
                </w:rPrChange>
              </w:rPr>
              <w:pPrChange w:id="2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06" w:author="Daniel Noble" w:date="2023-06-30T12:44:00Z">
              <w:r w:rsidRPr="00427B7F">
                <w:rPr>
                  <w:rFonts w:ascii="Times New Roman" w:eastAsia="Helvetica" w:hAnsi="Times New Roman" w:cs="Times New Roman"/>
                  <w:color w:val="000000"/>
                  <w:sz w:val="22"/>
                  <w:szCs w:val="22"/>
                  <w:rPrChange w:id="2407"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8" w:author="Daniel Noble" w:date="2023-06-30T12:44:00Z"/>
                <w:rFonts w:ascii="Times New Roman" w:hAnsi="Times New Roman" w:cs="Times New Roman"/>
                <w:rPrChange w:id="2409" w:author="Daniel Noble" w:date="2023-06-30T12:50:00Z">
                  <w:rPr>
                    <w:ins w:id="2410" w:author="Daniel Noble" w:date="2023-06-30T12:44:00Z"/>
                  </w:rPr>
                </w:rPrChange>
              </w:rPr>
              <w:pPrChange w:id="24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12" w:author="Daniel Noble" w:date="2023-06-30T12:44:00Z">
              <w:r w:rsidRPr="00427B7F">
                <w:rPr>
                  <w:rFonts w:ascii="Times New Roman" w:eastAsia="Helvetica" w:hAnsi="Times New Roman" w:cs="Times New Roman"/>
                  <w:color w:val="000000"/>
                  <w:sz w:val="22"/>
                  <w:szCs w:val="22"/>
                  <w:rPrChange w:id="2413"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14" w:author="Daniel Noble" w:date="2023-06-30T12:44:00Z"/>
                <w:rFonts w:ascii="Times New Roman" w:hAnsi="Times New Roman" w:cs="Times New Roman"/>
                <w:rPrChange w:id="2415" w:author="Daniel Noble" w:date="2023-06-30T12:50:00Z">
                  <w:rPr>
                    <w:ins w:id="2416" w:author="Daniel Noble" w:date="2023-06-30T12:44:00Z"/>
                  </w:rPr>
                </w:rPrChange>
              </w:rPr>
              <w:pPrChange w:id="2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18" w:author="Daniel Noble" w:date="2023-06-30T12:44:00Z">
              <w:r w:rsidRPr="00427B7F">
                <w:rPr>
                  <w:rFonts w:ascii="Times New Roman" w:eastAsia="Helvetica" w:hAnsi="Times New Roman" w:cs="Times New Roman"/>
                  <w:color w:val="000000"/>
                  <w:sz w:val="22"/>
                  <w:szCs w:val="22"/>
                  <w:rPrChange w:id="2419"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24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21" w:author="Daniel Noble" w:date="2023-06-30T12:44:00Z"/>
                <w:rFonts w:ascii="Times New Roman" w:hAnsi="Times New Roman" w:cs="Times New Roman"/>
                <w:rPrChange w:id="2422" w:author="Daniel Noble" w:date="2023-06-30T12:50:00Z">
                  <w:rPr>
                    <w:ins w:id="2423" w:author="Daniel Noble" w:date="2023-06-30T12:44:00Z"/>
                  </w:rPr>
                </w:rPrChange>
              </w:rPr>
              <w:pPrChange w:id="24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25" w:author="Daniel Noble" w:date="2023-06-30T12:44:00Z"/>
                <w:rFonts w:ascii="Times New Roman" w:hAnsi="Times New Roman" w:cs="Times New Roman"/>
                <w:rPrChange w:id="2426" w:author="Daniel Noble" w:date="2023-06-30T12:50:00Z">
                  <w:rPr>
                    <w:ins w:id="2427" w:author="Daniel Noble" w:date="2023-06-30T12:44:00Z"/>
                  </w:rPr>
                </w:rPrChange>
              </w:rPr>
              <w:pPrChange w:id="2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29" w:author="Daniel Noble" w:date="2023-06-30T12:47:00Z">
              <w:r w:rsidRPr="00427B7F">
                <w:rPr>
                  <w:rFonts w:ascii="Times New Roman" w:eastAsia="Helvetica" w:hAnsi="Times New Roman" w:cs="Times New Roman"/>
                  <w:color w:val="000000"/>
                  <w:sz w:val="22"/>
                  <w:szCs w:val="22"/>
                  <w:rPrChange w:id="243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1" w:author="Daniel Noble" w:date="2023-06-30T12:44:00Z"/>
                <w:rFonts w:ascii="Times New Roman" w:hAnsi="Times New Roman" w:cs="Times New Roman"/>
                <w:rPrChange w:id="2432" w:author="Daniel Noble" w:date="2023-06-30T12:50:00Z">
                  <w:rPr>
                    <w:ins w:id="2433" w:author="Daniel Noble" w:date="2023-06-30T12:44:00Z"/>
                  </w:rPr>
                </w:rPrChange>
              </w:rPr>
              <w:pPrChange w:id="24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35" w:author="Daniel Noble" w:date="2023-06-30T12:44:00Z">
              <w:r w:rsidRPr="00427B7F">
                <w:rPr>
                  <w:rFonts w:ascii="Times New Roman" w:eastAsia="Helvetica" w:hAnsi="Times New Roman" w:cs="Times New Roman"/>
                  <w:color w:val="000000"/>
                  <w:sz w:val="22"/>
                  <w:szCs w:val="22"/>
                  <w:rPrChange w:id="2436"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7" w:author="Daniel Noble" w:date="2023-06-30T12:44:00Z"/>
                <w:rFonts w:ascii="Times New Roman" w:hAnsi="Times New Roman" w:cs="Times New Roman"/>
                <w:rPrChange w:id="2438" w:author="Daniel Noble" w:date="2023-06-30T12:50:00Z">
                  <w:rPr>
                    <w:ins w:id="2439" w:author="Daniel Noble" w:date="2023-06-30T12:44:00Z"/>
                  </w:rPr>
                </w:rPrChange>
              </w:rPr>
              <w:pPrChange w:id="2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41" w:author="Daniel Noble" w:date="2023-06-30T12:44:00Z">
              <w:r w:rsidRPr="00427B7F">
                <w:rPr>
                  <w:rFonts w:ascii="Times New Roman" w:eastAsia="Helvetica" w:hAnsi="Times New Roman" w:cs="Times New Roman"/>
                  <w:color w:val="000000"/>
                  <w:sz w:val="22"/>
                  <w:szCs w:val="22"/>
                  <w:rPrChange w:id="2442"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24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4" w:author="Daniel Noble" w:date="2023-06-30T12:44:00Z"/>
                <w:rFonts w:ascii="Times New Roman" w:hAnsi="Times New Roman" w:cs="Times New Roman"/>
                <w:rPrChange w:id="2445" w:author="Daniel Noble" w:date="2023-06-30T12:50:00Z">
                  <w:rPr>
                    <w:ins w:id="2446" w:author="Daniel Noble" w:date="2023-06-30T12:44:00Z"/>
                  </w:rPr>
                </w:rPrChange>
              </w:rPr>
              <w:pPrChange w:id="24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8" w:author="Daniel Noble" w:date="2023-06-30T12:44:00Z"/>
                <w:rFonts w:ascii="Times New Roman" w:hAnsi="Times New Roman" w:cs="Times New Roman"/>
                <w:rPrChange w:id="2449" w:author="Daniel Noble" w:date="2023-06-30T12:50:00Z">
                  <w:rPr>
                    <w:ins w:id="2450" w:author="Daniel Noble" w:date="2023-06-30T12:44:00Z"/>
                  </w:rPr>
                </w:rPrChange>
              </w:rPr>
              <w:pPrChange w:id="2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2" w:author="Daniel Noble" w:date="2023-06-30T12:47:00Z">
              <w:r w:rsidRPr="00427B7F">
                <w:rPr>
                  <w:rFonts w:ascii="Times New Roman" w:eastAsia="Helvetica" w:hAnsi="Times New Roman" w:cs="Times New Roman"/>
                  <w:color w:val="000000"/>
                  <w:sz w:val="22"/>
                  <w:szCs w:val="22"/>
                  <w:rPrChange w:id="245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54" w:author="Daniel Noble" w:date="2023-06-30T12:44:00Z"/>
                <w:rFonts w:ascii="Times New Roman" w:hAnsi="Times New Roman" w:cs="Times New Roman"/>
                <w:rPrChange w:id="2455" w:author="Daniel Noble" w:date="2023-06-30T12:50:00Z">
                  <w:rPr>
                    <w:ins w:id="2456" w:author="Daniel Noble" w:date="2023-06-30T12:44:00Z"/>
                  </w:rPr>
                </w:rPrChange>
              </w:rPr>
              <w:pPrChange w:id="24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8" w:author="Daniel Noble" w:date="2023-06-30T12:44:00Z">
              <w:r w:rsidRPr="00427B7F">
                <w:rPr>
                  <w:rFonts w:ascii="Times New Roman" w:eastAsia="Helvetica" w:hAnsi="Times New Roman" w:cs="Times New Roman"/>
                  <w:color w:val="000000"/>
                  <w:sz w:val="22"/>
                  <w:szCs w:val="22"/>
                  <w:rPrChange w:id="2459"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0" w:author="Daniel Noble" w:date="2023-06-30T12:44:00Z"/>
                <w:rFonts w:ascii="Times New Roman" w:hAnsi="Times New Roman" w:cs="Times New Roman"/>
                <w:rPrChange w:id="2461" w:author="Daniel Noble" w:date="2023-06-30T12:50:00Z">
                  <w:rPr>
                    <w:ins w:id="2462" w:author="Daniel Noble" w:date="2023-06-30T12:44:00Z"/>
                  </w:rPr>
                </w:rPrChange>
              </w:rPr>
              <w:pPrChange w:id="2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64" w:author="Daniel Noble" w:date="2023-06-30T12:44:00Z">
              <w:r w:rsidRPr="00427B7F">
                <w:rPr>
                  <w:rFonts w:ascii="Times New Roman" w:eastAsia="Helvetica" w:hAnsi="Times New Roman" w:cs="Times New Roman"/>
                  <w:color w:val="000000"/>
                  <w:sz w:val="22"/>
                  <w:szCs w:val="22"/>
                  <w:rPrChange w:id="2465"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24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7" w:author="Daniel Noble" w:date="2023-06-30T12:44:00Z"/>
                <w:rFonts w:ascii="Times New Roman" w:hAnsi="Times New Roman" w:cs="Times New Roman"/>
                <w:b/>
                <w:bCs/>
                <w:rPrChange w:id="2468" w:author="Daniel Noble" w:date="2023-06-30T12:50:00Z">
                  <w:rPr>
                    <w:ins w:id="2469" w:author="Daniel Noble" w:date="2023-06-30T12:44:00Z"/>
                  </w:rPr>
                </w:rPrChange>
              </w:rPr>
              <w:pPrChange w:id="24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71" w:author="Daniel Noble" w:date="2023-06-30T12:44:00Z">
              <w:r w:rsidRPr="00427B7F">
                <w:rPr>
                  <w:rFonts w:ascii="Times New Roman" w:eastAsia="Helvetica" w:hAnsi="Times New Roman" w:cs="Times New Roman"/>
                  <w:b/>
                  <w:bCs/>
                  <w:color w:val="000000"/>
                  <w:sz w:val="22"/>
                  <w:szCs w:val="22"/>
                  <w:rPrChange w:id="2472"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3" w:author="Daniel Noble" w:date="2023-06-30T12:44:00Z"/>
                <w:rFonts w:ascii="Times New Roman" w:hAnsi="Times New Roman" w:cs="Times New Roman"/>
                <w:rPrChange w:id="2474" w:author="Daniel Noble" w:date="2023-06-30T12:50:00Z">
                  <w:rPr>
                    <w:ins w:id="2475" w:author="Daniel Noble" w:date="2023-06-30T12:44:00Z"/>
                  </w:rPr>
                </w:rPrChange>
              </w:rPr>
              <w:pPrChange w:id="24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77" w:author="Daniel Noble" w:date="2023-06-30T12:44:00Z">
              <w:r w:rsidRPr="00427B7F">
                <w:rPr>
                  <w:rFonts w:ascii="Times New Roman" w:eastAsia="Helvetica" w:hAnsi="Times New Roman" w:cs="Times New Roman"/>
                  <w:color w:val="000000"/>
                  <w:sz w:val="22"/>
                  <w:szCs w:val="22"/>
                  <w:rPrChange w:id="2478"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9" w:author="Daniel Noble" w:date="2023-06-30T12:44:00Z"/>
                <w:rFonts w:ascii="Times New Roman" w:hAnsi="Times New Roman" w:cs="Times New Roman"/>
                <w:rPrChange w:id="2480" w:author="Daniel Noble" w:date="2023-06-30T12:50:00Z">
                  <w:rPr>
                    <w:ins w:id="2481" w:author="Daniel Noble" w:date="2023-06-30T12:44:00Z"/>
                  </w:rPr>
                </w:rPrChange>
              </w:rPr>
              <w:pPrChange w:id="24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83" w:author="Daniel Noble" w:date="2023-06-30T12:44:00Z">
              <w:r w:rsidRPr="00427B7F">
                <w:rPr>
                  <w:rFonts w:ascii="Times New Roman" w:eastAsia="Helvetica" w:hAnsi="Times New Roman" w:cs="Times New Roman"/>
                  <w:color w:val="000000"/>
                  <w:sz w:val="22"/>
                  <w:szCs w:val="22"/>
                  <w:rPrChange w:id="248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5" w:author="Daniel Noble" w:date="2023-06-30T12:44:00Z"/>
                <w:rFonts w:ascii="Times New Roman" w:hAnsi="Times New Roman" w:cs="Times New Roman"/>
                <w:rPrChange w:id="2486" w:author="Daniel Noble" w:date="2023-06-30T12:50:00Z">
                  <w:rPr>
                    <w:ins w:id="2487" w:author="Daniel Noble" w:date="2023-06-30T12:44:00Z"/>
                  </w:rPr>
                </w:rPrChange>
              </w:rPr>
              <w:pPrChange w:id="2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89" w:author="Daniel Noble" w:date="2023-06-30T12:44:00Z">
              <w:r w:rsidRPr="00427B7F">
                <w:rPr>
                  <w:rFonts w:ascii="Times New Roman" w:eastAsia="Helvetica" w:hAnsi="Times New Roman" w:cs="Times New Roman"/>
                  <w:color w:val="000000"/>
                  <w:sz w:val="22"/>
                  <w:szCs w:val="22"/>
                  <w:rPrChange w:id="2490"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24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2" w:author="Daniel Noble" w:date="2023-06-30T12:44:00Z"/>
                <w:rFonts w:ascii="Times New Roman" w:hAnsi="Times New Roman" w:cs="Times New Roman"/>
                <w:rPrChange w:id="2493" w:author="Daniel Noble" w:date="2023-06-30T12:50:00Z">
                  <w:rPr>
                    <w:ins w:id="2494" w:author="Daniel Noble" w:date="2023-06-30T12:44:00Z"/>
                  </w:rPr>
                </w:rPrChange>
              </w:rPr>
              <w:pPrChange w:id="2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6" w:author="Daniel Noble" w:date="2023-06-30T12:44:00Z"/>
                <w:rFonts w:ascii="Times New Roman" w:hAnsi="Times New Roman" w:cs="Times New Roman"/>
                <w:rPrChange w:id="2497" w:author="Daniel Noble" w:date="2023-06-30T12:50:00Z">
                  <w:rPr>
                    <w:ins w:id="2498" w:author="Daniel Noble" w:date="2023-06-30T12:44:00Z"/>
                  </w:rPr>
                </w:rPrChange>
              </w:rPr>
              <w:pPrChange w:id="24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0" w:author="Daniel Noble" w:date="2023-06-30T12:49:00Z">
              <w:r w:rsidRPr="00427B7F">
                <w:rPr>
                  <w:rFonts w:ascii="Times New Roman" w:eastAsia="Helvetica" w:hAnsi="Times New Roman" w:cs="Times New Roman"/>
                  <w:color w:val="000000"/>
                  <w:sz w:val="22"/>
                  <w:szCs w:val="22"/>
                  <w:rPrChange w:id="250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2" w:author="Daniel Noble" w:date="2023-06-30T12:44:00Z"/>
                <w:rFonts w:ascii="Times New Roman" w:hAnsi="Times New Roman" w:cs="Times New Roman"/>
                <w:rPrChange w:id="2503" w:author="Daniel Noble" w:date="2023-06-30T12:50:00Z">
                  <w:rPr>
                    <w:ins w:id="2504" w:author="Daniel Noble" w:date="2023-06-30T12:44:00Z"/>
                  </w:rPr>
                </w:rPrChange>
              </w:rPr>
              <w:pPrChange w:id="25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6" w:author="Daniel Noble" w:date="2023-06-30T12:44:00Z">
              <w:r w:rsidRPr="00427B7F">
                <w:rPr>
                  <w:rFonts w:ascii="Times New Roman" w:eastAsia="Helvetica" w:hAnsi="Times New Roman" w:cs="Times New Roman"/>
                  <w:color w:val="000000"/>
                  <w:sz w:val="22"/>
                  <w:szCs w:val="22"/>
                  <w:rPrChange w:id="2507"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8" w:author="Daniel Noble" w:date="2023-06-30T12:44:00Z"/>
                <w:rFonts w:ascii="Times New Roman" w:hAnsi="Times New Roman" w:cs="Times New Roman"/>
                <w:rPrChange w:id="2509" w:author="Daniel Noble" w:date="2023-06-30T12:50:00Z">
                  <w:rPr>
                    <w:ins w:id="2510" w:author="Daniel Noble" w:date="2023-06-30T12:44:00Z"/>
                  </w:rPr>
                </w:rPrChange>
              </w:rPr>
              <w:pPrChange w:id="2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12" w:author="Daniel Noble" w:date="2023-06-30T12:44:00Z">
              <w:r w:rsidRPr="00427B7F">
                <w:rPr>
                  <w:rFonts w:ascii="Times New Roman" w:eastAsia="Helvetica" w:hAnsi="Times New Roman" w:cs="Times New Roman"/>
                  <w:color w:val="000000"/>
                  <w:sz w:val="22"/>
                  <w:szCs w:val="22"/>
                  <w:rPrChange w:id="2513"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25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5" w:author="Daniel Noble" w:date="2023-06-30T12:44:00Z"/>
                <w:rFonts w:ascii="Times New Roman" w:hAnsi="Times New Roman" w:cs="Times New Roman"/>
                <w:rPrChange w:id="2516" w:author="Daniel Noble" w:date="2023-06-30T12:50:00Z">
                  <w:rPr>
                    <w:ins w:id="2517" w:author="Daniel Noble" w:date="2023-06-30T12:44:00Z"/>
                  </w:rPr>
                </w:rPrChange>
              </w:rPr>
              <w:pPrChange w:id="2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9" w:author="Daniel Noble" w:date="2023-06-30T12:44:00Z"/>
                <w:rFonts w:ascii="Times New Roman" w:hAnsi="Times New Roman" w:cs="Times New Roman"/>
                <w:rPrChange w:id="2520" w:author="Daniel Noble" w:date="2023-06-30T12:50:00Z">
                  <w:rPr>
                    <w:ins w:id="2521" w:author="Daniel Noble" w:date="2023-06-30T12:44:00Z"/>
                  </w:rPr>
                </w:rPrChange>
              </w:rPr>
              <w:pPrChange w:id="25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3" w:author="Daniel Noble" w:date="2023-06-30T12:44:00Z">
              <w:r w:rsidRPr="00427B7F">
                <w:rPr>
                  <w:rFonts w:ascii="Times New Roman" w:eastAsia="Helvetica" w:hAnsi="Times New Roman" w:cs="Times New Roman"/>
                  <w:color w:val="000000"/>
                  <w:sz w:val="22"/>
                  <w:szCs w:val="22"/>
                  <w:rPrChange w:id="2524"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5" w:author="Daniel Noble" w:date="2023-06-30T12:44:00Z"/>
                <w:rFonts w:ascii="Times New Roman" w:hAnsi="Times New Roman" w:cs="Times New Roman"/>
                <w:rPrChange w:id="2526" w:author="Daniel Noble" w:date="2023-06-30T12:50:00Z">
                  <w:rPr>
                    <w:ins w:id="2527" w:author="Daniel Noble" w:date="2023-06-30T12:44:00Z"/>
                  </w:rPr>
                </w:rPrChange>
              </w:rPr>
              <w:pPrChange w:id="25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9" w:author="Daniel Noble" w:date="2023-06-30T12:44:00Z">
              <w:r w:rsidRPr="00427B7F">
                <w:rPr>
                  <w:rFonts w:ascii="Times New Roman" w:eastAsia="Helvetica" w:hAnsi="Times New Roman" w:cs="Times New Roman"/>
                  <w:color w:val="000000"/>
                  <w:sz w:val="22"/>
                  <w:szCs w:val="22"/>
                  <w:rPrChange w:id="2530"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1" w:author="Daniel Noble" w:date="2023-06-30T12:44:00Z"/>
                <w:rFonts w:ascii="Times New Roman" w:hAnsi="Times New Roman" w:cs="Times New Roman"/>
                <w:rPrChange w:id="2532" w:author="Daniel Noble" w:date="2023-06-30T12:50:00Z">
                  <w:rPr>
                    <w:ins w:id="2533" w:author="Daniel Noble" w:date="2023-06-30T12:44:00Z"/>
                  </w:rPr>
                </w:rPrChange>
              </w:rPr>
              <w:pPrChange w:id="2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35" w:author="Daniel Noble" w:date="2023-06-30T12:44:00Z">
              <w:r w:rsidRPr="00427B7F">
                <w:rPr>
                  <w:rFonts w:ascii="Times New Roman" w:eastAsia="Helvetica" w:hAnsi="Times New Roman" w:cs="Times New Roman"/>
                  <w:color w:val="000000"/>
                  <w:sz w:val="22"/>
                  <w:szCs w:val="22"/>
                  <w:rPrChange w:id="2536"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25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8" w:author="Daniel Noble" w:date="2023-06-30T12:44:00Z"/>
                <w:rFonts w:ascii="Times New Roman" w:hAnsi="Times New Roman" w:cs="Times New Roman"/>
                <w:rPrChange w:id="2539" w:author="Daniel Noble" w:date="2023-06-30T12:50:00Z">
                  <w:rPr>
                    <w:ins w:id="2540" w:author="Daniel Noble" w:date="2023-06-30T12:44:00Z"/>
                  </w:rPr>
                </w:rPrChange>
              </w:rPr>
              <w:pPrChange w:id="2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2" w:author="Daniel Noble" w:date="2023-06-30T12:44:00Z"/>
                <w:rFonts w:ascii="Times New Roman" w:hAnsi="Times New Roman" w:cs="Times New Roman"/>
                <w:rPrChange w:id="2543" w:author="Daniel Noble" w:date="2023-06-30T12:50:00Z">
                  <w:rPr>
                    <w:ins w:id="2544" w:author="Daniel Noble" w:date="2023-06-30T12:44:00Z"/>
                  </w:rPr>
                </w:rPrChange>
              </w:rPr>
              <w:pPrChange w:id="25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46" w:author="Daniel Noble" w:date="2023-06-30T12:44:00Z">
              <w:r w:rsidRPr="00427B7F">
                <w:rPr>
                  <w:rFonts w:ascii="Times New Roman" w:eastAsia="Helvetica" w:hAnsi="Times New Roman" w:cs="Times New Roman"/>
                  <w:color w:val="000000"/>
                  <w:sz w:val="22"/>
                  <w:szCs w:val="22"/>
                  <w:rPrChange w:id="2547"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8" w:author="Daniel Noble" w:date="2023-06-30T12:44:00Z"/>
                <w:rFonts w:ascii="Times New Roman" w:hAnsi="Times New Roman" w:cs="Times New Roman"/>
                <w:rPrChange w:id="2549" w:author="Daniel Noble" w:date="2023-06-30T12:50:00Z">
                  <w:rPr>
                    <w:ins w:id="2550" w:author="Daniel Noble" w:date="2023-06-30T12:44:00Z"/>
                  </w:rPr>
                </w:rPrChange>
              </w:rPr>
              <w:pPrChange w:id="25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52" w:author="Daniel Noble" w:date="2023-06-30T12:44:00Z">
              <w:r w:rsidRPr="00427B7F">
                <w:rPr>
                  <w:rFonts w:ascii="Times New Roman" w:eastAsia="Helvetica" w:hAnsi="Times New Roman" w:cs="Times New Roman"/>
                  <w:color w:val="000000"/>
                  <w:sz w:val="22"/>
                  <w:szCs w:val="22"/>
                  <w:rPrChange w:id="2553"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4" w:author="Daniel Noble" w:date="2023-06-30T12:44:00Z"/>
                <w:rFonts w:ascii="Times New Roman" w:hAnsi="Times New Roman" w:cs="Times New Roman"/>
                <w:rPrChange w:id="2555" w:author="Daniel Noble" w:date="2023-06-30T12:50:00Z">
                  <w:rPr>
                    <w:ins w:id="2556" w:author="Daniel Noble" w:date="2023-06-30T12:44:00Z"/>
                  </w:rPr>
                </w:rPrChange>
              </w:rPr>
              <w:pPrChange w:id="2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58" w:author="Daniel Noble" w:date="2023-06-30T12:44:00Z">
              <w:r w:rsidRPr="00427B7F">
                <w:rPr>
                  <w:rFonts w:ascii="Times New Roman" w:eastAsia="Helvetica" w:hAnsi="Times New Roman" w:cs="Times New Roman"/>
                  <w:color w:val="000000"/>
                  <w:sz w:val="22"/>
                  <w:szCs w:val="22"/>
                  <w:rPrChange w:id="2559"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25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1" w:author="Daniel Noble" w:date="2023-06-30T12:44:00Z"/>
                <w:rFonts w:ascii="Times New Roman" w:hAnsi="Times New Roman" w:cs="Times New Roman"/>
                <w:rPrChange w:id="2562" w:author="Daniel Noble" w:date="2023-06-30T12:50:00Z">
                  <w:rPr>
                    <w:ins w:id="2563" w:author="Daniel Noble" w:date="2023-06-30T12:44:00Z"/>
                  </w:rPr>
                </w:rPrChange>
              </w:rPr>
              <w:pPrChange w:id="2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5" w:author="Daniel Noble" w:date="2023-06-30T12:44:00Z"/>
                <w:rFonts w:ascii="Times New Roman" w:hAnsi="Times New Roman" w:cs="Times New Roman"/>
                <w:rPrChange w:id="2566" w:author="Daniel Noble" w:date="2023-06-30T12:50:00Z">
                  <w:rPr>
                    <w:ins w:id="2567" w:author="Daniel Noble" w:date="2023-06-30T12:44:00Z"/>
                  </w:rPr>
                </w:rPrChange>
              </w:rPr>
              <w:pPrChange w:id="25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9" w:author="Daniel Noble" w:date="2023-06-30T12:44:00Z">
              <w:r w:rsidRPr="00427B7F">
                <w:rPr>
                  <w:rFonts w:ascii="Times New Roman" w:eastAsia="Helvetica" w:hAnsi="Times New Roman" w:cs="Times New Roman"/>
                  <w:color w:val="000000"/>
                  <w:sz w:val="22"/>
                  <w:szCs w:val="22"/>
                  <w:rPrChange w:id="2570"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1" w:author="Daniel Noble" w:date="2023-06-30T12:44:00Z"/>
                <w:rFonts w:ascii="Times New Roman" w:hAnsi="Times New Roman" w:cs="Times New Roman"/>
                <w:rPrChange w:id="2572" w:author="Daniel Noble" w:date="2023-06-30T12:50:00Z">
                  <w:rPr>
                    <w:ins w:id="2573" w:author="Daniel Noble" w:date="2023-06-30T12:44:00Z"/>
                  </w:rPr>
                </w:rPrChange>
              </w:rPr>
              <w:pPrChange w:id="25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75" w:author="Daniel Noble" w:date="2023-06-30T12:44:00Z">
              <w:r w:rsidRPr="00427B7F">
                <w:rPr>
                  <w:rFonts w:ascii="Times New Roman" w:eastAsia="Helvetica" w:hAnsi="Times New Roman" w:cs="Times New Roman"/>
                  <w:color w:val="000000"/>
                  <w:sz w:val="22"/>
                  <w:szCs w:val="22"/>
                  <w:rPrChange w:id="257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7" w:author="Daniel Noble" w:date="2023-06-30T12:44:00Z"/>
                <w:rFonts w:ascii="Times New Roman" w:hAnsi="Times New Roman" w:cs="Times New Roman"/>
                <w:rPrChange w:id="2578" w:author="Daniel Noble" w:date="2023-06-30T12:50:00Z">
                  <w:rPr>
                    <w:ins w:id="2579" w:author="Daniel Noble" w:date="2023-06-30T12:44:00Z"/>
                  </w:rPr>
                </w:rPrChange>
              </w:rPr>
              <w:pPrChange w:id="2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1" w:author="Daniel Noble" w:date="2023-06-30T12:44:00Z">
              <w:r w:rsidRPr="00427B7F">
                <w:rPr>
                  <w:rFonts w:ascii="Times New Roman" w:eastAsia="Helvetica" w:hAnsi="Times New Roman" w:cs="Times New Roman"/>
                  <w:color w:val="000000"/>
                  <w:sz w:val="22"/>
                  <w:szCs w:val="22"/>
                  <w:rPrChange w:id="2582"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25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4" w:author="Daniel Noble" w:date="2023-06-30T12:44:00Z"/>
                <w:rFonts w:ascii="Times New Roman" w:hAnsi="Times New Roman" w:cs="Times New Roman"/>
                <w:rPrChange w:id="2585" w:author="Daniel Noble" w:date="2023-06-30T12:50:00Z">
                  <w:rPr>
                    <w:ins w:id="2586" w:author="Daniel Noble" w:date="2023-06-30T12:44:00Z"/>
                  </w:rPr>
                </w:rPrChange>
              </w:rPr>
              <w:pPrChange w:id="2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8" w:author="Daniel Noble" w:date="2023-06-30T12:44:00Z"/>
                <w:rFonts w:ascii="Times New Roman" w:hAnsi="Times New Roman" w:cs="Times New Roman"/>
                <w:rPrChange w:id="2589" w:author="Daniel Noble" w:date="2023-06-30T12:50:00Z">
                  <w:rPr>
                    <w:ins w:id="2590" w:author="Daniel Noble" w:date="2023-06-30T12:44:00Z"/>
                  </w:rPr>
                </w:rPrChange>
              </w:rPr>
              <w:pPrChange w:id="25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2" w:author="Daniel Noble" w:date="2023-06-30T12:44:00Z">
              <w:r w:rsidRPr="00427B7F">
                <w:rPr>
                  <w:rFonts w:ascii="Times New Roman" w:eastAsia="Helvetica" w:hAnsi="Times New Roman" w:cs="Times New Roman"/>
                  <w:color w:val="000000"/>
                  <w:sz w:val="22"/>
                  <w:szCs w:val="22"/>
                  <w:rPrChange w:id="2593"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4" w:author="Daniel Noble" w:date="2023-06-30T12:44:00Z"/>
                <w:rFonts w:ascii="Times New Roman" w:hAnsi="Times New Roman" w:cs="Times New Roman"/>
                <w:rPrChange w:id="2595" w:author="Daniel Noble" w:date="2023-06-30T12:50:00Z">
                  <w:rPr>
                    <w:ins w:id="2596" w:author="Daniel Noble" w:date="2023-06-30T12:44:00Z"/>
                  </w:rPr>
                </w:rPrChange>
              </w:rPr>
              <w:pPrChange w:id="25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8" w:author="Daniel Noble" w:date="2023-06-30T12:44:00Z">
              <w:r w:rsidRPr="00427B7F">
                <w:rPr>
                  <w:rFonts w:ascii="Times New Roman" w:eastAsia="Helvetica" w:hAnsi="Times New Roman" w:cs="Times New Roman"/>
                  <w:color w:val="000000"/>
                  <w:sz w:val="22"/>
                  <w:szCs w:val="22"/>
                  <w:rPrChange w:id="2599"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0" w:author="Daniel Noble" w:date="2023-06-30T12:44:00Z"/>
                <w:rFonts w:ascii="Times New Roman" w:hAnsi="Times New Roman" w:cs="Times New Roman"/>
                <w:rPrChange w:id="2601" w:author="Daniel Noble" w:date="2023-06-30T12:50:00Z">
                  <w:rPr>
                    <w:ins w:id="2602" w:author="Daniel Noble" w:date="2023-06-30T12:44:00Z"/>
                  </w:rPr>
                </w:rPrChange>
              </w:rPr>
              <w:pPrChange w:id="2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4" w:author="Daniel Noble" w:date="2023-06-30T12:44:00Z">
              <w:r w:rsidRPr="00427B7F">
                <w:rPr>
                  <w:rFonts w:ascii="Times New Roman" w:eastAsia="Helvetica" w:hAnsi="Times New Roman" w:cs="Times New Roman"/>
                  <w:color w:val="000000"/>
                  <w:sz w:val="22"/>
                  <w:szCs w:val="22"/>
                  <w:rPrChange w:id="2605"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26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7" w:author="Daniel Noble" w:date="2023-06-30T12:44:00Z"/>
                <w:rFonts w:ascii="Times New Roman" w:hAnsi="Times New Roman" w:cs="Times New Roman"/>
                <w:rPrChange w:id="2608" w:author="Daniel Noble" w:date="2023-06-30T12:50:00Z">
                  <w:rPr>
                    <w:ins w:id="2609" w:author="Daniel Noble" w:date="2023-06-30T12:44:00Z"/>
                  </w:rPr>
                </w:rPrChange>
              </w:rPr>
              <w:pPrChange w:id="2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1" w:author="Daniel Noble" w:date="2023-06-30T12:44:00Z"/>
                <w:rFonts w:ascii="Times New Roman" w:hAnsi="Times New Roman" w:cs="Times New Roman"/>
                <w:rPrChange w:id="2612" w:author="Daniel Noble" w:date="2023-06-30T12:50:00Z">
                  <w:rPr>
                    <w:ins w:id="2613" w:author="Daniel Noble" w:date="2023-06-30T12:44:00Z"/>
                  </w:rPr>
                </w:rPrChange>
              </w:rPr>
              <w:pPrChange w:id="26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5" w:author="Daniel Noble" w:date="2023-06-30T12:44:00Z">
              <w:r w:rsidRPr="00427B7F">
                <w:rPr>
                  <w:rFonts w:ascii="Times New Roman" w:eastAsia="Helvetica" w:hAnsi="Times New Roman" w:cs="Times New Roman"/>
                  <w:color w:val="000000"/>
                  <w:sz w:val="22"/>
                  <w:szCs w:val="22"/>
                  <w:rPrChange w:id="2616"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7" w:author="Daniel Noble" w:date="2023-06-30T12:44:00Z"/>
                <w:rFonts w:ascii="Times New Roman" w:hAnsi="Times New Roman" w:cs="Times New Roman"/>
                <w:rPrChange w:id="2618" w:author="Daniel Noble" w:date="2023-06-30T12:50:00Z">
                  <w:rPr>
                    <w:ins w:id="2619" w:author="Daniel Noble" w:date="2023-06-30T12:44:00Z"/>
                  </w:rPr>
                </w:rPrChange>
              </w:rPr>
              <w:pPrChange w:id="26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1" w:author="Daniel Noble" w:date="2023-06-30T12:44:00Z">
              <w:r w:rsidRPr="00427B7F">
                <w:rPr>
                  <w:rFonts w:ascii="Times New Roman" w:eastAsia="Helvetica" w:hAnsi="Times New Roman" w:cs="Times New Roman"/>
                  <w:color w:val="000000"/>
                  <w:sz w:val="22"/>
                  <w:szCs w:val="22"/>
                  <w:rPrChange w:id="2622"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3" w:author="Daniel Noble" w:date="2023-06-30T12:44:00Z"/>
                <w:rFonts w:ascii="Times New Roman" w:hAnsi="Times New Roman" w:cs="Times New Roman"/>
                <w:rPrChange w:id="2624" w:author="Daniel Noble" w:date="2023-06-30T12:50:00Z">
                  <w:rPr>
                    <w:ins w:id="2625" w:author="Daniel Noble" w:date="2023-06-30T12:44:00Z"/>
                  </w:rPr>
                </w:rPrChange>
              </w:rPr>
              <w:pPrChange w:id="2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7" w:author="Daniel Noble" w:date="2023-06-30T12:44:00Z">
              <w:r w:rsidRPr="00427B7F">
                <w:rPr>
                  <w:rFonts w:ascii="Times New Roman" w:eastAsia="Helvetica" w:hAnsi="Times New Roman" w:cs="Times New Roman"/>
                  <w:color w:val="000000"/>
                  <w:sz w:val="22"/>
                  <w:szCs w:val="22"/>
                  <w:rPrChange w:id="2628"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26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0" w:author="Daniel Noble" w:date="2023-06-30T12:44:00Z"/>
                <w:rFonts w:ascii="Times New Roman" w:hAnsi="Times New Roman" w:cs="Times New Roman"/>
                <w:rPrChange w:id="2631" w:author="Daniel Noble" w:date="2023-06-30T12:50:00Z">
                  <w:rPr>
                    <w:ins w:id="2632" w:author="Daniel Noble" w:date="2023-06-30T12:44:00Z"/>
                  </w:rPr>
                </w:rPrChange>
              </w:rPr>
              <w:pPrChange w:id="26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4" w:author="Daniel Noble" w:date="2023-06-30T12:44:00Z"/>
                <w:rFonts w:ascii="Times New Roman" w:hAnsi="Times New Roman" w:cs="Times New Roman"/>
                <w:rPrChange w:id="2635" w:author="Daniel Noble" w:date="2023-06-30T12:50:00Z">
                  <w:rPr>
                    <w:ins w:id="2636" w:author="Daniel Noble" w:date="2023-06-30T12:44:00Z"/>
                  </w:rPr>
                </w:rPrChange>
              </w:rPr>
              <w:pPrChange w:id="26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8" w:author="Daniel Noble" w:date="2023-06-30T12:44:00Z">
              <w:r w:rsidRPr="00427B7F">
                <w:rPr>
                  <w:rFonts w:ascii="Times New Roman" w:eastAsia="Helvetica" w:hAnsi="Times New Roman" w:cs="Times New Roman"/>
                  <w:color w:val="000000"/>
                  <w:sz w:val="22"/>
                  <w:szCs w:val="22"/>
                  <w:rPrChange w:id="2639"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0" w:author="Daniel Noble" w:date="2023-06-30T12:44:00Z"/>
                <w:rFonts w:ascii="Times New Roman" w:hAnsi="Times New Roman" w:cs="Times New Roman"/>
                <w:rPrChange w:id="2641" w:author="Daniel Noble" w:date="2023-06-30T12:50:00Z">
                  <w:rPr>
                    <w:ins w:id="2642" w:author="Daniel Noble" w:date="2023-06-30T12:44:00Z"/>
                  </w:rPr>
                </w:rPrChange>
              </w:rPr>
              <w:pPrChange w:id="26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4" w:author="Daniel Noble" w:date="2023-06-30T12:44:00Z">
              <w:r w:rsidRPr="00427B7F">
                <w:rPr>
                  <w:rFonts w:ascii="Times New Roman" w:eastAsia="Helvetica" w:hAnsi="Times New Roman" w:cs="Times New Roman"/>
                  <w:color w:val="000000"/>
                  <w:sz w:val="22"/>
                  <w:szCs w:val="22"/>
                  <w:rPrChange w:id="2645"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6" w:author="Daniel Noble" w:date="2023-06-30T12:44:00Z"/>
                <w:rFonts w:ascii="Times New Roman" w:hAnsi="Times New Roman" w:cs="Times New Roman"/>
                <w:rPrChange w:id="2647" w:author="Daniel Noble" w:date="2023-06-30T12:50:00Z">
                  <w:rPr>
                    <w:ins w:id="2648" w:author="Daniel Noble" w:date="2023-06-30T12:44:00Z"/>
                  </w:rPr>
                </w:rPrChange>
              </w:rPr>
              <w:pPrChange w:id="2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0" w:author="Daniel Noble" w:date="2023-06-30T12:44:00Z">
              <w:r w:rsidRPr="00427B7F">
                <w:rPr>
                  <w:rFonts w:ascii="Times New Roman" w:eastAsia="Helvetica" w:hAnsi="Times New Roman" w:cs="Times New Roman"/>
                  <w:color w:val="000000"/>
                  <w:sz w:val="22"/>
                  <w:szCs w:val="22"/>
                  <w:rPrChange w:id="2651"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26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3" w:author="Daniel Noble" w:date="2023-06-30T12:44:00Z"/>
                <w:rFonts w:ascii="Times New Roman" w:hAnsi="Times New Roman" w:cs="Times New Roman"/>
                <w:rPrChange w:id="2654" w:author="Daniel Noble" w:date="2023-06-30T12:50:00Z">
                  <w:rPr>
                    <w:ins w:id="2655" w:author="Daniel Noble" w:date="2023-06-30T12:44:00Z"/>
                  </w:rPr>
                </w:rPrChange>
              </w:rPr>
              <w:pPrChange w:id="26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7" w:author="Daniel Noble" w:date="2023-06-30T12:44:00Z"/>
                <w:rFonts w:ascii="Times New Roman" w:hAnsi="Times New Roman" w:cs="Times New Roman"/>
                <w:rPrChange w:id="2658" w:author="Daniel Noble" w:date="2023-06-30T12:50:00Z">
                  <w:rPr>
                    <w:ins w:id="2659" w:author="Daniel Noble" w:date="2023-06-30T12:44:00Z"/>
                  </w:rPr>
                </w:rPrChange>
              </w:rPr>
              <w:pPrChange w:id="26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1" w:author="Daniel Noble" w:date="2023-06-30T12:44:00Z">
              <w:r w:rsidRPr="00427B7F">
                <w:rPr>
                  <w:rFonts w:ascii="Times New Roman" w:eastAsia="Helvetica" w:hAnsi="Times New Roman" w:cs="Times New Roman"/>
                  <w:color w:val="000000"/>
                  <w:sz w:val="22"/>
                  <w:szCs w:val="22"/>
                  <w:rPrChange w:id="2662"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3" w:author="Daniel Noble" w:date="2023-06-30T12:44:00Z"/>
                <w:rFonts w:ascii="Times New Roman" w:hAnsi="Times New Roman" w:cs="Times New Roman"/>
                <w:rPrChange w:id="2664" w:author="Daniel Noble" w:date="2023-06-30T12:50:00Z">
                  <w:rPr>
                    <w:ins w:id="2665" w:author="Daniel Noble" w:date="2023-06-30T12:44:00Z"/>
                  </w:rPr>
                </w:rPrChange>
              </w:rPr>
              <w:pPrChange w:id="26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7" w:author="Daniel Noble" w:date="2023-06-30T12:44:00Z">
              <w:r w:rsidRPr="00427B7F">
                <w:rPr>
                  <w:rFonts w:ascii="Times New Roman" w:eastAsia="Helvetica" w:hAnsi="Times New Roman" w:cs="Times New Roman"/>
                  <w:color w:val="000000"/>
                  <w:sz w:val="22"/>
                  <w:szCs w:val="22"/>
                  <w:rPrChange w:id="2668"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9" w:author="Daniel Noble" w:date="2023-06-30T12:44:00Z"/>
                <w:rFonts w:ascii="Times New Roman" w:hAnsi="Times New Roman" w:cs="Times New Roman"/>
                <w:rPrChange w:id="2670" w:author="Daniel Noble" w:date="2023-06-30T12:50:00Z">
                  <w:rPr>
                    <w:ins w:id="2671" w:author="Daniel Noble" w:date="2023-06-30T12:44:00Z"/>
                  </w:rPr>
                </w:rPrChange>
              </w:rPr>
              <w:pPrChange w:id="2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3" w:author="Daniel Noble" w:date="2023-06-30T12:44:00Z">
              <w:r w:rsidRPr="00427B7F">
                <w:rPr>
                  <w:rFonts w:ascii="Times New Roman" w:eastAsia="Helvetica" w:hAnsi="Times New Roman" w:cs="Times New Roman"/>
                  <w:color w:val="000000"/>
                  <w:sz w:val="22"/>
                  <w:szCs w:val="22"/>
                  <w:rPrChange w:id="2674"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26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6" w:author="Daniel Noble" w:date="2023-06-30T12:44:00Z"/>
                <w:rFonts w:ascii="Times New Roman" w:hAnsi="Times New Roman" w:cs="Times New Roman"/>
                <w:rPrChange w:id="2677" w:author="Daniel Noble" w:date="2023-06-30T12:50:00Z">
                  <w:rPr>
                    <w:ins w:id="2678" w:author="Daniel Noble" w:date="2023-06-30T12:44:00Z"/>
                  </w:rPr>
                </w:rPrChange>
              </w:rPr>
              <w:pPrChange w:id="26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0" w:author="Daniel Noble" w:date="2023-06-30T12:44:00Z"/>
                <w:rFonts w:ascii="Times New Roman" w:hAnsi="Times New Roman" w:cs="Times New Roman"/>
                <w:rPrChange w:id="2681" w:author="Daniel Noble" w:date="2023-06-30T12:50:00Z">
                  <w:rPr>
                    <w:ins w:id="2682" w:author="Daniel Noble" w:date="2023-06-30T12:44:00Z"/>
                  </w:rPr>
                </w:rPrChange>
              </w:rPr>
              <w:pPrChange w:id="26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4" w:author="Daniel Noble" w:date="2023-06-30T12:49:00Z">
              <w:r w:rsidRPr="00427B7F">
                <w:rPr>
                  <w:rFonts w:ascii="Times New Roman" w:eastAsia="Helvetica" w:hAnsi="Times New Roman" w:cs="Times New Roman"/>
                  <w:color w:val="000000"/>
                  <w:sz w:val="22"/>
                  <w:szCs w:val="22"/>
                  <w:rPrChange w:id="268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6" w:author="Daniel Noble" w:date="2023-06-30T12:44:00Z"/>
                <w:rFonts w:ascii="Times New Roman" w:hAnsi="Times New Roman" w:cs="Times New Roman"/>
                <w:rPrChange w:id="2687" w:author="Daniel Noble" w:date="2023-06-30T12:50:00Z">
                  <w:rPr>
                    <w:ins w:id="2688" w:author="Daniel Noble" w:date="2023-06-30T12:44:00Z"/>
                  </w:rPr>
                </w:rPrChange>
              </w:rPr>
              <w:pPrChange w:id="26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0" w:author="Daniel Noble" w:date="2023-06-30T12:44:00Z">
              <w:r w:rsidRPr="00427B7F">
                <w:rPr>
                  <w:rFonts w:ascii="Times New Roman" w:eastAsia="Helvetica" w:hAnsi="Times New Roman" w:cs="Times New Roman"/>
                  <w:color w:val="000000"/>
                  <w:sz w:val="22"/>
                  <w:szCs w:val="22"/>
                  <w:rPrChange w:id="2691"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2" w:author="Daniel Noble" w:date="2023-06-30T12:44:00Z"/>
                <w:rFonts w:ascii="Times New Roman" w:hAnsi="Times New Roman" w:cs="Times New Roman"/>
                <w:rPrChange w:id="2693" w:author="Daniel Noble" w:date="2023-06-30T12:50:00Z">
                  <w:rPr>
                    <w:ins w:id="2694" w:author="Daniel Noble" w:date="2023-06-30T12:44:00Z"/>
                  </w:rPr>
                </w:rPrChange>
              </w:rPr>
              <w:pPrChange w:id="2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6" w:author="Daniel Noble" w:date="2023-06-30T12:44:00Z">
              <w:r w:rsidRPr="00427B7F">
                <w:rPr>
                  <w:rFonts w:ascii="Times New Roman" w:eastAsia="Helvetica" w:hAnsi="Times New Roman" w:cs="Times New Roman"/>
                  <w:color w:val="000000"/>
                  <w:sz w:val="22"/>
                  <w:szCs w:val="22"/>
                  <w:rPrChange w:id="2697"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26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9" w:author="Daniel Noble" w:date="2023-06-30T12:44:00Z"/>
                <w:rFonts w:ascii="Times New Roman" w:hAnsi="Times New Roman" w:cs="Times New Roman"/>
                <w:rPrChange w:id="2700" w:author="Daniel Noble" w:date="2023-06-30T12:50:00Z">
                  <w:rPr>
                    <w:ins w:id="2701" w:author="Daniel Noble" w:date="2023-06-30T12:44:00Z"/>
                  </w:rPr>
                </w:rPrChange>
              </w:rPr>
              <w:pPrChange w:id="27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3" w:author="Daniel Noble" w:date="2023-06-30T12:44:00Z"/>
                <w:rFonts w:ascii="Times New Roman" w:hAnsi="Times New Roman" w:cs="Times New Roman"/>
                <w:rPrChange w:id="2704" w:author="Daniel Noble" w:date="2023-06-30T12:50:00Z">
                  <w:rPr>
                    <w:ins w:id="2705" w:author="Daniel Noble" w:date="2023-06-30T12:44:00Z"/>
                  </w:rPr>
                </w:rPrChange>
              </w:rPr>
              <w:pPrChange w:id="27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7" w:author="Daniel Noble" w:date="2023-06-30T12:44:00Z">
              <w:r w:rsidRPr="00427B7F">
                <w:rPr>
                  <w:rFonts w:ascii="Times New Roman" w:eastAsia="Helvetica" w:hAnsi="Times New Roman" w:cs="Times New Roman"/>
                  <w:color w:val="000000"/>
                  <w:sz w:val="22"/>
                  <w:szCs w:val="22"/>
                  <w:rPrChange w:id="2708"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9" w:author="Daniel Noble" w:date="2023-06-30T12:44:00Z"/>
                <w:rFonts w:ascii="Times New Roman" w:hAnsi="Times New Roman" w:cs="Times New Roman"/>
                <w:rPrChange w:id="2710" w:author="Daniel Noble" w:date="2023-06-30T12:50:00Z">
                  <w:rPr>
                    <w:ins w:id="2711" w:author="Daniel Noble" w:date="2023-06-30T12:44:00Z"/>
                  </w:rPr>
                </w:rPrChange>
              </w:rPr>
              <w:pPrChange w:id="27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3" w:author="Daniel Noble" w:date="2023-06-30T12:44:00Z">
              <w:r w:rsidRPr="00427B7F">
                <w:rPr>
                  <w:rFonts w:ascii="Times New Roman" w:eastAsia="Helvetica" w:hAnsi="Times New Roman" w:cs="Times New Roman"/>
                  <w:color w:val="000000"/>
                  <w:sz w:val="22"/>
                  <w:szCs w:val="22"/>
                  <w:rPrChange w:id="2714"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5" w:author="Daniel Noble" w:date="2023-06-30T12:44:00Z"/>
                <w:rFonts w:ascii="Times New Roman" w:hAnsi="Times New Roman" w:cs="Times New Roman"/>
                <w:rPrChange w:id="2716" w:author="Daniel Noble" w:date="2023-06-30T12:50:00Z">
                  <w:rPr>
                    <w:ins w:id="2717" w:author="Daniel Noble" w:date="2023-06-30T12:44:00Z"/>
                  </w:rPr>
                </w:rPrChange>
              </w:rPr>
              <w:pPrChange w:id="2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9" w:author="Daniel Noble" w:date="2023-06-30T12:44:00Z">
              <w:r w:rsidRPr="00427B7F">
                <w:rPr>
                  <w:rFonts w:ascii="Times New Roman" w:eastAsia="Helvetica" w:hAnsi="Times New Roman" w:cs="Times New Roman"/>
                  <w:color w:val="000000"/>
                  <w:sz w:val="22"/>
                  <w:szCs w:val="22"/>
                  <w:rPrChange w:id="2720"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27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2" w:author="Daniel Noble" w:date="2023-06-30T12:44:00Z"/>
                <w:rFonts w:ascii="Times New Roman" w:hAnsi="Times New Roman" w:cs="Times New Roman"/>
                <w:rPrChange w:id="2723" w:author="Daniel Noble" w:date="2023-06-30T12:50:00Z">
                  <w:rPr>
                    <w:ins w:id="2724" w:author="Daniel Noble" w:date="2023-06-30T12:44:00Z"/>
                  </w:rPr>
                </w:rPrChange>
              </w:rPr>
              <w:pPrChange w:id="27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6" w:author="Daniel Noble" w:date="2023-06-30T12:44:00Z"/>
                <w:rFonts w:ascii="Times New Roman" w:hAnsi="Times New Roman" w:cs="Times New Roman"/>
                <w:rPrChange w:id="2727" w:author="Daniel Noble" w:date="2023-06-30T12:50:00Z">
                  <w:rPr>
                    <w:ins w:id="2728" w:author="Daniel Noble" w:date="2023-06-30T12:44:00Z"/>
                  </w:rPr>
                </w:rPrChange>
              </w:rPr>
              <w:pPrChange w:id="27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0" w:author="Daniel Noble" w:date="2023-06-30T12:49:00Z">
              <w:r w:rsidRPr="00427B7F">
                <w:rPr>
                  <w:rFonts w:ascii="Times New Roman" w:eastAsia="Helvetica" w:hAnsi="Times New Roman" w:cs="Times New Roman"/>
                  <w:color w:val="000000"/>
                  <w:sz w:val="22"/>
                  <w:szCs w:val="22"/>
                  <w:rPrChange w:id="273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2" w:author="Daniel Noble" w:date="2023-06-30T12:44:00Z"/>
                <w:rFonts w:ascii="Times New Roman" w:hAnsi="Times New Roman" w:cs="Times New Roman"/>
                <w:rPrChange w:id="2733" w:author="Daniel Noble" w:date="2023-06-30T12:50:00Z">
                  <w:rPr>
                    <w:ins w:id="2734" w:author="Daniel Noble" w:date="2023-06-30T12:44:00Z"/>
                  </w:rPr>
                </w:rPrChange>
              </w:rPr>
              <w:pPrChange w:id="27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6" w:author="Daniel Noble" w:date="2023-06-30T12:44:00Z">
              <w:r w:rsidRPr="00427B7F">
                <w:rPr>
                  <w:rFonts w:ascii="Times New Roman" w:eastAsia="Helvetica" w:hAnsi="Times New Roman" w:cs="Times New Roman"/>
                  <w:color w:val="000000"/>
                  <w:sz w:val="22"/>
                  <w:szCs w:val="22"/>
                  <w:rPrChange w:id="2737"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8" w:author="Daniel Noble" w:date="2023-06-30T12:44:00Z"/>
                <w:rFonts w:ascii="Times New Roman" w:hAnsi="Times New Roman" w:cs="Times New Roman"/>
                <w:rPrChange w:id="2739" w:author="Daniel Noble" w:date="2023-06-30T12:50:00Z">
                  <w:rPr>
                    <w:ins w:id="2740" w:author="Daniel Noble" w:date="2023-06-30T12:44:00Z"/>
                  </w:rPr>
                </w:rPrChange>
              </w:rPr>
              <w:pPrChange w:id="2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2" w:author="Daniel Noble" w:date="2023-06-30T12:44:00Z">
              <w:r w:rsidRPr="00427B7F">
                <w:rPr>
                  <w:rFonts w:ascii="Times New Roman" w:eastAsia="Helvetica" w:hAnsi="Times New Roman" w:cs="Times New Roman"/>
                  <w:color w:val="000000"/>
                  <w:sz w:val="22"/>
                  <w:szCs w:val="22"/>
                  <w:rPrChange w:id="2743"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27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5" w:author="Daniel Noble" w:date="2023-06-30T12:44:00Z"/>
                <w:rFonts w:ascii="Times New Roman" w:hAnsi="Times New Roman" w:cs="Times New Roman"/>
                <w:rPrChange w:id="2746" w:author="Daniel Noble" w:date="2023-06-30T12:50:00Z">
                  <w:rPr>
                    <w:ins w:id="2747" w:author="Daniel Noble" w:date="2023-06-30T12:44:00Z"/>
                  </w:rPr>
                </w:rPrChange>
              </w:rPr>
              <w:pPrChange w:id="27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9" w:author="Daniel Noble" w:date="2023-06-30T12:44:00Z"/>
                <w:rFonts w:ascii="Times New Roman" w:hAnsi="Times New Roman" w:cs="Times New Roman"/>
                <w:rPrChange w:id="2750" w:author="Daniel Noble" w:date="2023-06-30T12:50:00Z">
                  <w:rPr>
                    <w:ins w:id="2751" w:author="Daniel Noble" w:date="2023-06-30T12:44:00Z"/>
                  </w:rPr>
                </w:rPrChange>
              </w:rPr>
              <w:pPrChange w:id="27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3" w:author="Daniel Noble" w:date="2023-06-30T12:44:00Z">
              <w:r w:rsidRPr="00427B7F">
                <w:rPr>
                  <w:rFonts w:ascii="Times New Roman" w:eastAsia="Helvetica" w:hAnsi="Times New Roman" w:cs="Times New Roman"/>
                  <w:color w:val="000000"/>
                  <w:sz w:val="22"/>
                  <w:szCs w:val="22"/>
                  <w:rPrChange w:id="2754"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5" w:author="Daniel Noble" w:date="2023-06-30T12:44:00Z"/>
                <w:rFonts w:ascii="Times New Roman" w:hAnsi="Times New Roman" w:cs="Times New Roman"/>
                <w:rPrChange w:id="2756" w:author="Daniel Noble" w:date="2023-06-30T12:50:00Z">
                  <w:rPr>
                    <w:ins w:id="2757" w:author="Daniel Noble" w:date="2023-06-30T12:44:00Z"/>
                  </w:rPr>
                </w:rPrChange>
              </w:rPr>
              <w:pPrChange w:id="27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9" w:author="Daniel Noble" w:date="2023-06-30T12:44:00Z">
              <w:r w:rsidRPr="00427B7F">
                <w:rPr>
                  <w:rFonts w:ascii="Times New Roman" w:eastAsia="Helvetica" w:hAnsi="Times New Roman" w:cs="Times New Roman"/>
                  <w:color w:val="000000"/>
                  <w:sz w:val="22"/>
                  <w:szCs w:val="22"/>
                  <w:rPrChange w:id="2760"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1" w:author="Daniel Noble" w:date="2023-06-30T12:44:00Z"/>
                <w:rFonts w:ascii="Times New Roman" w:hAnsi="Times New Roman" w:cs="Times New Roman"/>
                <w:rPrChange w:id="2762" w:author="Daniel Noble" w:date="2023-06-30T12:50:00Z">
                  <w:rPr>
                    <w:ins w:id="2763" w:author="Daniel Noble" w:date="2023-06-30T12:44:00Z"/>
                  </w:rPr>
                </w:rPrChange>
              </w:rPr>
              <w:pPrChange w:id="2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5" w:author="Daniel Noble" w:date="2023-06-30T12:44:00Z">
              <w:r w:rsidRPr="00427B7F">
                <w:rPr>
                  <w:rFonts w:ascii="Times New Roman" w:eastAsia="Helvetica" w:hAnsi="Times New Roman" w:cs="Times New Roman"/>
                  <w:color w:val="000000"/>
                  <w:sz w:val="22"/>
                  <w:szCs w:val="22"/>
                  <w:rPrChange w:id="2766"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27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8" w:author="Daniel Noble" w:date="2023-06-30T12:44:00Z"/>
                <w:rFonts w:ascii="Times New Roman" w:hAnsi="Times New Roman" w:cs="Times New Roman"/>
                <w:rPrChange w:id="2769" w:author="Daniel Noble" w:date="2023-06-30T12:50:00Z">
                  <w:rPr>
                    <w:ins w:id="2770" w:author="Daniel Noble" w:date="2023-06-30T12:44:00Z"/>
                  </w:rPr>
                </w:rPrChange>
              </w:rPr>
              <w:pPrChange w:id="27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2" w:author="Daniel Noble" w:date="2023-06-30T12:44:00Z"/>
                <w:rFonts w:ascii="Times New Roman" w:hAnsi="Times New Roman" w:cs="Times New Roman"/>
                <w:rPrChange w:id="2773" w:author="Daniel Noble" w:date="2023-06-30T12:50:00Z">
                  <w:rPr>
                    <w:ins w:id="2774" w:author="Daniel Noble" w:date="2023-06-30T12:44:00Z"/>
                  </w:rPr>
                </w:rPrChange>
              </w:rPr>
              <w:pPrChange w:id="27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6" w:author="Daniel Noble" w:date="2023-06-30T12:49:00Z">
              <w:r w:rsidRPr="00427B7F">
                <w:rPr>
                  <w:rFonts w:ascii="Times New Roman" w:eastAsia="Helvetica" w:hAnsi="Times New Roman" w:cs="Times New Roman"/>
                  <w:color w:val="000000"/>
                  <w:sz w:val="22"/>
                  <w:szCs w:val="22"/>
                  <w:rPrChange w:id="277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8" w:author="Daniel Noble" w:date="2023-06-30T12:44:00Z"/>
                <w:rFonts w:ascii="Times New Roman" w:hAnsi="Times New Roman" w:cs="Times New Roman"/>
                <w:rPrChange w:id="2779" w:author="Daniel Noble" w:date="2023-06-30T12:50:00Z">
                  <w:rPr>
                    <w:ins w:id="2780" w:author="Daniel Noble" w:date="2023-06-30T12:44:00Z"/>
                  </w:rPr>
                </w:rPrChange>
              </w:rPr>
              <w:pPrChange w:id="27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2" w:author="Daniel Noble" w:date="2023-06-30T12:44:00Z">
              <w:r w:rsidRPr="00427B7F">
                <w:rPr>
                  <w:rFonts w:ascii="Times New Roman" w:eastAsia="Helvetica" w:hAnsi="Times New Roman" w:cs="Times New Roman"/>
                  <w:color w:val="000000"/>
                  <w:sz w:val="22"/>
                  <w:szCs w:val="22"/>
                  <w:rPrChange w:id="2783"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4" w:author="Daniel Noble" w:date="2023-06-30T12:44:00Z"/>
                <w:rFonts w:ascii="Times New Roman" w:hAnsi="Times New Roman" w:cs="Times New Roman"/>
                <w:rPrChange w:id="2785" w:author="Daniel Noble" w:date="2023-06-30T12:50:00Z">
                  <w:rPr>
                    <w:ins w:id="2786" w:author="Daniel Noble" w:date="2023-06-30T12:44:00Z"/>
                  </w:rPr>
                </w:rPrChange>
              </w:rPr>
              <w:pPrChange w:id="2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8" w:author="Daniel Noble" w:date="2023-06-30T12:44:00Z">
              <w:r w:rsidRPr="00427B7F">
                <w:rPr>
                  <w:rFonts w:ascii="Times New Roman" w:eastAsia="Helvetica" w:hAnsi="Times New Roman" w:cs="Times New Roman"/>
                  <w:color w:val="000000"/>
                  <w:sz w:val="22"/>
                  <w:szCs w:val="22"/>
                  <w:rPrChange w:id="2789"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27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1" w:author="Daniel Noble" w:date="2023-06-30T12:44:00Z"/>
                <w:rFonts w:ascii="Times New Roman" w:hAnsi="Times New Roman" w:cs="Times New Roman"/>
                <w:rPrChange w:id="2792" w:author="Daniel Noble" w:date="2023-06-30T12:50:00Z">
                  <w:rPr>
                    <w:ins w:id="2793" w:author="Daniel Noble" w:date="2023-06-30T12:44:00Z"/>
                  </w:rPr>
                </w:rPrChange>
              </w:rPr>
              <w:pPrChange w:id="27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5" w:author="Daniel Noble" w:date="2023-06-30T12:44:00Z"/>
                <w:rFonts w:ascii="Times New Roman" w:hAnsi="Times New Roman" w:cs="Times New Roman"/>
                <w:rPrChange w:id="2796" w:author="Daniel Noble" w:date="2023-06-30T12:50:00Z">
                  <w:rPr>
                    <w:ins w:id="2797" w:author="Daniel Noble" w:date="2023-06-30T12:44:00Z"/>
                  </w:rPr>
                </w:rPrChange>
              </w:rPr>
              <w:pPrChange w:id="27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9" w:author="Daniel Noble" w:date="2023-06-30T12:44:00Z">
              <w:r w:rsidRPr="00427B7F">
                <w:rPr>
                  <w:rFonts w:ascii="Times New Roman" w:eastAsia="Helvetica" w:hAnsi="Times New Roman" w:cs="Times New Roman"/>
                  <w:color w:val="000000"/>
                  <w:sz w:val="22"/>
                  <w:szCs w:val="22"/>
                  <w:rPrChange w:id="2800"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1" w:author="Daniel Noble" w:date="2023-06-30T12:44:00Z"/>
                <w:rFonts w:ascii="Times New Roman" w:hAnsi="Times New Roman" w:cs="Times New Roman"/>
                <w:rPrChange w:id="2802" w:author="Daniel Noble" w:date="2023-06-30T12:50:00Z">
                  <w:rPr>
                    <w:ins w:id="2803" w:author="Daniel Noble" w:date="2023-06-30T12:44:00Z"/>
                  </w:rPr>
                </w:rPrChange>
              </w:rPr>
              <w:pPrChange w:id="28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5" w:author="Daniel Noble" w:date="2023-06-30T12:44:00Z">
              <w:r w:rsidRPr="00427B7F">
                <w:rPr>
                  <w:rFonts w:ascii="Times New Roman" w:eastAsia="Helvetica" w:hAnsi="Times New Roman" w:cs="Times New Roman"/>
                  <w:color w:val="000000"/>
                  <w:sz w:val="22"/>
                  <w:szCs w:val="22"/>
                  <w:rPrChange w:id="2806"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7" w:author="Daniel Noble" w:date="2023-06-30T12:44:00Z"/>
                <w:rFonts w:ascii="Times New Roman" w:hAnsi="Times New Roman" w:cs="Times New Roman"/>
                <w:rPrChange w:id="2808" w:author="Daniel Noble" w:date="2023-06-30T12:50:00Z">
                  <w:rPr>
                    <w:ins w:id="2809" w:author="Daniel Noble" w:date="2023-06-30T12:44:00Z"/>
                  </w:rPr>
                </w:rPrChange>
              </w:rPr>
              <w:pPrChange w:id="2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1" w:author="Daniel Noble" w:date="2023-06-30T12:44:00Z">
              <w:r w:rsidRPr="00427B7F">
                <w:rPr>
                  <w:rFonts w:ascii="Times New Roman" w:eastAsia="Helvetica" w:hAnsi="Times New Roman" w:cs="Times New Roman"/>
                  <w:color w:val="000000"/>
                  <w:sz w:val="22"/>
                  <w:szCs w:val="22"/>
                  <w:rPrChange w:id="2812"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28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4" w:author="Daniel Noble" w:date="2023-06-30T12:44:00Z"/>
                <w:rFonts w:ascii="Times New Roman" w:hAnsi="Times New Roman" w:cs="Times New Roman"/>
                <w:rPrChange w:id="2815" w:author="Daniel Noble" w:date="2023-06-30T12:50:00Z">
                  <w:rPr>
                    <w:ins w:id="2816" w:author="Daniel Noble" w:date="2023-06-30T12:44:00Z"/>
                  </w:rPr>
                </w:rPrChange>
              </w:rPr>
              <w:pPrChange w:id="28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8" w:author="Daniel Noble" w:date="2023-06-30T12:44:00Z"/>
                <w:rFonts w:ascii="Times New Roman" w:hAnsi="Times New Roman" w:cs="Times New Roman"/>
                <w:rPrChange w:id="2819" w:author="Daniel Noble" w:date="2023-06-30T12:50:00Z">
                  <w:rPr>
                    <w:ins w:id="2820" w:author="Daniel Noble" w:date="2023-06-30T12:44:00Z"/>
                  </w:rPr>
                </w:rPrChange>
              </w:rPr>
              <w:pPrChange w:id="28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2" w:author="Daniel Noble" w:date="2023-06-30T12:44:00Z">
              <w:r w:rsidRPr="00427B7F">
                <w:rPr>
                  <w:rFonts w:ascii="Times New Roman" w:eastAsia="Helvetica" w:hAnsi="Times New Roman" w:cs="Times New Roman"/>
                  <w:color w:val="000000"/>
                  <w:sz w:val="22"/>
                  <w:szCs w:val="22"/>
                  <w:rPrChange w:id="2823"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4" w:author="Daniel Noble" w:date="2023-06-30T12:44:00Z"/>
                <w:rFonts w:ascii="Times New Roman" w:hAnsi="Times New Roman" w:cs="Times New Roman"/>
                <w:rPrChange w:id="2825" w:author="Daniel Noble" w:date="2023-06-30T12:50:00Z">
                  <w:rPr>
                    <w:ins w:id="2826" w:author="Daniel Noble" w:date="2023-06-30T12:44:00Z"/>
                  </w:rPr>
                </w:rPrChange>
              </w:rPr>
              <w:pPrChange w:id="28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8" w:author="Daniel Noble" w:date="2023-06-30T12:44:00Z">
              <w:r w:rsidRPr="00427B7F">
                <w:rPr>
                  <w:rFonts w:ascii="Times New Roman" w:eastAsia="Helvetica" w:hAnsi="Times New Roman" w:cs="Times New Roman"/>
                  <w:color w:val="000000"/>
                  <w:sz w:val="22"/>
                  <w:szCs w:val="22"/>
                  <w:rPrChange w:id="2829"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0" w:author="Daniel Noble" w:date="2023-06-30T12:44:00Z"/>
                <w:rFonts w:ascii="Times New Roman" w:hAnsi="Times New Roman" w:cs="Times New Roman"/>
                <w:rPrChange w:id="2831" w:author="Daniel Noble" w:date="2023-06-30T12:50:00Z">
                  <w:rPr>
                    <w:ins w:id="2832" w:author="Daniel Noble" w:date="2023-06-30T12:44:00Z"/>
                  </w:rPr>
                </w:rPrChange>
              </w:rPr>
              <w:pPrChange w:id="2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4" w:author="Daniel Noble" w:date="2023-06-30T12:44:00Z">
              <w:r w:rsidRPr="00427B7F">
                <w:rPr>
                  <w:rFonts w:ascii="Times New Roman" w:eastAsia="Helvetica" w:hAnsi="Times New Roman" w:cs="Times New Roman"/>
                  <w:color w:val="000000"/>
                  <w:sz w:val="22"/>
                  <w:szCs w:val="22"/>
                  <w:rPrChange w:id="2835"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28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7" w:author="Daniel Noble" w:date="2023-06-30T12:44:00Z"/>
                <w:rFonts w:ascii="Times New Roman" w:hAnsi="Times New Roman" w:cs="Times New Roman"/>
                <w:rPrChange w:id="2838" w:author="Daniel Noble" w:date="2023-06-30T12:50:00Z">
                  <w:rPr>
                    <w:ins w:id="2839" w:author="Daniel Noble" w:date="2023-06-30T12:44:00Z"/>
                  </w:rPr>
                </w:rPrChange>
              </w:rPr>
              <w:pPrChange w:id="28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1" w:author="Daniel Noble" w:date="2023-06-30T12:44:00Z"/>
                <w:rFonts w:ascii="Times New Roman" w:hAnsi="Times New Roman" w:cs="Times New Roman"/>
                <w:rPrChange w:id="2842" w:author="Daniel Noble" w:date="2023-06-30T12:50:00Z">
                  <w:rPr>
                    <w:ins w:id="2843" w:author="Daniel Noble" w:date="2023-06-30T12:44:00Z"/>
                  </w:rPr>
                </w:rPrChange>
              </w:rPr>
              <w:pPrChange w:id="28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5" w:author="Daniel Noble" w:date="2023-06-30T12:44:00Z">
              <w:r w:rsidRPr="00427B7F">
                <w:rPr>
                  <w:rFonts w:ascii="Times New Roman" w:eastAsia="Helvetica" w:hAnsi="Times New Roman" w:cs="Times New Roman"/>
                  <w:color w:val="000000"/>
                  <w:sz w:val="22"/>
                  <w:szCs w:val="22"/>
                  <w:rPrChange w:id="2846"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7" w:author="Daniel Noble" w:date="2023-06-30T12:44:00Z"/>
                <w:rFonts w:ascii="Times New Roman" w:hAnsi="Times New Roman" w:cs="Times New Roman"/>
                <w:rPrChange w:id="2848" w:author="Daniel Noble" w:date="2023-06-30T12:50:00Z">
                  <w:rPr>
                    <w:ins w:id="2849" w:author="Daniel Noble" w:date="2023-06-30T12:44:00Z"/>
                  </w:rPr>
                </w:rPrChange>
              </w:rPr>
              <w:pPrChange w:id="28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1" w:author="Daniel Noble" w:date="2023-06-30T12:44:00Z">
              <w:r w:rsidRPr="00427B7F">
                <w:rPr>
                  <w:rFonts w:ascii="Times New Roman" w:eastAsia="Helvetica" w:hAnsi="Times New Roman" w:cs="Times New Roman"/>
                  <w:color w:val="000000"/>
                  <w:sz w:val="22"/>
                  <w:szCs w:val="22"/>
                  <w:rPrChange w:id="2852"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3" w:author="Daniel Noble" w:date="2023-06-30T12:44:00Z"/>
                <w:rFonts w:ascii="Times New Roman" w:hAnsi="Times New Roman" w:cs="Times New Roman"/>
                <w:rPrChange w:id="2854" w:author="Daniel Noble" w:date="2023-06-30T12:50:00Z">
                  <w:rPr>
                    <w:ins w:id="2855" w:author="Daniel Noble" w:date="2023-06-30T12:44:00Z"/>
                  </w:rPr>
                </w:rPrChange>
              </w:rPr>
              <w:pPrChange w:id="2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7" w:author="Daniel Noble" w:date="2023-06-30T12:44:00Z">
              <w:r w:rsidRPr="00427B7F">
                <w:rPr>
                  <w:rFonts w:ascii="Times New Roman" w:eastAsia="Helvetica" w:hAnsi="Times New Roman" w:cs="Times New Roman"/>
                  <w:color w:val="000000"/>
                  <w:sz w:val="22"/>
                  <w:szCs w:val="22"/>
                  <w:rPrChange w:id="2858"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28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0" w:author="Daniel Noble" w:date="2023-06-30T12:44:00Z"/>
                <w:rFonts w:ascii="Times New Roman" w:hAnsi="Times New Roman" w:cs="Times New Roman"/>
                <w:rPrChange w:id="2861" w:author="Daniel Noble" w:date="2023-06-30T12:50:00Z">
                  <w:rPr>
                    <w:ins w:id="2862" w:author="Daniel Noble" w:date="2023-06-30T12:44:00Z"/>
                  </w:rPr>
                </w:rPrChange>
              </w:rPr>
              <w:pPrChange w:id="28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4" w:author="Daniel Noble" w:date="2023-06-30T12:44:00Z"/>
                <w:rFonts w:ascii="Times New Roman" w:hAnsi="Times New Roman" w:cs="Times New Roman"/>
                <w:rPrChange w:id="2865" w:author="Daniel Noble" w:date="2023-06-30T12:50:00Z">
                  <w:rPr>
                    <w:ins w:id="2866" w:author="Daniel Noble" w:date="2023-06-30T12:44:00Z"/>
                  </w:rPr>
                </w:rPrChange>
              </w:rPr>
              <w:pPrChange w:id="28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8" w:author="Daniel Noble" w:date="2023-06-30T12:44:00Z">
              <w:r w:rsidRPr="00427B7F">
                <w:rPr>
                  <w:rFonts w:ascii="Times New Roman" w:eastAsia="Helvetica" w:hAnsi="Times New Roman" w:cs="Times New Roman"/>
                  <w:color w:val="000000"/>
                  <w:sz w:val="22"/>
                  <w:szCs w:val="22"/>
                  <w:rPrChange w:id="2869"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0" w:author="Daniel Noble" w:date="2023-06-30T12:44:00Z"/>
                <w:rFonts w:ascii="Times New Roman" w:hAnsi="Times New Roman" w:cs="Times New Roman"/>
                <w:rPrChange w:id="2871" w:author="Daniel Noble" w:date="2023-06-30T12:50:00Z">
                  <w:rPr>
                    <w:ins w:id="2872" w:author="Daniel Noble" w:date="2023-06-30T12:44:00Z"/>
                  </w:rPr>
                </w:rPrChange>
              </w:rPr>
              <w:pPrChange w:id="28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4" w:author="Daniel Noble" w:date="2023-06-30T12:44:00Z">
              <w:r w:rsidRPr="00427B7F">
                <w:rPr>
                  <w:rFonts w:ascii="Times New Roman" w:eastAsia="Helvetica" w:hAnsi="Times New Roman" w:cs="Times New Roman"/>
                  <w:color w:val="000000"/>
                  <w:sz w:val="22"/>
                  <w:szCs w:val="22"/>
                  <w:rPrChange w:id="2875"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6" w:author="Daniel Noble" w:date="2023-06-30T12:44:00Z"/>
                <w:rFonts w:ascii="Times New Roman" w:hAnsi="Times New Roman" w:cs="Times New Roman"/>
                <w:rPrChange w:id="2877" w:author="Daniel Noble" w:date="2023-06-30T12:50:00Z">
                  <w:rPr>
                    <w:ins w:id="2878" w:author="Daniel Noble" w:date="2023-06-30T12:44:00Z"/>
                  </w:rPr>
                </w:rPrChange>
              </w:rPr>
              <w:pPrChange w:id="2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0" w:author="Daniel Noble" w:date="2023-06-30T12:44:00Z">
              <w:r w:rsidRPr="00427B7F">
                <w:rPr>
                  <w:rFonts w:ascii="Times New Roman" w:eastAsia="Helvetica" w:hAnsi="Times New Roman" w:cs="Times New Roman"/>
                  <w:color w:val="000000"/>
                  <w:sz w:val="22"/>
                  <w:szCs w:val="22"/>
                  <w:rPrChange w:id="2881"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28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3" w:author="Daniel Noble" w:date="2023-06-30T12:44:00Z"/>
                <w:rFonts w:ascii="Times New Roman" w:hAnsi="Times New Roman" w:cs="Times New Roman"/>
                <w:rPrChange w:id="2884" w:author="Daniel Noble" w:date="2023-06-30T12:50:00Z">
                  <w:rPr>
                    <w:ins w:id="2885" w:author="Daniel Noble" w:date="2023-06-30T12:44:00Z"/>
                  </w:rPr>
                </w:rPrChange>
              </w:rPr>
              <w:pPrChange w:id="28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7" w:author="Daniel Noble" w:date="2023-06-30T12:44:00Z"/>
                <w:rFonts w:ascii="Times New Roman" w:hAnsi="Times New Roman" w:cs="Times New Roman"/>
                <w:rPrChange w:id="2888" w:author="Daniel Noble" w:date="2023-06-30T12:50:00Z">
                  <w:rPr>
                    <w:ins w:id="2889" w:author="Daniel Noble" w:date="2023-06-30T12:44:00Z"/>
                  </w:rPr>
                </w:rPrChange>
              </w:rPr>
              <w:pPrChange w:id="28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1" w:author="Daniel Noble" w:date="2023-06-30T12:44:00Z">
              <w:r w:rsidRPr="00427B7F">
                <w:rPr>
                  <w:rFonts w:ascii="Times New Roman" w:eastAsia="Helvetica" w:hAnsi="Times New Roman" w:cs="Times New Roman"/>
                  <w:color w:val="000000"/>
                  <w:sz w:val="22"/>
                  <w:szCs w:val="22"/>
                  <w:rPrChange w:id="2892"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3" w:author="Daniel Noble" w:date="2023-06-30T12:44:00Z"/>
                <w:rFonts w:ascii="Times New Roman" w:hAnsi="Times New Roman" w:cs="Times New Roman"/>
                <w:rPrChange w:id="2894" w:author="Daniel Noble" w:date="2023-06-30T12:50:00Z">
                  <w:rPr>
                    <w:ins w:id="2895" w:author="Daniel Noble" w:date="2023-06-30T12:44:00Z"/>
                  </w:rPr>
                </w:rPrChange>
              </w:rPr>
              <w:pPrChange w:id="28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7" w:author="Daniel Noble" w:date="2023-06-30T12:44:00Z">
              <w:r w:rsidRPr="00427B7F">
                <w:rPr>
                  <w:rFonts w:ascii="Times New Roman" w:eastAsia="Helvetica" w:hAnsi="Times New Roman" w:cs="Times New Roman"/>
                  <w:color w:val="000000"/>
                  <w:sz w:val="22"/>
                  <w:szCs w:val="22"/>
                  <w:rPrChange w:id="289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9" w:author="Daniel Noble" w:date="2023-06-30T12:44:00Z"/>
                <w:rFonts w:ascii="Times New Roman" w:hAnsi="Times New Roman" w:cs="Times New Roman"/>
                <w:rPrChange w:id="2900" w:author="Daniel Noble" w:date="2023-06-30T12:50:00Z">
                  <w:rPr>
                    <w:ins w:id="2901" w:author="Daniel Noble" w:date="2023-06-30T12:44:00Z"/>
                  </w:rPr>
                </w:rPrChange>
              </w:rPr>
              <w:pPrChange w:id="2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3" w:author="Daniel Noble" w:date="2023-06-30T12:44:00Z">
              <w:r w:rsidRPr="00427B7F">
                <w:rPr>
                  <w:rFonts w:ascii="Times New Roman" w:eastAsia="Helvetica" w:hAnsi="Times New Roman" w:cs="Times New Roman"/>
                  <w:color w:val="000000"/>
                  <w:sz w:val="22"/>
                  <w:szCs w:val="22"/>
                  <w:rPrChange w:id="2904"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29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6" w:author="Daniel Noble" w:date="2023-06-30T12:44:00Z"/>
                <w:rFonts w:ascii="Times New Roman" w:hAnsi="Times New Roman" w:cs="Times New Roman"/>
                <w:rPrChange w:id="2907" w:author="Daniel Noble" w:date="2023-06-30T12:50:00Z">
                  <w:rPr>
                    <w:ins w:id="2908" w:author="Daniel Noble" w:date="2023-06-30T12:44:00Z"/>
                  </w:rPr>
                </w:rPrChange>
              </w:rPr>
              <w:pPrChange w:id="29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0" w:author="Daniel Noble" w:date="2023-06-30T12:44:00Z"/>
                <w:rFonts w:ascii="Times New Roman" w:hAnsi="Times New Roman" w:cs="Times New Roman"/>
                <w:rPrChange w:id="2911" w:author="Daniel Noble" w:date="2023-06-30T12:50:00Z">
                  <w:rPr>
                    <w:ins w:id="2912" w:author="Daniel Noble" w:date="2023-06-30T12:44:00Z"/>
                  </w:rPr>
                </w:rPrChange>
              </w:rPr>
              <w:pPrChange w:id="29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4" w:author="Daniel Noble" w:date="2023-06-30T12:49:00Z">
              <w:r w:rsidRPr="00427B7F">
                <w:rPr>
                  <w:rFonts w:ascii="Times New Roman" w:eastAsia="Helvetica" w:hAnsi="Times New Roman" w:cs="Times New Roman"/>
                  <w:color w:val="000000"/>
                  <w:sz w:val="22"/>
                  <w:szCs w:val="22"/>
                  <w:rPrChange w:id="291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6" w:author="Daniel Noble" w:date="2023-06-30T12:44:00Z"/>
                <w:rFonts w:ascii="Times New Roman" w:hAnsi="Times New Roman" w:cs="Times New Roman"/>
                <w:rPrChange w:id="2917" w:author="Daniel Noble" w:date="2023-06-30T12:50:00Z">
                  <w:rPr>
                    <w:ins w:id="2918" w:author="Daniel Noble" w:date="2023-06-30T12:44:00Z"/>
                  </w:rPr>
                </w:rPrChange>
              </w:rPr>
              <w:pPrChange w:id="29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0" w:author="Daniel Noble" w:date="2023-06-30T12:44:00Z">
              <w:r w:rsidRPr="00427B7F">
                <w:rPr>
                  <w:rFonts w:ascii="Times New Roman" w:eastAsia="Helvetica" w:hAnsi="Times New Roman" w:cs="Times New Roman"/>
                  <w:color w:val="000000"/>
                  <w:sz w:val="22"/>
                  <w:szCs w:val="22"/>
                  <w:rPrChange w:id="292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2" w:author="Daniel Noble" w:date="2023-06-30T12:44:00Z"/>
                <w:rFonts w:ascii="Times New Roman" w:hAnsi="Times New Roman" w:cs="Times New Roman"/>
                <w:rPrChange w:id="2923" w:author="Daniel Noble" w:date="2023-06-30T12:50:00Z">
                  <w:rPr>
                    <w:ins w:id="2924" w:author="Daniel Noble" w:date="2023-06-30T12:44:00Z"/>
                  </w:rPr>
                </w:rPrChange>
              </w:rPr>
              <w:pPrChange w:id="2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6" w:author="Daniel Noble" w:date="2023-06-30T12:44:00Z">
              <w:r w:rsidRPr="00427B7F">
                <w:rPr>
                  <w:rFonts w:ascii="Times New Roman" w:eastAsia="Helvetica" w:hAnsi="Times New Roman" w:cs="Times New Roman"/>
                  <w:color w:val="000000"/>
                  <w:sz w:val="22"/>
                  <w:szCs w:val="22"/>
                  <w:rPrChange w:id="2927"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29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9" w:author="Daniel Noble" w:date="2023-06-30T12:44:00Z"/>
                <w:rFonts w:ascii="Times New Roman" w:hAnsi="Times New Roman" w:cs="Times New Roman"/>
                <w:rPrChange w:id="2930" w:author="Daniel Noble" w:date="2023-06-30T12:50:00Z">
                  <w:rPr>
                    <w:ins w:id="2931" w:author="Daniel Noble" w:date="2023-06-30T12:44:00Z"/>
                  </w:rPr>
                </w:rPrChange>
              </w:rPr>
              <w:pPrChange w:id="29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3" w:author="Daniel Noble" w:date="2023-06-30T12:44:00Z"/>
                <w:rFonts w:ascii="Times New Roman" w:hAnsi="Times New Roman" w:cs="Times New Roman"/>
                <w:rPrChange w:id="2934" w:author="Daniel Noble" w:date="2023-06-30T12:50:00Z">
                  <w:rPr>
                    <w:ins w:id="2935" w:author="Daniel Noble" w:date="2023-06-30T12:44:00Z"/>
                  </w:rPr>
                </w:rPrChange>
              </w:rPr>
              <w:pPrChange w:id="29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7" w:author="Daniel Noble" w:date="2023-06-30T12:44:00Z">
              <w:r w:rsidRPr="00427B7F">
                <w:rPr>
                  <w:rFonts w:ascii="Times New Roman" w:eastAsia="Helvetica" w:hAnsi="Times New Roman" w:cs="Times New Roman"/>
                  <w:color w:val="000000"/>
                  <w:sz w:val="22"/>
                  <w:szCs w:val="22"/>
                  <w:rPrChange w:id="2938"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9" w:author="Daniel Noble" w:date="2023-06-30T12:44:00Z"/>
                <w:rFonts w:ascii="Times New Roman" w:hAnsi="Times New Roman" w:cs="Times New Roman"/>
                <w:rPrChange w:id="2940" w:author="Daniel Noble" w:date="2023-06-30T12:50:00Z">
                  <w:rPr>
                    <w:ins w:id="2941" w:author="Daniel Noble" w:date="2023-06-30T12:44:00Z"/>
                  </w:rPr>
                </w:rPrChange>
              </w:rPr>
              <w:pPrChange w:id="29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3" w:author="Daniel Noble" w:date="2023-06-30T12:44:00Z">
              <w:r w:rsidRPr="00427B7F">
                <w:rPr>
                  <w:rFonts w:ascii="Times New Roman" w:eastAsia="Helvetica" w:hAnsi="Times New Roman" w:cs="Times New Roman"/>
                  <w:color w:val="000000"/>
                  <w:sz w:val="22"/>
                  <w:szCs w:val="22"/>
                  <w:rPrChange w:id="2944"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5" w:author="Daniel Noble" w:date="2023-06-30T12:44:00Z"/>
                <w:rFonts w:ascii="Times New Roman" w:hAnsi="Times New Roman" w:cs="Times New Roman"/>
                <w:rPrChange w:id="2946" w:author="Daniel Noble" w:date="2023-06-30T12:50:00Z">
                  <w:rPr>
                    <w:ins w:id="2947" w:author="Daniel Noble" w:date="2023-06-30T12:44:00Z"/>
                  </w:rPr>
                </w:rPrChange>
              </w:rPr>
              <w:pPrChange w:id="2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9" w:author="Daniel Noble" w:date="2023-06-30T12:44:00Z">
              <w:r w:rsidRPr="00427B7F">
                <w:rPr>
                  <w:rFonts w:ascii="Times New Roman" w:eastAsia="Helvetica" w:hAnsi="Times New Roman" w:cs="Times New Roman"/>
                  <w:color w:val="000000"/>
                  <w:sz w:val="22"/>
                  <w:szCs w:val="22"/>
                  <w:rPrChange w:id="2950"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29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2" w:author="Daniel Noble" w:date="2023-06-30T12:44:00Z"/>
                <w:rFonts w:ascii="Times New Roman" w:hAnsi="Times New Roman" w:cs="Times New Roman"/>
                <w:rPrChange w:id="2953" w:author="Daniel Noble" w:date="2023-06-30T12:50:00Z">
                  <w:rPr>
                    <w:ins w:id="2954" w:author="Daniel Noble" w:date="2023-06-30T12:44:00Z"/>
                  </w:rPr>
                </w:rPrChange>
              </w:rPr>
              <w:pPrChange w:id="29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6" w:author="Daniel Noble" w:date="2023-06-30T12:44:00Z"/>
                <w:rFonts w:ascii="Times New Roman" w:hAnsi="Times New Roman" w:cs="Times New Roman"/>
                <w:rPrChange w:id="2957" w:author="Daniel Noble" w:date="2023-06-30T12:50:00Z">
                  <w:rPr>
                    <w:ins w:id="2958" w:author="Daniel Noble" w:date="2023-06-30T12:44:00Z"/>
                  </w:rPr>
                </w:rPrChange>
              </w:rPr>
              <w:pPrChange w:id="29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0" w:author="Daniel Noble" w:date="2023-06-30T12:44:00Z">
              <w:r w:rsidRPr="00427B7F">
                <w:rPr>
                  <w:rFonts w:ascii="Times New Roman" w:eastAsia="Helvetica" w:hAnsi="Times New Roman" w:cs="Times New Roman"/>
                  <w:color w:val="000000"/>
                  <w:sz w:val="22"/>
                  <w:szCs w:val="22"/>
                  <w:rPrChange w:id="2961"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2" w:author="Daniel Noble" w:date="2023-06-30T12:44:00Z"/>
                <w:rFonts w:ascii="Times New Roman" w:hAnsi="Times New Roman" w:cs="Times New Roman"/>
                <w:rPrChange w:id="2963" w:author="Daniel Noble" w:date="2023-06-30T12:50:00Z">
                  <w:rPr>
                    <w:ins w:id="2964" w:author="Daniel Noble" w:date="2023-06-30T12:44:00Z"/>
                  </w:rPr>
                </w:rPrChange>
              </w:rPr>
              <w:pPrChange w:id="29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6" w:author="Daniel Noble" w:date="2023-06-30T12:44:00Z">
              <w:r w:rsidRPr="00427B7F">
                <w:rPr>
                  <w:rFonts w:ascii="Times New Roman" w:eastAsia="Helvetica" w:hAnsi="Times New Roman" w:cs="Times New Roman"/>
                  <w:color w:val="000000"/>
                  <w:sz w:val="22"/>
                  <w:szCs w:val="22"/>
                  <w:rPrChange w:id="2967"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8" w:author="Daniel Noble" w:date="2023-06-30T12:44:00Z"/>
                <w:rFonts w:ascii="Times New Roman" w:hAnsi="Times New Roman" w:cs="Times New Roman"/>
                <w:rPrChange w:id="2969" w:author="Daniel Noble" w:date="2023-06-30T12:50:00Z">
                  <w:rPr>
                    <w:ins w:id="2970" w:author="Daniel Noble" w:date="2023-06-30T12:44:00Z"/>
                  </w:rPr>
                </w:rPrChange>
              </w:rPr>
              <w:pPrChange w:id="2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72" w:author="Daniel Noble" w:date="2023-06-30T12:44:00Z">
              <w:r w:rsidRPr="00427B7F">
                <w:rPr>
                  <w:rFonts w:ascii="Times New Roman" w:eastAsia="Helvetica" w:hAnsi="Times New Roman" w:cs="Times New Roman"/>
                  <w:color w:val="000000"/>
                  <w:sz w:val="22"/>
                  <w:szCs w:val="22"/>
                  <w:rPrChange w:id="2973"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29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5" w:author="Daniel Noble" w:date="2023-06-30T12:44:00Z"/>
                <w:rFonts w:ascii="Times New Roman" w:hAnsi="Times New Roman" w:cs="Times New Roman"/>
                <w:rPrChange w:id="2976" w:author="Daniel Noble" w:date="2023-06-30T12:50:00Z">
                  <w:rPr>
                    <w:ins w:id="2977" w:author="Daniel Noble" w:date="2023-06-30T12:44:00Z"/>
                  </w:rPr>
                </w:rPrChange>
              </w:rPr>
              <w:pPrChange w:id="29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9" w:author="Daniel Noble" w:date="2023-06-30T12:44:00Z"/>
                <w:rFonts w:ascii="Times New Roman" w:hAnsi="Times New Roman" w:cs="Times New Roman"/>
                <w:rPrChange w:id="2980" w:author="Daniel Noble" w:date="2023-06-30T12:50:00Z">
                  <w:rPr>
                    <w:ins w:id="2981" w:author="Daniel Noble" w:date="2023-06-30T12:44:00Z"/>
                  </w:rPr>
                </w:rPrChange>
              </w:rPr>
              <w:pPrChange w:id="29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3" w:author="Daniel Noble" w:date="2023-06-30T12:44:00Z">
              <w:r w:rsidRPr="00427B7F">
                <w:rPr>
                  <w:rFonts w:ascii="Times New Roman" w:eastAsia="Helvetica" w:hAnsi="Times New Roman" w:cs="Times New Roman"/>
                  <w:color w:val="000000"/>
                  <w:sz w:val="22"/>
                  <w:szCs w:val="22"/>
                  <w:rPrChange w:id="2984"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5" w:author="Daniel Noble" w:date="2023-06-30T12:44:00Z"/>
                <w:rFonts w:ascii="Times New Roman" w:hAnsi="Times New Roman" w:cs="Times New Roman"/>
                <w:rPrChange w:id="2986" w:author="Daniel Noble" w:date="2023-06-30T12:50:00Z">
                  <w:rPr>
                    <w:ins w:id="2987" w:author="Daniel Noble" w:date="2023-06-30T12:44:00Z"/>
                  </w:rPr>
                </w:rPrChange>
              </w:rPr>
              <w:pPrChange w:id="29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9" w:author="Daniel Noble" w:date="2023-06-30T12:44:00Z">
              <w:r w:rsidRPr="00427B7F">
                <w:rPr>
                  <w:rFonts w:ascii="Times New Roman" w:eastAsia="Helvetica" w:hAnsi="Times New Roman" w:cs="Times New Roman"/>
                  <w:color w:val="000000"/>
                  <w:sz w:val="22"/>
                  <w:szCs w:val="22"/>
                  <w:rPrChange w:id="299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1" w:author="Daniel Noble" w:date="2023-06-30T12:44:00Z"/>
                <w:rFonts w:ascii="Times New Roman" w:hAnsi="Times New Roman" w:cs="Times New Roman"/>
                <w:rPrChange w:id="2992" w:author="Daniel Noble" w:date="2023-06-30T12:50:00Z">
                  <w:rPr>
                    <w:ins w:id="2993" w:author="Daniel Noble" w:date="2023-06-30T12:44:00Z"/>
                  </w:rPr>
                </w:rPrChange>
              </w:rPr>
              <w:pPrChange w:id="29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95" w:author="Daniel Noble" w:date="2023-06-30T12:44:00Z">
              <w:r w:rsidRPr="00427B7F">
                <w:rPr>
                  <w:rFonts w:ascii="Times New Roman" w:eastAsia="Helvetica" w:hAnsi="Times New Roman" w:cs="Times New Roman"/>
                  <w:color w:val="000000"/>
                  <w:sz w:val="22"/>
                  <w:szCs w:val="22"/>
                  <w:rPrChange w:id="2996"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29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8" w:author="Daniel Noble" w:date="2023-06-30T12:44:00Z"/>
                <w:rFonts w:ascii="Times New Roman" w:hAnsi="Times New Roman" w:cs="Times New Roman"/>
                <w:rPrChange w:id="2999" w:author="Daniel Noble" w:date="2023-06-30T12:50:00Z">
                  <w:rPr>
                    <w:ins w:id="3000" w:author="Daniel Noble" w:date="2023-06-30T12:44:00Z"/>
                  </w:rPr>
                </w:rPrChange>
              </w:rPr>
              <w:pPrChange w:id="30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2" w:author="Daniel Noble" w:date="2023-06-30T12:44:00Z"/>
                <w:rFonts w:ascii="Times New Roman" w:hAnsi="Times New Roman" w:cs="Times New Roman"/>
                <w:rPrChange w:id="3003" w:author="Daniel Noble" w:date="2023-06-30T12:50:00Z">
                  <w:rPr>
                    <w:ins w:id="3004" w:author="Daniel Noble" w:date="2023-06-30T12:44:00Z"/>
                  </w:rPr>
                </w:rPrChange>
              </w:rPr>
              <w:pPrChange w:id="30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6" w:author="Daniel Noble" w:date="2023-06-30T12:44:00Z">
              <w:r w:rsidRPr="00427B7F">
                <w:rPr>
                  <w:rFonts w:ascii="Times New Roman" w:eastAsia="Helvetica" w:hAnsi="Times New Roman" w:cs="Times New Roman"/>
                  <w:color w:val="000000"/>
                  <w:sz w:val="22"/>
                  <w:szCs w:val="22"/>
                  <w:rPrChange w:id="3007"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8" w:author="Daniel Noble" w:date="2023-06-30T12:44:00Z"/>
                <w:rFonts w:ascii="Times New Roman" w:hAnsi="Times New Roman" w:cs="Times New Roman"/>
                <w:rPrChange w:id="3009" w:author="Daniel Noble" w:date="2023-06-30T12:50:00Z">
                  <w:rPr>
                    <w:ins w:id="3010" w:author="Daniel Noble" w:date="2023-06-30T12:44:00Z"/>
                  </w:rPr>
                </w:rPrChange>
              </w:rPr>
              <w:pPrChange w:id="30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2" w:author="Daniel Noble" w:date="2023-06-30T12:44:00Z">
              <w:r w:rsidRPr="00427B7F">
                <w:rPr>
                  <w:rFonts w:ascii="Times New Roman" w:eastAsia="Helvetica" w:hAnsi="Times New Roman" w:cs="Times New Roman"/>
                  <w:color w:val="000000"/>
                  <w:sz w:val="22"/>
                  <w:szCs w:val="22"/>
                  <w:rPrChange w:id="3013"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4" w:author="Daniel Noble" w:date="2023-06-30T12:44:00Z"/>
                <w:rFonts w:ascii="Times New Roman" w:hAnsi="Times New Roman" w:cs="Times New Roman"/>
                <w:rPrChange w:id="3015" w:author="Daniel Noble" w:date="2023-06-30T12:50:00Z">
                  <w:rPr>
                    <w:ins w:id="3016" w:author="Daniel Noble" w:date="2023-06-30T12:44:00Z"/>
                  </w:rPr>
                </w:rPrChange>
              </w:rPr>
              <w:pPrChange w:id="30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8" w:author="Daniel Noble" w:date="2023-06-30T12:44:00Z">
              <w:r w:rsidRPr="00427B7F">
                <w:rPr>
                  <w:rFonts w:ascii="Times New Roman" w:eastAsia="Helvetica" w:hAnsi="Times New Roman" w:cs="Times New Roman"/>
                  <w:color w:val="000000"/>
                  <w:sz w:val="22"/>
                  <w:szCs w:val="22"/>
                  <w:rPrChange w:id="3019"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30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1" w:author="Daniel Noble" w:date="2023-06-30T12:44:00Z"/>
                <w:rFonts w:ascii="Times New Roman" w:hAnsi="Times New Roman" w:cs="Times New Roman"/>
                <w:rPrChange w:id="3022" w:author="Daniel Noble" w:date="2023-06-30T12:50:00Z">
                  <w:rPr>
                    <w:ins w:id="3023" w:author="Daniel Noble" w:date="2023-06-30T12:44:00Z"/>
                  </w:rPr>
                </w:rPrChange>
              </w:rPr>
              <w:pPrChange w:id="30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5" w:author="Daniel Noble" w:date="2023-06-30T12:44:00Z"/>
                <w:rFonts w:ascii="Times New Roman" w:hAnsi="Times New Roman" w:cs="Times New Roman"/>
                <w:rPrChange w:id="3026" w:author="Daniel Noble" w:date="2023-06-30T12:50:00Z">
                  <w:rPr>
                    <w:ins w:id="3027" w:author="Daniel Noble" w:date="2023-06-30T12:44:00Z"/>
                  </w:rPr>
                </w:rPrChange>
              </w:rPr>
              <w:pPrChange w:id="30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9" w:author="Daniel Noble" w:date="2023-06-30T12:44:00Z">
              <w:r w:rsidRPr="00427B7F">
                <w:rPr>
                  <w:rFonts w:ascii="Times New Roman" w:eastAsia="Helvetica" w:hAnsi="Times New Roman" w:cs="Times New Roman"/>
                  <w:color w:val="000000"/>
                  <w:sz w:val="22"/>
                  <w:szCs w:val="22"/>
                  <w:rPrChange w:id="3030"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1" w:author="Daniel Noble" w:date="2023-06-30T12:44:00Z"/>
                <w:rFonts w:ascii="Times New Roman" w:hAnsi="Times New Roman" w:cs="Times New Roman"/>
                <w:rPrChange w:id="3032" w:author="Daniel Noble" w:date="2023-06-30T12:50:00Z">
                  <w:rPr>
                    <w:ins w:id="3033" w:author="Daniel Noble" w:date="2023-06-30T12:44:00Z"/>
                  </w:rPr>
                </w:rPrChange>
              </w:rPr>
              <w:pPrChange w:id="30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5" w:author="Daniel Noble" w:date="2023-06-30T12:44:00Z">
              <w:r w:rsidRPr="00427B7F">
                <w:rPr>
                  <w:rFonts w:ascii="Times New Roman" w:eastAsia="Helvetica" w:hAnsi="Times New Roman" w:cs="Times New Roman"/>
                  <w:color w:val="000000"/>
                  <w:sz w:val="22"/>
                  <w:szCs w:val="22"/>
                  <w:rPrChange w:id="3036"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7" w:author="Daniel Noble" w:date="2023-06-30T12:44:00Z"/>
                <w:rFonts w:ascii="Times New Roman" w:hAnsi="Times New Roman" w:cs="Times New Roman"/>
                <w:rPrChange w:id="3038" w:author="Daniel Noble" w:date="2023-06-30T12:50:00Z">
                  <w:rPr>
                    <w:ins w:id="3039" w:author="Daniel Noble" w:date="2023-06-30T12:44:00Z"/>
                  </w:rPr>
                </w:rPrChange>
              </w:rPr>
              <w:pPrChange w:id="30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41" w:author="Daniel Noble" w:date="2023-06-30T12:44:00Z">
              <w:r w:rsidRPr="00427B7F">
                <w:rPr>
                  <w:rFonts w:ascii="Times New Roman" w:eastAsia="Helvetica" w:hAnsi="Times New Roman" w:cs="Times New Roman"/>
                  <w:color w:val="000000"/>
                  <w:sz w:val="22"/>
                  <w:szCs w:val="22"/>
                  <w:rPrChange w:id="3042"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30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4" w:author="Daniel Noble" w:date="2023-06-30T12:44:00Z"/>
                <w:rFonts w:ascii="Times New Roman" w:hAnsi="Times New Roman" w:cs="Times New Roman"/>
                <w:rPrChange w:id="3045" w:author="Daniel Noble" w:date="2023-06-30T12:50:00Z">
                  <w:rPr>
                    <w:ins w:id="3046" w:author="Daniel Noble" w:date="2023-06-30T12:44:00Z"/>
                  </w:rPr>
                </w:rPrChange>
              </w:rPr>
              <w:pPrChange w:id="30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8" w:author="Daniel Noble" w:date="2023-06-30T12:44:00Z"/>
                <w:rFonts w:ascii="Times New Roman" w:hAnsi="Times New Roman" w:cs="Times New Roman"/>
                <w:rPrChange w:id="3049" w:author="Daniel Noble" w:date="2023-06-30T12:50:00Z">
                  <w:rPr>
                    <w:ins w:id="3050" w:author="Daniel Noble" w:date="2023-06-30T12:44:00Z"/>
                  </w:rPr>
                </w:rPrChange>
              </w:rPr>
              <w:pPrChange w:id="30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2" w:author="Daniel Noble" w:date="2023-06-30T12:44:00Z">
              <w:r w:rsidRPr="00427B7F">
                <w:rPr>
                  <w:rFonts w:ascii="Times New Roman" w:eastAsia="Helvetica" w:hAnsi="Times New Roman" w:cs="Times New Roman"/>
                  <w:color w:val="000000"/>
                  <w:sz w:val="22"/>
                  <w:szCs w:val="22"/>
                  <w:rPrChange w:id="3053"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4" w:author="Daniel Noble" w:date="2023-06-30T12:44:00Z"/>
                <w:rFonts w:ascii="Times New Roman" w:hAnsi="Times New Roman" w:cs="Times New Roman"/>
                <w:rPrChange w:id="3055" w:author="Daniel Noble" w:date="2023-06-30T12:50:00Z">
                  <w:rPr>
                    <w:ins w:id="3056" w:author="Daniel Noble" w:date="2023-06-30T12:44:00Z"/>
                  </w:rPr>
                </w:rPrChange>
              </w:rPr>
              <w:pPrChange w:id="30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8" w:author="Daniel Noble" w:date="2023-06-30T12:44:00Z">
              <w:r w:rsidRPr="00427B7F">
                <w:rPr>
                  <w:rFonts w:ascii="Times New Roman" w:eastAsia="Helvetica" w:hAnsi="Times New Roman" w:cs="Times New Roman"/>
                  <w:color w:val="000000"/>
                  <w:sz w:val="22"/>
                  <w:szCs w:val="22"/>
                  <w:rPrChange w:id="3059"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0" w:author="Daniel Noble" w:date="2023-06-30T12:44:00Z"/>
                <w:rFonts w:ascii="Times New Roman" w:hAnsi="Times New Roman" w:cs="Times New Roman"/>
                <w:rPrChange w:id="3061" w:author="Daniel Noble" w:date="2023-06-30T12:50:00Z">
                  <w:rPr>
                    <w:ins w:id="3062" w:author="Daniel Noble" w:date="2023-06-30T12:44:00Z"/>
                  </w:rPr>
                </w:rPrChange>
              </w:rPr>
              <w:pPrChange w:id="30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64" w:author="Daniel Noble" w:date="2023-06-30T12:44:00Z">
              <w:r w:rsidRPr="00427B7F">
                <w:rPr>
                  <w:rFonts w:ascii="Times New Roman" w:eastAsia="Helvetica" w:hAnsi="Times New Roman" w:cs="Times New Roman"/>
                  <w:color w:val="000000"/>
                  <w:sz w:val="22"/>
                  <w:szCs w:val="22"/>
                  <w:rPrChange w:id="3065"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30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7" w:author="Daniel Noble" w:date="2023-06-30T12:44:00Z"/>
                <w:rFonts w:ascii="Times New Roman" w:hAnsi="Times New Roman" w:cs="Times New Roman"/>
                <w:rPrChange w:id="3068" w:author="Daniel Noble" w:date="2023-06-30T12:50:00Z">
                  <w:rPr>
                    <w:ins w:id="3069" w:author="Daniel Noble" w:date="2023-06-30T12:44:00Z"/>
                  </w:rPr>
                </w:rPrChange>
              </w:rPr>
              <w:pPrChange w:id="30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1" w:author="Daniel Noble" w:date="2023-06-30T12:44:00Z"/>
                <w:rFonts w:ascii="Times New Roman" w:hAnsi="Times New Roman" w:cs="Times New Roman"/>
                <w:rPrChange w:id="3072" w:author="Daniel Noble" w:date="2023-06-30T12:50:00Z">
                  <w:rPr>
                    <w:ins w:id="3073" w:author="Daniel Noble" w:date="2023-06-30T12:44:00Z"/>
                  </w:rPr>
                </w:rPrChange>
              </w:rPr>
              <w:pPrChange w:id="30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5" w:author="Daniel Noble" w:date="2023-06-30T12:44:00Z">
              <w:r w:rsidRPr="00427B7F">
                <w:rPr>
                  <w:rFonts w:ascii="Times New Roman" w:eastAsia="Helvetica" w:hAnsi="Times New Roman" w:cs="Times New Roman"/>
                  <w:color w:val="000000"/>
                  <w:sz w:val="22"/>
                  <w:szCs w:val="22"/>
                  <w:rPrChange w:id="3076"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7" w:author="Daniel Noble" w:date="2023-06-30T12:44:00Z"/>
                <w:rFonts w:ascii="Times New Roman" w:hAnsi="Times New Roman" w:cs="Times New Roman"/>
                <w:rPrChange w:id="3078" w:author="Daniel Noble" w:date="2023-06-30T12:50:00Z">
                  <w:rPr>
                    <w:ins w:id="3079" w:author="Daniel Noble" w:date="2023-06-30T12:44:00Z"/>
                  </w:rPr>
                </w:rPrChange>
              </w:rPr>
              <w:pPrChange w:id="30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1" w:author="Daniel Noble" w:date="2023-06-30T12:44:00Z">
              <w:r w:rsidRPr="00427B7F">
                <w:rPr>
                  <w:rFonts w:ascii="Times New Roman" w:eastAsia="Helvetica" w:hAnsi="Times New Roman" w:cs="Times New Roman"/>
                  <w:color w:val="000000"/>
                  <w:sz w:val="22"/>
                  <w:szCs w:val="22"/>
                  <w:rPrChange w:id="3082"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3" w:author="Daniel Noble" w:date="2023-06-30T12:44:00Z"/>
                <w:rFonts w:ascii="Times New Roman" w:hAnsi="Times New Roman" w:cs="Times New Roman"/>
                <w:rPrChange w:id="3084" w:author="Daniel Noble" w:date="2023-06-30T12:50:00Z">
                  <w:rPr>
                    <w:ins w:id="3085" w:author="Daniel Noble" w:date="2023-06-30T12:44:00Z"/>
                  </w:rPr>
                </w:rPrChange>
              </w:rPr>
              <w:pPrChange w:id="30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7" w:author="Daniel Noble" w:date="2023-06-30T12:44:00Z">
              <w:r w:rsidRPr="00427B7F">
                <w:rPr>
                  <w:rFonts w:ascii="Times New Roman" w:eastAsia="Helvetica" w:hAnsi="Times New Roman" w:cs="Times New Roman"/>
                  <w:color w:val="000000"/>
                  <w:sz w:val="22"/>
                  <w:szCs w:val="22"/>
                  <w:rPrChange w:id="3088"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30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0" w:author="Daniel Noble" w:date="2023-06-30T12:44:00Z"/>
                <w:rFonts w:ascii="Times New Roman" w:hAnsi="Times New Roman" w:cs="Times New Roman"/>
                <w:rPrChange w:id="3091" w:author="Daniel Noble" w:date="2023-06-30T12:50:00Z">
                  <w:rPr>
                    <w:ins w:id="3092" w:author="Daniel Noble" w:date="2023-06-30T12:44:00Z"/>
                  </w:rPr>
                </w:rPrChange>
              </w:rPr>
              <w:pPrChange w:id="30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4" w:author="Daniel Noble" w:date="2023-06-30T12:44:00Z"/>
                <w:rFonts w:ascii="Times New Roman" w:hAnsi="Times New Roman" w:cs="Times New Roman"/>
                <w:rPrChange w:id="3095" w:author="Daniel Noble" w:date="2023-06-30T12:50:00Z">
                  <w:rPr>
                    <w:ins w:id="3096" w:author="Daniel Noble" w:date="2023-06-30T12:44:00Z"/>
                  </w:rPr>
                </w:rPrChange>
              </w:rPr>
              <w:pPrChange w:id="30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8" w:author="Daniel Noble" w:date="2023-06-30T12:44:00Z">
              <w:r w:rsidRPr="00427B7F">
                <w:rPr>
                  <w:rFonts w:ascii="Times New Roman" w:eastAsia="Helvetica" w:hAnsi="Times New Roman" w:cs="Times New Roman"/>
                  <w:color w:val="000000"/>
                  <w:sz w:val="22"/>
                  <w:szCs w:val="22"/>
                  <w:rPrChange w:id="3099"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0" w:author="Daniel Noble" w:date="2023-06-30T12:44:00Z"/>
                <w:rFonts w:ascii="Times New Roman" w:hAnsi="Times New Roman" w:cs="Times New Roman"/>
                <w:rPrChange w:id="3101" w:author="Daniel Noble" w:date="2023-06-30T12:50:00Z">
                  <w:rPr>
                    <w:ins w:id="3102" w:author="Daniel Noble" w:date="2023-06-30T12:44:00Z"/>
                  </w:rPr>
                </w:rPrChange>
              </w:rPr>
              <w:pPrChange w:id="31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4" w:author="Daniel Noble" w:date="2023-06-30T12:44:00Z">
              <w:r w:rsidRPr="00427B7F">
                <w:rPr>
                  <w:rFonts w:ascii="Times New Roman" w:eastAsia="Helvetica" w:hAnsi="Times New Roman" w:cs="Times New Roman"/>
                  <w:color w:val="000000"/>
                  <w:sz w:val="22"/>
                  <w:szCs w:val="22"/>
                  <w:rPrChange w:id="3105"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6" w:author="Daniel Noble" w:date="2023-06-30T12:44:00Z"/>
                <w:rFonts w:ascii="Times New Roman" w:hAnsi="Times New Roman" w:cs="Times New Roman"/>
                <w:rPrChange w:id="3107" w:author="Daniel Noble" w:date="2023-06-30T12:50:00Z">
                  <w:rPr>
                    <w:ins w:id="3108" w:author="Daniel Noble" w:date="2023-06-30T12:44:00Z"/>
                  </w:rPr>
                </w:rPrChange>
              </w:rPr>
              <w:pPrChange w:id="3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0" w:author="Daniel Noble" w:date="2023-06-30T12:44:00Z">
              <w:r w:rsidRPr="00427B7F">
                <w:rPr>
                  <w:rFonts w:ascii="Times New Roman" w:eastAsia="Helvetica" w:hAnsi="Times New Roman" w:cs="Times New Roman"/>
                  <w:color w:val="000000"/>
                  <w:sz w:val="22"/>
                  <w:szCs w:val="22"/>
                  <w:rPrChange w:id="3111"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31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3" w:author="Daniel Noble" w:date="2023-06-30T12:44:00Z"/>
                <w:rFonts w:ascii="Times New Roman" w:hAnsi="Times New Roman" w:cs="Times New Roman"/>
                <w:rPrChange w:id="3114" w:author="Daniel Noble" w:date="2023-06-30T12:50:00Z">
                  <w:rPr>
                    <w:ins w:id="3115" w:author="Daniel Noble" w:date="2023-06-30T12:44:00Z"/>
                  </w:rPr>
                </w:rPrChange>
              </w:rPr>
              <w:pPrChange w:id="31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7" w:author="Daniel Noble" w:date="2023-06-30T12:44:00Z"/>
                <w:rFonts w:ascii="Times New Roman" w:hAnsi="Times New Roman" w:cs="Times New Roman"/>
                <w:rPrChange w:id="3118" w:author="Daniel Noble" w:date="2023-06-30T12:50:00Z">
                  <w:rPr>
                    <w:ins w:id="3119" w:author="Daniel Noble" w:date="2023-06-30T12:44:00Z"/>
                  </w:rPr>
                </w:rPrChange>
              </w:rPr>
              <w:pPrChange w:id="31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1" w:author="Daniel Noble" w:date="2023-06-30T12:44:00Z">
              <w:r w:rsidRPr="00427B7F">
                <w:rPr>
                  <w:rFonts w:ascii="Times New Roman" w:eastAsia="Helvetica" w:hAnsi="Times New Roman" w:cs="Times New Roman"/>
                  <w:color w:val="000000"/>
                  <w:sz w:val="22"/>
                  <w:szCs w:val="22"/>
                  <w:rPrChange w:id="3122"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3" w:author="Daniel Noble" w:date="2023-06-30T12:44:00Z"/>
                <w:rFonts w:ascii="Times New Roman" w:hAnsi="Times New Roman" w:cs="Times New Roman"/>
                <w:rPrChange w:id="3124" w:author="Daniel Noble" w:date="2023-06-30T12:50:00Z">
                  <w:rPr>
                    <w:ins w:id="3125" w:author="Daniel Noble" w:date="2023-06-30T12:44:00Z"/>
                  </w:rPr>
                </w:rPrChange>
              </w:rPr>
              <w:pPrChange w:id="31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7" w:author="Daniel Noble" w:date="2023-06-30T12:44:00Z">
              <w:r w:rsidRPr="00427B7F">
                <w:rPr>
                  <w:rFonts w:ascii="Times New Roman" w:eastAsia="Helvetica" w:hAnsi="Times New Roman" w:cs="Times New Roman"/>
                  <w:color w:val="000000"/>
                  <w:sz w:val="22"/>
                  <w:szCs w:val="22"/>
                  <w:rPrChange w:id="3128"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9" w:author="Daniel Noble" w:date="2023-06-30T12:44:00Z"/>
                <w:rFonts w:ascii="Times New Roman" w:hAnsi="Times New Roman" w:cs="Times New Roman"/>
                <w:rPrChange w:id="3130" w:author="Daniel Noble" w:date="2023-06-30T12:50:00Z">
                  <w:rPr>
                    <w:ins w:id="3131" w:author="Daniel Noble" w:date="2023-06-30T12:44:00Z"/>
                  </w:rPr>
                </w:rPrChange>
              </w:rPr>
              <w:pPrChange w:id="3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3" w:author="Daniel Noble" w:date="2023-06-30T12:44:00Z">
              <w:r w:rsidRPr="00427B7F">
                <w:rPr>
                  <w:rFonts w:ascii="Times New Roman" w:eastAsia="Helvetica" w:hAnsi="Times New Roman" w:cs="Times New Roman"/>
                  <w:color w:val="000000"/>
                  <w:sz w:val="22"/>
                  <w:szCs w:val="22"/>
                  <w:rPrChange w:id="3134"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31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6" w:author="Daniel Noble" w:date="2023-06-30T12:44:00Z"/>
                <w:rFonts w:ascii="Times New Roman" w:hAnsi="Times New Roman" w:cs="Times New Roman"/>
                <w:rPrChange w:id="3137" w:author="Daniel Noble" w:date="2023-06-30T12:50:00Z">
                  <w:rPr>
                    <w:ins w:id="3138" w:author="Daniel Noble" w:date="2023-06-30T12:44:00Z"/>
                  </w:rPr>
                </w:rPrChange>
              </w:rPr>
              <w:pPrChange w:id="31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0" w:author="Daniel Noble" w:date="2023-06-30T12:44:00Z"/>
                <w:rFonts w:ascii="Times New Roman" w:hAnsi="Times New Roman" w:cs="Times New Roman"/>
                <w:rPrChange w:id="3141" w:author="Daniel Noble" w:date="2023-06-30T12:50:00Z">
                  <w:rPr>
                    <w:ins w:id="3142" w:author="Daniel Noble" w:date="2023-06-30T12:44:00Z"/>
                  </w:rPr>
                </w:rPrChange>
              </w:rPr>
              <w:pPrChange w:id="31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4" w:author="Daniel Noble" w:date="2023-06-30T12:44:00Z">
              <w:r w:rsidRPr="00427B7F">
                <w:rPr>
                  <w:rFonts w:ascii="Times New Roman" w:eastAsia="Helvetica" w:hAnsi="Times New Roman" w:cs="Times New Roman"/>
                  <w:color w:val="000000"/>
                  <w:sz w:val="22"/>
                  <w:szCs w:val="22"/>
                  <w:rPrChange w:id="3145"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6" w:author="Daniel Noble" w:date="2023-06-30T12:44:00Z"/>
                <w:rFonts w:ascii="Times New Roman" w:hAnsi="Times New Roman" w:cs="Times New Roman"/>
                <w:rPrChange w:id="3147" w:author="Daniel Noble" w:date="2023-06-30T12:50:00Z">
                  <w:rPr>
                    <w:ins w:id="3148" w:author="Daniel Noble" w:date="2023-06-30T12:44:00Z"/>
                  </w:rPr>
                </w:rPrChange>
              </w:rPr>
              <w:pPrChange w:id="31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0" w:author="Daniel Noble" w:date="2023-06-30T12:44:00Z">
              <w:r w:rsidRPr="00427B7F">
                <w:rPr>
                  <w:rFonts w:ascii="Times New Roman" w:eastAsia="Helvetica" w:hAnsi="Times New Roman" w:cs="Times New Roman"/>
                  <w:color w:val="000000"/>
                  <w:sz w:val="22"/>
                  <w:szCs w:val="22"/>
                  <w:rPrChange w:id="3151"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2" w:author="Daniel Noble" w:date="2023-06-30T12:44:00Z"/>
                <w:rFonts w:ascii="Times New Roman" w:hAnsi="Times New Roman" w:cs="Times New Roman"/>
                <w:rPrChange w:id="3153" w:author="Daniel Noble" w:date="2023-06-30T12:50:00Z">
                  <w:rPr>
                    <w:ins w:id="3154" w:author="Daniel Noble" w:date="2023-06-30T12:44:00Z"/>
                  </w:rPr>
                </w:rPrChange>
              </w:rPr>
              <w:pPrChange w:id="3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6" w:author="Daniel Noble" w:date="2023-06-30T12:44:00Z">
              <w:r w:rsidRPr="00427B7F">
                <w:rPr>
                  <w:rFonts w:ascii="Times New Roman" w:eastAsia="Helvetica" w:hAnsi="Times New Roman" w:cs="Times New Roman"/>
                  <w:color w:val="000000"/>
                  <w:sz w:val="22"/>
                  <w:szCs w:val="22"/>
                  <w:rPrChange w:id="3157"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31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9" w:author="Daniel Noble" w:date="2023-06-30T12:44:00Z"/>
                <w:rFonts w:ascii="Times New Roman" w:hAnsi="Times New Roman" w:cs="Times New Roman"/>
                <w:rPrChange w:id="3160" w:author="Daniel Noble" w:date="2023-06-30T12:50:00Z">
                  <w:rPr>
                    <w:ins w:id="3161" w:author="Daniel Noble" w:date="2023-06-30T12:44:00Z"/>
                  </w:rPr>
                </w:rPrChange>
              </w:rPr>
              <w:pPrChange w:id="31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3" w:author="Daniel Noble" w:date="2023-06-30T12:44:00Z"/>
                <w:rFonts w:ascii="Times New Roman" w:hAnsi="Times New Roman" w:cs="Times New Roman"/>
                <w:rPrChange w:id="3164" w:author="Daniel Noble" w:date="2023-06-30T12:50:00Z">
                  <w:rPr>
                    <w:ins w:id="3165" w:author="Daniel Noble" w:date="2023-06-30T12:44:00Z"/>
                  </w:rPr>
                </w:rPrChange>
              </w:rPr>
              <w:pPrChange w:id="31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7" w:author="Daniel Noble" w:date="2023-06-30T12:44:00Z">
              <w:r w:rsidRPr="00427B7F">
                <w:rPr>
                  <w:rFonts w:ascii="Times New Roman" w:eastAsia="Helvetica" w:hAnsi="Times New Roman" w:cs="Times New Roman"/>
                  <w:color w:val="000000"/>
                  <w:sz w:val="22"/>
                  <w:szCs w:val="22"/>
                  <w:rPrChange w:id="3168"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9" w:author="Daniel Noble" w:date="2023-06-30T12:44:00Z"/>
                <w:rFonts w:ascii="Times New Roman" w:hAnsi="Times New Roman" w:cs="Times New Roman"/>
                <w:rPrChange w:id="3170" w:author="Daniel Noble" w:date="2023-06-30T12:50:00Z">
                  <w:rPr>
                    <w:ins w:id="3171" w:author="Daniel Noble" w:date="2023-06-30T12:44:00Z"/>
                  </w:rPr>
                </w:rPrChange>
              </w:rPr>
              <w:pPrChange w:id="31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3" w:author="Daniel Noble" w:date="2023-06-30T12:44:00Z">
              <w:r w:rsidRPr="00427B7F">
                <w:rPr>
                  <w:rFonts w:ascii="Times New Roman" w:eastAsia="Helvetica" w:hAnsi="Times New Roman" w:cs="Times New Roman"/>
                  <w:color w:val="000000"/>
                  <w:sz w:val="22"/>
                  <w:szCs w:val="22"/>
                  <w:rPrChange w:id="3174"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5" w:author="Daniel Noble" w:date="2023-06-30T12:44:00Z"/>
                <w:rFonts w:ascii="Times New Roman" w:hAnsi="Times New Roman" w:cs="Times New Roman"/>
                <w:rPrChange w:id="3176" w:author="Daniel Noble" w:date="2023-06-30T12:50:00Z">
                  <w:rPr>
                    <w:ins w:id="3177" w:author="Daniel Noble" w:date="2023-06-30T12:44:00Z"/>
                  </w:rPr>
                </w:rPrChange>
              </w:rPr>
              <w:pPrChange w:id="3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9" w:author="Daniel Noble" w:date="2023-06-30T12:44:00Z">
              <w:r w:rsidRPr="00427B7F">
                <w:rPr>
                  <w:rFonts w:ascii="Times New Roman" w:eastAsia="Helvetica" w:hAnsi="Times New Roman" w:cs="Times New Roman"/>
                  <w:color w:val="000000"/>
                  <w:sz w:val="22"/>
                  <w:szCs w:val="22"/>
                  <w:rPrChange w:id="3180"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31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2" w:author="Daniel Noble" w:date="2023-06-30T12:44:00Z"/>
                <w:rFonts w:ascii="Times New Roman" w:hAnsi="Times New Roman" w:cs="Times New Roman"/>
                <w:rPrChange w:id="3183" w:author="Daniel Noble" w:date="2023-06-30T12:50:00Z">
                  <w:rPr>
                    <w:ins w:id="3184" w:author="Daniel Noble" w:date="2023-06-30T12:44:00Z"/>
                  </w:rPr>
                </w:rPrChange>
              </w:rPr>
              <w:pPrChange w:id="3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6" w:author="Daniel Noble" w:date="2023-06-30T12:44:00Z"/>
                <w:rFonts w:ascii="Times New Roman" w:hAnsi="Times New Roman" w:cs="Times New Roman"/>
                <w:rPrChange w:id="3187" w:author="Daniel Noble" w:date="2023-06-30T12:50:00Z">
                  <w:rPr>
                    <w:ins w:id="3188" w:author="Daniel Noble" w:date="2023-06-30T12:44:00Z"/>
                  </w:rPr>
                </w:rPrChange>
              </w:rPr>
              <w:pPrChange w:id="31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0" w:author="Daniel Noble" w:date="2023-06-30T12:44:00Z">
              <w:r w:rsidRPr="00427B7F">
                <w:rPr>
                  <w:rFonts w:ascii="Times New Roman" w:eastAsia="Helvetica" w:hAnsi="Times New Roman" w:cs="Times New Roman"/>
                  <w:color w:val="000000"/>
                  <w:sz w:val="22"/>
                  <w:szCs w:val="22"/>
                  <w:rPrChange w:id="3191"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2" w:author="Daniel Noble" w:date="2023-06-30T12:44:00Z"/>
                <w:rFonts w:ascii="Times New Roman" w:hAnsi="Times New Roman" w:cs="Times New Roman"/>
                <w:rPrChange w:id="3193" w:author="Daniel Noble" w:date="2023-06-30T12:50:00Z">
                  <w:rPr>
                    <w:ins w:id="3194" w:author="Daniel Noble" w:date="2023-06-30T12:44:00Z"/>
                  </w:rPr>
                </w:rPrChange>
              </w:rPr>
              <w:pPrChange w:id="31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6" w:author="Daniel Noble" w:date="2023-06-30T12:44:00Z">
              <w:r w:rsidRPr="00427B7F">
                <w:rPr>
                  <w:rFonts w:ascii="Times New Roman" w:eastAsia="Helvetica" w:hAnsi="Times New Roman" w:cs="Times New Roman"/>
                  <w:color w:val="000000"/>
                  <w:sz w:val="22"/>
                  <w:szCs w:val="22"/>
                  <w:rPrChange w:id="3197"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8" w:author="Daniel Noble" w:date="2023-06-30T12:44:00Z"/>
                <w:rFonts w:ascii="Times New Roman" w:hAnsi="Times New Roman" w:cs="Times New Roman"/>
                <w:rPrChange w:id="3199" w:author="Daniel Noble" w:date="2023-06-30T12:50:00Z">
                  <w:rPr>
                    <w:ins w:id="3200" w:author="Daniel Noble" w:date="2023-06-30T12:44:00Z"/>
                  </w:rPr>
                </w:rPrChange>
              </w:rPr>
              <w:pPrChange w:id="3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02" w:author="Daniel Noble" w:date="2023-06-30T12:44:00Z">
              <w:r w:rsidRPr="00427B7F">
                <w:rPr>
                  <w:rFonts w:ascii="Times New Roman" w:eastAsia="Helvetica" w:hAnsi="Times New Roman" w:cs="Times New Roman"/>
                  <w:color w:val="000000"/>
                  <w:sz w:val="22"/>
                  <w:szCs w:val="22"/>
                  <w:rPrChange w:id="3203"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32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5" w:author="Daniel Noble" w:date="2023-06-30T12:44:00Z"/>
                <w:rFonts w:ascii="Times New Roman" w:hAnsi="Times New Roman" w:cs="Times New Roman"/>
                <w:rPrChange w:id="3206" w:author="Daniel Noble" w:date="2023-06-30T12:50:00Z">
                  <w:rPr>
                    <w:ins w:id="3207" w:author="Daniel Noble" w:date="2023-06-30T12:44:00Z"/>
                  </w:rPr>
                </w:rPrChange>
              </w:rPr>
              <w:pPrChange w:id="3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9" w:author="Daniel Noble" w:date="2023-06-30T12:44:00Z"/>
                <w:rFonts w:ascii="Times New Roman" w:hAnsi="Times New Roman" w:cs="Times New Roman"/>
                <w:rPrChange w:id="3210" w:author="Daniel Noble" w:date="2023-06-30T12:50:00Z">
                  <w:rPr>
                    <w:ins w:id="3211" w:author="Daniel Noble" w:date="2023-06-30T12:44:00Z"/>
                  </w:rPr>
                </w:rPrChange>
              </w:rPr>
              <w:pPrChange w:id="32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3" w:author="Daniel Noble" w:date="2023-06-30T12:44:00Z">
              <w:r w:rsidRPr="00427B7F">
                <w:rPr>
                  <w:rFonts w:ascii="Times New Roman" w:eastAsia="Helvetica" w:hAnsi="Times New Roman" w:cs="Times New Roman"/>
                  <w:color w:val="000000"/>
                  <w:sz w:val="22"/>
                  <w:szCs w:val="22"/>
                  <w:rPrChange w:id="3214"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5" w:author="Daniel Noble" w:date="2023-06-30T12:44:00Z"/>
                <w:rFonts w:ascii="Times New Roman" w:hAnsi="Times New Roman" w:cs="Times New Roman"/>
                <w:rPrChange w:id="3216" w:author="Daniel Noble" w:date="2023-06-30T12:50:00Z">
                  <w:rPr>
                    <w:ins w:id="3217" w:author="Daniel Noble" w:date="2023-06-30T12:44:00Z"/>
                  </w:rPr>
                </w:rPrChange>
              </w:rPr>
              <w:pPrChange w:id="32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9" w:author="Daniel Noble" w:date="2023-06-30T12:44:00Z">
              <w:r w:rsidRPr="00427B7F">
                <w:rPr>
                  <w:rFonts w:ascii="Times New Roman" w:eastAsia="Helvetica" w:hAnsi="Times New Roman" w:cs="Times New Roman"/>
                  <w:color w:val="000000"/>
                  <w:sz w:val="22"/>
                  <w:szCs w:val="22"/>
                  <w:rPrChange w:id="322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1" w:author="Daniel Noble" w:date="2023-06-30T12:44:00Z"/>
                <w:rFonts w:ascii="Times New Roman" w:hAnsi="Times New Roman" w:cs="Times New Roman"/>
                <w:rPrChange w:id="3222" w:author="Daniel Noble" w:date="2023-06-30T12:50:00Z">
                  <w:rPr>
                    <w:ins w:id="3223" w:author="Daniel Noble" w:date="2023-06-30T12:44:00Z"/>
                  </w:rPr>
                </w:rPrChange>
              </w:rPr>
              <w:pPrChange w:id="32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25" w:author="Daniel Noble" w:date="2023-06-30T12:44:00Z">
              <w:r w:rsidRPr="00427B7F">
                <w:rPr>
                  <w:rFonts w:ascii="Times New Roman" w:eastAsia="Helvetica" w:hAnsi="Times New Roman" w:cs="Times New Roman"/>
                  <w:color w:val="000000"/>
                  <w:sz w:val="22"/>
                  <w:szCs w:val="22"/>
                  <w:rPrChange w:id="3226"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32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8" w:author="Daniel Noble" w:date="2023-06-30T12:44:00Z"/>
                <w:rFonts w:ascii="Times New Roman" w:hAnsi="Times New Roman" w:cs="Times New Roman"/>
                <w:rPrChange w:id="3229" w:author="Daniel Noble" w:date="2023-06-30T12:50:00Z">
                  <w:rPr>
                    <w:ins w:id="3230" w:author="Daniel Noble" w:date="2023-06-30T12:44:00Z"/>
                  </w:rPr>
                </w:rPrChange>
              </w:rPr>
              <w:pPrChange w:id="3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2" w:author="Daniel Noble" w:date="2023-06-30T12:44:00Z"/>
                <w:rFonts w:ascii="Times New Roman" w:hAnsi="Times New Roman" w:cs="Times New Roman"/>
                <w:rPrChange w:id="3233" w:author="Daniel Noble" w:date="2023-06-30T12:50:00Z">
                  <w:rPr>
                    <w:ins w:id="3234" w:author="Daniel Noble" w:date="2023-06-30T12:44:00Z"/>
                  </w:rPr>
                </w:rPrChange>
              </w:rPr>
              <w:pPrChange w:id="32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6" w:author="Daniel Noble" w:date="2023-06-30T12:44:00Z">
              <w:r w:rsidRPr="00427B7F">
                <w:rPr>
                  <w:rFonts w:ascii="Times New Roman" w:eastAsia="Helvetica" w:hAnsi="Times New Roman" w:cs="Times New Roman"/>
                  <w:color w:val="000000"/>
                  <w:sz w:val="22"/>
                  <w:szCs w:val="22"/>
                  <w:rPrChange w:id="3237"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8" w:author="Daniel Noble" w:date="2023-06-30T12:44:00Z"/>
                <w:rFonts w:ascii="Times New Roman" w:hAnsi="Times New Roman" w:cs="Times New Roman"/>
                <w:rPrChange w:id="3239" w:author="Daniel Noble" w:date="2023-06-30T12:50:00Z">
                  <w:rPr>
                    <w:ins w:id="3240" w:author="Daniel Noble" w:date="2023-06-30T12:44:00Z"/>
                  </w:rPr>
                </w:rPrChange>
              </w:rPr>
              <w:pPrChange w:id="32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2" w:author="Daniel Noble" w:date="2023-06-30T12:44:00Z">
              <w:r w:rsidRPr="00427B7F">
                <w:rPr>
                  <w:rFonts w:ascii="Times New Roman" w:eastAsia="Helvetica" w:hAnsi="Times New Roman" w:cs="Times New Roman"/>
                  <w:color w:val="000000"/>
                  <w:sz w:val="22"/>
                  <w:szCs w:val="22"/>
                  <w:rPrChange w:id="3243"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4" w:author="Daniel Noble" w:date="2023-06-30T12:44:00Z"/>
                <w:rFonts w:ascii="Times New Roman" w:hAnsi="Times New Roman" w:cs="Times New Roman"/>
                <w:rPrChange w:id="3245" w:author="Daniel Noble" w:date="2023-06-30T12:50:00Z">
                  <w:rPr>
                    <w:ins w:id="3246" w:author="Daniel Noble" w:date="2023-06-30T12:44:00Z"/>
                  </w:rPr>
                </w:rPrChange>
              </w:rPr>
              <w:pPrChange w:id="32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8" w:author="Daniel Noble" w:date="2023-06-30T12:44:00Z">
              <w:r w:rsidRPr="00427B7F">
                <w:rPr>
                  <w:rFonts w:ascii="Times New Roman" w:eastAsia="Helvetica" w:hAnsi="Times New Roman" w:cs="Times New Roman"/>
                  <w:color w:val="000000"/>
                  <w:sz w:val="22"/>
                  <w:szCs w:val="22"/>
                  <w:rPrChange w:id="3249"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32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1" w:author="Daniel Noble" w:date="2023-06-30T12:44:00Z"/>
                <w:rFonts w:ascii="Times New Roman" w:hAnsi="Times New Roman" w:cs="Times New Roman"/>
                <w:rPrChange w:id="3252" w:author="Daniel Noble" w:date="2023-06-30T12:50:00Z">
                  <w:rPr>
                    <w:ins w:id="3253" w:author="Daniel Noble" w:date="2023-06-30T12:44:00Z"/>
                  </w:rPr>
                </w:rPrChange>
              </w:rPr>
              <w:pPrChange w:id="3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5" w:author="Daniel Noble" w:date="2023-06-30T12:44:00Z"/>
                <w:rFonts w:ascii="Times New Roman" w:hAnsi="Times New Roman" w:cs="Times New Roman"/>
                <w:rPrChange w:id="3256" w:author="Daniel Noble" w:date="2023-06-30T12:50:00Z">
                  <w:rPr>
                    <w:ins w:id="3257" w:author="Daniel Noble" w:date="2023-06-30T12:44:00Z"/>
                  </w:rPr>
                </w:rPrChange>
              </w:rPr>
              <w:pPrChange w:id="32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9" w:author="Daniel Noble" w:date="2023-06-30T12:44:00Z">
              <w:r w:rsidRPr="00427B7F">
                <w:rPr>
                  <w:rFonts w:ascii="Times New Roman" w:eastAsia="Helvetica" w:hAnsi="Times New Roman" w:cs="Times New Roman"/>
                  <w:color w:val="000000"/>
                  <w:sz w:val="22"/>
                  <w:szCs w:val="22"/>
                  <w:rPrChange w:id="3260"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1" w:author="Daniel Noble" w:date="2023-06-30T12:44:00Z"/>
                <w:rFonts w:ascii="Times New Roman" w:hAnsi="Times New Roman" w:cs="Times New Roman"/>
                <w:rPrChange w:id="3262" w:author="Daniel Noble" w:date="2023-06-30T12:50:00Z">
                  <w:rPr>
                    <w:ins w:id="3263" w:author="Daniel Noble" w:date="2023-06-30T12:44:00Z"/>
                  </w:rPr>
                </w:rPrChange>
              </w:rPr>
              <w:pPrChange w:id="32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5" w:author="Daniel Noble" w:date="2023-06-30T12:44:00Z">
              <w:r w:rsidRPr="00427B7F">
                <w:rPr>
                  <w:rFonts w:ascii="Times New Roman" w:eastAsia="Helvetica" w:hAnsi="Times New Roman" w:cs="Times New Roman"/>
                  <w:color w:val="000000"/>
                  <w:sz w:val="22"/>
                  <w:szCs w:val="22"/>
                  <w:rPrChange w:id="326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7" w:author="Daniel Noble" w:date="2023-06-30T12:44:00Z"/>
                <w:rFonts w:ascii="Times New Roman" w:hAnsi="Times New Roman" w:cs="Times New Roman"/>
                <w:rPrChange w:id="3268" w:author="Daniel Noble" w:date="2023-06-30T12:50:00Z">
                  <w:rPr>
                    <w:ins w:id="3269" w:author="Daniel Noble" w:date="2023-06-30T12:44:00Z"/>
                  </w:rPr>
                </w:rPrChange>
              </w:rPr>
              <w:pPrChange w:id="32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71" w:author="Daniel Noble" w:date="2023-06-30T12:44:00Z">
              <w:r w:rsidRPr="00427B7F">
                <w:rPr>
                  <w:rFonts w:ascii="Times New Roman" w:eastAsia="Helvetica" w:hAnsi="Times New Roman" w:cs="Times New Roman"/>
                  <w:color w:val="000000"/>
                  <w:sz w:val="22"/>
                  <w:szCs w:val="22"/>
                  <w:rPrChange w:id="3272"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32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4" w:author="Daniel Noble" w:date="2023-06-30T12:44:00Z"/>
                <w:rFonts w:ascii="Times New Roman" w:hAnsi="Times New Roman" w:cs="Times New Roman"/>
                <w:rPrChange w:id="3275" w:author="Daniel Noble" w:date="2023-06-30T12:50:00Z">
                  <w:rPr>
                    <w:ins w:id="3276" w:author="Daniel Noble" w:date="2023-06-30T12:44:00Z"/>
                  </w:rPr>
                </w:rPrChange>
              </w:rPr>
              <w:pPrChange w:id="3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8" w:author="Daniel Noble" w:date="2023-06-30T12:44:00Z"/>
                <w:rFonts w:ascii="Times New Roman" w:hAnsi="Times New Roman" w:cs="Times New Roman"/>
                <w:rPrChange w:id="3279" w:author="Daniel Noble" w:date="2023-06-30T12:50:00Z">
                  <w:rPr>
                    <w:ins w:id="3280" w:author="Daniel Noble" w:date="2023-06-30T12:44:00Z"/>
                  </w:rPr>
                </w:rPrChange>
              </w:rPr>
              <w:pPrChange w:id="32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2" w:author="Daniel Noble" w:date="2023-06-30T12:44:00Z">
              <w:r w:rsidRPr="00427B7F">
                <w:rPr>
                  <w:rFonts w:ascii="Times New Roman" w:eastAsia="Helvetica" w:hAnsi="Times New Roman" w:cs="Times New Roman"/>
                  <w:color w:val="000000"/>
                  <w:sz w:val="22"/>
                  <w:szCs w:val="22"/>
                  <w:rPrChange w:id="3283"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4" w:author="Daniel Noble" w:date="2023-06-30T12:44:00Z"/>
                <w:rFonts w:ascii="Times New Roman" w:hAnsi="Times New Roman" w:cs="Times New Roman"/>
                <w:rPrChange w:id="3285" w:author="Daniel Noble" w:date="2023-06-30T12:50:00Z">
                  <w:rPr>
                    <w:ins w:id="3286" w:author="Daniel Noble" w:date="2023-06-30T12:44:00Z"/>
                  </w:rPr>
                </w:rPrChange>
              </w:rPr>
              <w:pPrChange w:id="32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8" w:author="Daniel Noble" w:date="2023-06-30T12:44:00Z">
              <w:r w:rsidRPr="00427B7F">
                <w:rPr>
                  <w:rFonts w:ascii="Times New Roman" w:eastAsia="Helvetica" w:hAnsi="Times New Roman" w:cs="Times New Roman"/>
                  <w:color w:val="000000"/>
                  <w:sz w:val="22"/>
                  <w:szCs w:val="22"/>
                  <w:rPrChange w:id="3289"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0" w:author="Daniel Noble" w:date="2023-06-30T12:44:00Z"/>
                <w:rFonts w:ascii="Times New Roman" w:hAnsi="Times New Roman" w:cs="Times New Roman"/>
                <w:rPrChange w:id="3291" w:author="Daniel Noble" w:date="2023-06-30T12:50:00Z">
                  <w:rPr>
                    <w:ins w:id="3292" w:author="Daniel Noble" w:date="2023-06-30T12:44:00Z"/>
                  </w:rPr>
                </w:rPrChange>
              </w:rPr>
              <w:pPrChange w:id="32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94" w:author="Daniel Noble" w:date="2023-06-30T12:44:00Z">
              <w:r w:rsidRPr="00427B7F">
                <w:rPr>
                  <w:rFonts w:ascii="Times New Roman" w:eastAsia="Helvetica" w:hAnsi="Times New Roman" w:cs="Times New Roman"/>
                  <w:color w:val="000000"/>
                  <w:sz w:val="22"/>
                  <w:szCs w:val="22"/>
                  <w:rPrChange w:id="3295"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32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7" w:author="Daniel Noble" w:date="2023-06-30T12:44:00Z"/>
                <w:rFonts w:ascii="Times New Roman" w:hAnsi="Times New Roman" w:cs="Times New Roman"/>
                <w:rPrChange w:id="3298" w:author="Daniel Noble" w:date="2023-06-30T12:50:00Z">
                  <w:rPr>
                    <w:ins w:id="3299" w:author="Daniel Noble" w:date="2023-06-30T12:44:00Z"/>
                  </w:rPr>
                </w:rPrChange>
              </w:rPr>
              <w:pPrChange w:id="3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1" w:author="Daniel Noble" w:date="2023-06-30T12:44:00Z"/>
                <w:rFonts w:ascii="Times New Roman" w:hAnsi="Times New Roman" w:cs="Times New Roman"/>
                <w:rPrChange w:id="3302" w:author="Daniel Noble" w:date="2023-06-30T12:50:00Z">
                  <w:rPr>
                    <w:ins w:id="3303" w:author="Daniel Noble" w:date="2023-06-30T12:44:00Z"/>
                  </w:rPr>
                </w:rPrChange>
              </w:rPr>
              <w:pPrChange w:id="33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5" w:author="Daniel Noble" w:date="2023-06-30T12:44:00Z">
              <w:r w:rsidRPr="00427B7F">
                <w:rPr>
                  <w:rFonts w:ascii="Times New Roman" w:eastAsia="Helvetica" w:hAnsi="Times New Roman" w:cs="Times New Roman"/>
                  <w:color w:val="000000"/>
                  <w:sz w:val="22"/>
                  <w:szCs w:val="22"/>
                  <w:rPrChange w:id="3306"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7" w:author="Daniel Noble" w:date="2023-06-30T12:44:00Z"/>
                <w:rFonts w:ascii="Times New Roman" w:hAnsi="Times New Roman" w:cs="Times New Roman"/>
                <w:rPrChange w:id="3308" w:author="Daniel Noble" w:date="2023-06-30T12:50:00Z">
                  <w:rPr>
                    <w:ins w:id="3309" w:author="Daniel Noble" w:date="2023-06-30T12:44:00Z"/>
                  </w:rPr>
                </w:rPrChange>
              </w:rPr>
              <w:pPrChange w:id="33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1" w:author="Daniel Noble" w:date="2023-06-30T12:44:00Z">
              <w:r w:rsidRPr="00427B7F">
                <w:rPr>
                  <w:rFonts w:ascii="Times New Roman" w:eastAsia="Helvetica" w:hAnsi="Times New Roman" w:cs="Times New Roman"/>
                  <w:color w:val="000000"/>
                  <w:sz w:val="22"/>
                  <w:szCs w:val="22"/>
                  <w:rPrChange w:id="3312"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3" w:author="Daniel Noble" w:date="2023-06-30T12:44:00Z"/>
                <w:rFonts w:ascii="Times New Roman" w:hAnsi="Times New Roman" w:cs="Times New Roman"/>
                <w:rPrChange w:id="3314" w:author="Daniel Noble" w:date="2023-06-30T12:50:00Z">
                  <w:rPr>
                    <w:ins w:id="3315" w:author="Daniel Noble" w:date="2023-06-30T12:44:00Z"/>
                  </w:rPr>
                </w:rPrChange>
              </w:rPr>
              <w:pPrChange w:id="33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7" w:author="Daniel Noble" w:date="2023-06-30T12:44:00Z">
              <w:r w:rsidRPr="00427B7F">
                <w:rPr>
                  <w:rFonts w:ascii="Times New Roman" w:eastAsia="Helvetica" w:hAnsi="Times New Roman" w:cs="Times New Roman"/>
                  <w:color w:val="000000"/>
                  <w:sz w:val="22"/>
                  <w:szCs w:val="22"/>
                  <w:rPrChange w:id="3318"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33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0" w:author="Daniel Noble" w:date="2023-06-30T12:44:00Z"/>
                <w:rFonts w:ascii="Times New Roman" w:hAnsi="Times New Roman" w:cs="Times New Roman"/>
                <w:rPrChange w:id="3321" w:author="Daniel Noble" w:date="2023-06-30T12:50:00Z">
                  <w:rPr>
                    <w:ins w:id="3322" w:author="Daniel Noble" w:date="2023-06-30T12:44:00Z"/>
                  </w:rPr>
                </w:rPrChange>
              </w:rPr>
              <w:pPrChange w:id="3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4" w:author="Daniel Noble" w:date="2023-06-30T12:44:00Z"/>
                <w:rFonts w:ascii="Times New Roman" w:hAnsi="Times New Roman" w:cs="Times New Roman"/>
                <w:rPrChange w:id="3325" w:author="Daniel Noble" w:date="2023-06-30T12:50:00Z">
                  <w:rPr>
                    <w:ins w:id="3326" w:author="Daniel Noble" w:date="2023-06-30T12:44:00Z"/>
                  </w:rPr>
                </w:rPrChange>
              </w:rPr>
              <w:pPrChange w:id="33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8" w:author="Daniel Noble" w:date="2023-06-30T12:44:00Z">
              <w:r w:rsidRPr="00427B7F">
                <w:rPr>
                  <w:rFonts w:ascii="Times New Roman" w:eastAsia="Helvetica" w:hAnsi="Times New Roman" w:cs="Times New Roman"/>
                  <w:color w:val="000000"/>
                  <w:sz w:val="22"/>
                  <w:szCs w:val="22"/>
                  <w:rPrChange w:id="3329"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0" w:author="Daniel Noble" w:date="2023-06-30T12:44:00Z"/>
                <w:rFonts w:ascii="Times New Roman" w:hAnsi="Times New Roman" w:cs="Times New Roman"/>
                <w:rPrChange w:id="3331" w:author="Daniel Noble" w:date="2023-06-30T12:50:00Z">
                  <w:rPr>
                    <w:ins w:id="3332" w:author="Daniel Noble" w:date="2023-06-30T12:44:00Z"/>
                  </w:rPr>
                </w:rPrChange>
              </w:rPr>
              <w:pPrChange w:id="33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4" w:author="Daniel Noble" w:date="2023-06-30T12:44:00Z">
              <w:r w:rsidRPr="00427B7F">
                <w:rPr>
                  <w:rFonts w:ascii="Times New Roman" w:eastAsia="Helvetica" w:hAnsi="Times New Roman" w:cs="Times New Roman"/>
                  <w:color w:val="000000"/>
                  <w:sz w:val="22"/>
                  <w:szCs w:val="22"/>
                  <w:rPrChange w:id="3335"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6" w:author="Daniel Noble" w:date="2023-06-30T12:44:00Z"/>
                <w:rFonts w:ascii="Times New Roman" w:hAnsi="Times New Roman" w:cs="Times New Roman"/>
                <w:rPrChange w:id="3337" w:author="Daniel Noble" w:date="2023-06-30T12:50:00Z">
                  <w:rPr>
                    <w:ins w:id="3338" w:author="Daniel Noble" w:date="2023-06-30T12:44:00Z"/>
                  </w:rPr>
                </w:rPrChange>
              </w:rPr>
              <w:pPrChange w:id="33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0" w:author="Daniel Noble" w:date="2023-06-30T12:44:00Z">
              <w:r w:rsidRPr="00427B7F">
                <w:rPr>
                  <w:rFonts w:ascii="Times New Roman" w:eastAsia="Helvetica" w:hAnsi="Times New Roman" w:cs="Times New Roman"/>
                  <w:color w:val="000000"/>
                  <w:sz w:val="22"/>
                  <w:szCs w:val="22"/>
                  <w:rPrChange w:id="3341"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33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3" w:author="Daniel Noble" w:date="2023-06-30T12:44:00Z"/>
                <w:rFonts w:ascii="Times New Roman" w:hAnsi="Times New Roman" w:cs="Times New Roman"/>
                <w:rPrChange w:id="3344" w:author="Daniel Noble" w:date="2023-06-30T12:50:00Z">
                  <w:rPr>
                    <w:ins w:id="3345" w:author="Daniel Noble" w:date="2023-06-30T12:44:00Z"/>
                  </w:rPr>
                </w:rPrChange>
              </w:rPr>
              <w:pPrChange w:id="3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7" w:author="Daniel Noble" w:date="2023-06-30T12:44:00Z"/>
                <w:rFonts w:ascii="Times New Roman" w:hAnsi="Times New Roman" w:cs="Times New Roman"/>
                <w:rPrChange w:id="3348" w:author="Daniel Noble" w:date="2023-06-30T12:50:00Z">
                  <w:rPr>
                    <w:ins w:id="3349" w:author="Daniel Noble" w:date="2023-06-30T12:44:00Z"/>
                  </w:rPr>
                </w:rPrChange>
              </w:rPr>
              <w:pPrChange w:id="33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1" w:author="Daniel Noble" w:date="2023-06-30T12:44:00Z">
              <w:r w:rsidRPr="00427B7F">
                <w:rPr>
                  <w:rFonts w:ascii="Times New Roman" w:eastAsia="Helvetica" w:hAnsi="Times New Roman" w:cs="Times New Roman"/>
                  <w:color w:val="000000"/>
                  <w:sz w:val="22"/>
                  <w:szCs w:val="22"/>
                  <w:rPrChange w:id="3352"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3" w:author="Daniel Noble" w:date="2023-06-30T12:44:00Z"/>
                <w:rFonts w:ascii="Times New Roman" w:hAnsi="Times New Roman" w:cs="Times New Roman"/>
                <w:rPrChange w:id="3354" w:author="Daniel Noble" w:date="2023-06-30T12:50:00Z">
                  <w:rPr>
                    <w:ins w:id="3355" w:author="Daniel Noble" w:date="2023-06-30T12:44:00Z"/>
                  </w:rPr>
                </w:rPrChange>
              </w:rPr>
              <w:pPrChange w:id="33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7" w:author="Daniel Noble" w:date="2023-06-30T12:44:00Z">
              <w:r w:rsidRPr="00427B7F">
                <w:rPr>
                  <w:rFonts w:ascii="Times New Roman" w:eastAsia="Helvetica" w:hAnsi="Times New Roman" w:cs="Times New Roman"/>
                  <w:color w:val="000000"/>
                  <w:sz w:val="22"/>
                  <w:szCs w:val="22"/>
                  <w:rPrChange w:id="3358"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9" w:author="Daniel Noble" w:date="2023-06-30T12:44:00Z"/>
                <w:rFonts w:ascii="Times New Roman" w:hAnsi="Times New Roman" w:cs="Times New Roman"/>
                <w:rPrChange w:id="3360" w:author="Daniel Noble" w:date="2023-06-30T12:50:00Z">
                  <w:rPr>
                    <w:ins w:id="3361" w:author="Daniel Noble" w:date="2023-06-30T12:44:00Z"/>
                  </w:rPr>
                </w:rPrChange>
              </w:rPr>
              <w:pPrChange w:id="33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3" w:author="Daniel Noble" w:date="2023-06-30T12:44:00Z">
              <w:r w:rsidRPr="00427B7F">
                <w:rPr>
                  <w:rFonts w:ascii="Times New Roman" w:eastAsia="Helvetica" w:hAnsi="Times New Roman" w:cs="Times New Roman"/>
                  <w:color w:val="000000"/>
                  <w:sz w:val="22"/>
                  <w:szCs w:val="22"/>
                  <w:rPrChange w:id="3364"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33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6" w:author="Daniel Noble" w:date="2023-06-30T12:44:00Z"/>
                <w:rFonts w:ascii="Times New Roman" w:hAnsi="Times New Roman" w:cs="Times New Roman"/>
                <w:rPrChange w:id="3367" w:author="Daniel Noble" w:date="2023-06-30T12:50:00Z">
                  <w:rPr>
                    <w:ins w:id="3368" w:author="Daniel Noble" w:date="2023-06-30T12:44:00Z"/>
                  </w:rPr>
                </w:rPrChange>
              </w:rPr>
              <w:pPrChange w:id="3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0" w:author="Daniel Noble" w:date="2023-06-30T12:44:00Z"/>
                <w:rFonts w:ascii="Times New Roman" w:hAnsi="Times New Roman" w:cs="Times New Roman"/>
                <w:rPrChange w:id="3371" w:author="Daniel Noble" w:date="2023-06-30T12:50:00Z">
                  <w:rPr>
                    <w:ins w:id="3372" w:author="Daniel Noble" w:date="2023-06-30T12:44:00Z"/>
                  </w:rPr>
                </w:rPrChange>
              </w:rPr>
              <w:pPrChange w:id="3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4" w:author="Daniel Noble" w:date="2023-06-30T12:44:00Z">
              <w:r w:rsidRPr="00427B7F">
                <w:rPr>
                  <w:rFonts w:ascii="Times New Roman" w:eastAsia="Helvetica" w:hAnsi="Times New Roman" w:cs="Times New Roman"/>
                  <w:color w:val="000000"/>
                  <w:sz w:val="22"/>
                  <w:szCs w:val="22"/>
                  <w:rPrChange w:id="3375"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6" w:author="Daniel Noble" w:date="2023-06-30T12:44:00Z"/>
                <w:rFonts w:ascii="Times New Roman" w:hAnsi="Times New Roman" w:cs="Times New Roman"/>
                <w:rPrChange w:id="3377" w:author="Daniel Noble" w:date="2023-06-30T12:50:00Z">
                  <w:rPr>
                    <w:ins w:id="3378" w:author="Daniel Noble" w:date="2023-06-30T12:44:00Z"/>
                  </w:rPr>
                </w:rPrChange>
              </w:rPr>
              <w:pPrChange w:id="33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0" w:author="Daniel Noble" w:date="2023-06-30T12:44:00Z">
              <w:r w:rsidRPr="00427B7F">
                <w:rPr>
                  <w:rFonts w:ascii="Times New Roman" w:eastAsia="Helvetica" w:hAnsi="Times New Roman" w:cs="Times New Roman"/>
                  <w:color w:val="000000"/>
                  <w:sz w:val="22"/>
                  <w:szCs w:val="22"/>
                  <w:rPrChange w:id="3381"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2" w:author="Daniel Noble" w:date="2023-06-30T12:44:00Z"/>
                <w:rFonts w:ascii="Times New Roman" w:hAnsi="Times New Roman" w:cs="Times New Roman"/>
                <w:rPrChange w:id="3383" w:author="Daniel Noble" w:date="2023-06-30T12:50:00Z">
                  <w:rPr>
                    <w:ins w:id="3384" w:author="Daniel Noble" w:date="2023-06-30T12:44:00Z"/>
                  </w:rPr>
                </w:rPrChange>
              </w:rPr>
              <w:pPrChange w:id="3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6" w:author="Daniel Noble" w:date="2023-06-30T12:44:00Z">
              <w:r w:rsidRPr="00427B7F">
                <w:rPr>
                  <w:rFonts w:ascii="Times New Roman" w:eastAsia="Helvetica" w:hAnsi="Times New Roman" w:cs="Times New Roman"/>
                  <w:color w:val="000000"/>
                  <w:sz w:val="22"/>
                  <w:szCs w:val="22"/>
                  <w:rPrChange w:id="3387"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33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9" w:author="Daniel Noble" w:date="2023-06-30T12:44:00Z"/>
                <w:rFonts w:ascii="Times New Roman" w:hAnsi="Times New Roman" w:cs="Times New Roman"/>
                <w:rPrChange w:id="3390" w:author="Daniel Noble" w:date="2023-06-30T12:50:00Z">
                  <w:rPr>
                    <w:ins w:id="3391" w:author="Daniel Noble" w:date="2023-06-30T12:44:00Z"/>
                  </w:rPr>
                </w:rPrChange>
              </w:rPr>
              <w:pPrChange w:id="3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3" w:author="Daniel Noble" w:date="2023-06-30T12:44:00Z"/>
                <w:rFonts w:ascii="Times New Roman" w:hAnsi="Times New Roman" w:cs="Times New Roman"/>
                <w:rPrChange w:id="3394" w:author="Daniel Noble" w:date="2023-06-30T12:50:00Z">
                  <w:rPr>
                    <w:ins w:id="3395" w:author="Daniel Noble" w:date="2023-06-30T12:44:00Z"/>
                  </w:rPr>
                </w:rPrChange>
              </w:rPr>
              <w:pPrChange w:id="3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7" w:author="Daniel Noble" w:date="2023-06-30T12:44:00Z">
              <w:r w:rsidRPr="00427B7F">
                <w:rPr>
                  <w:rFonts w:ascii="Times New Roman" w:eastAsia="Helvetica" w:hAnsi="Times New Roman" w:cs="Times New Roman"/>
                  <w:color w:val="000000"/>
                  <w:sz w:val="22"/>
                  <w:szCs w:val="22"/>
                  <w:rPrChange w:id="3398"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9" w:author="Daniel Noble" w:date="2023-06-30T12:44:00Z"/>
                <w:rFonts w:ascii="Times New Roman" w:hAnsi="Times New Roman" w:cs="Times New Roman"/>
                <w:rPrChange w:id="3400" w:author="Daniel Noble" w:date="2023-06-30T12:50:00Z">
                  <w:rPr>
                    <w:ins w:id="3401" w:author="Daniel Noble" w:date="2023-06-30T12:44:00Z"/>
                  </w:rPr>
                </w:rPrChange>
              </w:rPr>
              <w:pPrChange w:id="34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3" w:author="Daniel Noble" w:date="2023-06-30T12:44:00Z">
              <w:r w:rsidRPr="00427B7F">
                <w:rPr>
                  <w:rFonts w:ascii="Times New Roman" w:eastAsia="Helvetica" w:hAnsi="Times New Roman" w:cs="Times New Roman"/>
                  <w:color w:val="000000"/>
                  <w:sz w:val="22"/>
                  <w:szCs w:val="22"/>
                  <w:rPrChange w:id="3404"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5" w:author="Daniel Noble" w:date="2023-06-30T12:44:00Z"/>
                <w:rFonts w:ascii="Times New Roman" w:hAnsi="Times New Roman" w:cs="Times New Roman"/>
                <w:rPrChange w:id="3406" w:author="Daniel Noble" w:date="2023-06-30T12:50:00Z">
                  <w:rPr>
                    <w:ins w:id="3407" w:author="Daniel Noble" w:date="2023-06-30T12:44:00Z"/>
                  </w:rPr>
                </w:rPrChange>
              </w:rPr>
              <w:pPrChange w:id="3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9" w:author="Daniel Noble" w:date="2023-06-30T12:44:00Z">
              <w:r w:rsidRPr="00427B7F">
                <w:rPr>
                  <w:rFonts w:ascii="Times New Roman" w:eastAsia="Helvetica" w:hAnsi="Times New Roman" w:cs="Times New Roman"/>
                  <w:color w:val="000000"/>
                  <w:sz w:val="22"/>
                  <w:szCs w:val="22"/>
                  <w:rPrChange w:id="3410"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34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2" w:author="Daniel Noble" w:date="2023-06-30T12:44:00Z"/>
                <w:rFonts w:ascii="Times New Roman" w:hAnsi="Times New Roman" w:cs="Times New Roman"/>
                <w:rPrChange w:id="3413" w:author="Daniel Noble" w:date="2023-06-30T12:50:00Z">
                  <w:rPr>
                    <w:ins w:id="3414" w:author="Daniel Noble" w:date="2023-06-30T12:44:00Z"/>
                  </w:rPr>
                </w:rPrChange>
              </w:rPr>
              <w:pPrChange w:id="3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6" w:author="Daniel Noble" w:date="2023-06-30T12:44:00Z"/>
                <w:rFonts w:ascii="Times New Roman" w:hAnsi="Times New Roman" w:cs="Times New Roman"/>
                <w:rPrChange w:id="3417" w:author="Daniel Noble" w:date="2023-06-30T12:50:00Z">
                  <w:rPr>
                    <w:ins w:id="3418" w:author="Daniel Noble" w:date="2023-06-30T12:44:00Z"/>
                  </w:rPr>
                </w:rPrChange>
              </w:rPr>
              <w:pPrChange w:id="3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0" w:author="Daniel Noble" w:date="2023-06-30T12:44:00Z">
              <w:r w:rsidRPr="00427B7F">
                <w:rPr>
                  <w:rFonts w:ascii="Times New Roman" w:eastAsia="Helvetica" w:hAnsi="Times New Roman" w:cs="Times New Roman"/>
                  <w:color w:val="000000"/>
                  <w:sz w:val="22"/>
                  <w:szCs w:val="22"/>
                  <w:rPrChange w:id="3421"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2" w:author="Daniel Noble" w:date="2023-06-30T12:44:00Z"/>
                <w:rFonts w:ascii="Times New Roman" w:hAnsi="Times New Roman" w:cs="Times New Roman"/>
                <w:rPrChange w:id="3423" w:author="Daniel Noble" w:date="2023-06-30T12:50:00Z">
                  <w:rPr>
                    <w:ins w:id="3424" w:author="Daniel Noble" w:date="2023-06-30T12:44:00Z"/>
                  </w:rPr>
                </w:rPrChange>
              </w:rPr>
              <w:pPrChange w:id="34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6" w:author="Daniel Noble" w:date="2023-06-30T12:44:00Z">
              <w:r w:rsidRPr="00427B7F">
                <w:rPr>
                  <w:rFonts w:ascii="Times New Roman" w:eastAsia="Helvetica" w:hAnsi="Times New Roman" w:cs="Times New Roman"/>
                  <w:color w:val="000000"/>
                  <w:sz w:val="22"/>
                  <w:szCs w:val="22"/>
                  <w:rPrChange w:id="3427"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8" w:author="Daniel Noble" w:date="2023-06-30T12:44:00Z"/>
                <w:rFonts w:ascii="Times New Roman" w:hAnsi="Times New Roman" w:cs="Times New Roman"/>
                <w:rPrChange w:id="3429" w:author="Daniel Noble" w:date="2023-06-30T12:50:00Z">
                  <w:rPr>
                    <w:ins w:id="3430" w:author="Daniel Noble" w:date="2023-06-30T12:44:00Z"/>
                  </w:rPr>
                </w:rPrChange>
              </w:rPr>
              <w:pPrChange w:id="3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2" w:author="Daniel Noble" w:date="2023-06-30T12:44:00Z">
              <w:r w:rsidRPr="00427B7F">
                <w:rPr>
                  <w:rFonts w:ascii="Times New Roman" w:eastAsia="Helvetica" w:hAnsi="Times New Roman" w:cs="Times New Roman"/>
                  <w:color w:val="000000"/>
                  <w:sz w:val="22"/>
                  <w:szCs w:val="22"/>
                  <w:rPrChange w:id="3433"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34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5" w:author="Daniel Noble" w:date="2023-06-30T12:44:00Z"/>
                <w:rFonts w:ascii="Times New Roman" w:hAnsi="Times New Roman" w:cs="Times New Roman"/>
                <w:rPrChange w:id="3436" w:author="Daniel Noble" w:date="2023-06-30T12:50:00Z">
                  <w:rPr>
                    <w:ins w:id="3437" w:author="Daniel Noble" w:date="2023-06-30T12:44:00Z"/>
                  </w:rPr>
                </w:rPrChange>
              </w:rPr>
              <w:pPrChange w:id="3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9" w:author="Daniel Noble" w:date="2023-06-30T12:44:00Z"/>
                <w:rFonts w:ascii="Times New Roman" w:hAnsi="Times New Roman" w:cs="Times New Roman"/>
                <w:rPrChange w:id="3440" w:author="Daniel Noble" w:date="2023-06-30T12:50:00Z">
                  <w:rPr>
                    <w:ins w:id="3441" w:author="Daniel Noble" w:date="2023-06-30T12:44:00Z"/>
                  </w:rPr>
                </w:rPrChange>
              </w:rPr>
              <w:pPrChange w:id="3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3" w:author="Daniel Noble" w:date="2023-06-30T12:44:00Z">
              <w:r w:rsidRPr="00427B7F">
                <w:rPr>
                  <w:rFonts w:ascii="Times New Roman" w:eastAsia="Helvetica" w:hAnsi="Times New Roman" w:cs="Times New Roman"/>
                  <w:color w:val="000000"/>
                  <w:sz w:val="22"/>
                  <w:szCs w:val="22"/>
                  <w:rPrChange w:id="3444"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5" w:author="Daniel Noble" w:date="2023-06-30T12:44:00Z"/>
                <w:rFonts w:ascii="Times New Roman" w:hAnsi="Times New Roman" w:cs="Times New Roman"/>
                <w:rPrChange w:id="3446" w:author="Daniel Noble" w:date="2023-06-30T12:50:00Z">
                  <w:rPr>
                    <w:ins w:id="3447" w:author="Daniel Noble" w:date="2023-06-30T12:44:00Z"/>
                  </w:rPr>
                </w:rPrChange>
              </w:rPr>
              <w:pPrChange w:id="34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9" w:author="Daniel Noble" w:date="2023-06-30T12:44:00Z">
              <w:r w:rsidRPr="00427B7F">
                <w:rPr>
                  <w:rFonts w:ascii="Times New Roman" w:eastAsia="Helvetica" w:hAnsi="Times New Roman" w:cs="Times New Roman"/>
                  <w:color w:val="000000"/>
                  <w:sz w:val="22"/>
                  <w:szCs w:val="22"/>
                  <w:rPrChange w:id="3450"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1" w:author="Daniel Noble" w:date="2023-06-30T12:44:00Z"/>
                <w:rFonts w:ascii="Times New Roman" w:hAnsi="Times New Roman" w:cs="Times New Roman"/>
                <w:rPrChange w:id="3452" w:author="Daniel Noble" w:date="2023-06-30T12:50:00Z">
                  <w:rPr>
                    <w:ins w:id="3453" w:author="Daniel Noble" w:date="2023-06-30T12:44:00Z"/>
                  </w:rPr>
                </w:rPrChange>
              </w:rPr>
              <w:pPrChange w:id="3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5" w:author="Daniel Noble" w:date="2023-06-30T12:44:00Z">
              <w:r w:rsidRPr="00427B7F">
                <w:rPr>
                  <w:rFonts w:ascii="Times New Roman" w:eastAsia="Helvetica" w:hAnsi="Times New Roman" w:cs="Times New Roman"/>
                  <w:color w:val="000000"/>
                  <w:sz w:val="22"/>
                  <w:szCs w:val="22"/>
                  <w:rPrChange w:id="3456"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34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8" w:author="Daniel Noble" w:date="2023-06-30T12:44:00Z"/>
                <w:rFonts w:ascii="Times New Roman" w:hAnsi="Times New Roman" w:cs="Times New Roman"/>
                <w:rPrChange w:id="3459" w:author="Daniel Noble" w:date="2023-06-30T12:50:00Z">
                  <w:rPr>
                    <w:ins w:id="3460" w:author="Daniel Noble" w:date="2023-06-30T12:44:00Z"/>
                  </w:rPr>
                </w:rPrChange>
              </w:rPr>
              <w:pPrChange w:id="34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2" w:author="Daniel Noble" w:date="2023-06-30T12:44:00Z"/>
                <w:rFonts w:ascii="Times New Roman" w:hAnsi="Times New Roman" w:cs="Times New Roman"/>
                <w:rPrChange w:id="3463" w:author="Daniel Noble" w:date="2023-06-30T12:50:00Z">
                  <w:rPr>
                    <w:ins w:id="3464" w:author="Daniel Noble" w:date="2023-06-30T12:44:00Z"/>
                  </w:rPr>
                </w:rPrChange>
              </w:rPr>
              <w:pPrChange w:id="3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6" w:author="Daniel Noble" w:date="2023-06-30T12:44:00Z">
              <w:r w:rsidRPr="00427B7F">
                <w:rPr>
                  <w:rFonts w:ascii="Times New Roman" w:eastAsia="Helvetica" w:hAnsi="Times New Roman" w:cs="Times New Roman"/>
                  <w:color w:val="000000"/>
                  <w:sz w:val="22"/>
                  <w:szCs w:val="22"/>
                  <w:rPrChange w:id="3467"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8" w:author="Daniel Noble" w:date="2023-06-30T12:44:00Z"/>
                <w:rFonts w:ascii="Times New Roman" w:hAnsi="Times New Roman" w:cs="Times New Roman"/>
                <w:rPrChange w:id="3469" w:author="Daniel Noble" w:date="2023-06-30T12:50:00Z">
                  <w:rPr>
                    <w:ins w:id="3470" w:author="Daniel Noble" w:date="2023-06-30T12:44:00Z"/>
                  </w:rPr>
                </w:rPrChange>
              </w:rPr>
              <w:pPrChange w:id="34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2" w:author="Daniel Noble" w:date="2023-06-30T12:44:00Z">
              <w:r w:rsidRPr="00427B7F">
                <w:rPr>
                  <w:rFonts w:ascii="Times New Roman" w:eastAsia="Helvetica" w:hAnsi="Times New Roman" w:cs="Times New Roman"/>
                  <w:color w:val="000000"/>
                  <w:sz w:val="22"/>
                  <w:szCs w:val="22"/>
                  <w:rPrChange w:id="3473"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4" w:author="Daniel Noble" w:date="2023-06-30T12:44:00Z"/>
                <w:rFonts w:ascii="Times New Roman" w:hAnsi="Times New Roman" w:cs="Times New Roman"/>
                <w:rPrChange w:id="3475" w:author="Daniel Noble" w:date="2023-06-30T12:50:00Z">
                  <w:rPr>
                    <w:ins w:id="3476" w:author="Daniel Noble" w:date="2023-06-30T12:44:00Z"/>
                  </w:rPr>
                </w:rPrChange>
              </w:rPr>
              <w:pPrChange w:id="3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8" w:author="Daniel Noble" w:date="2023-06-30T12:44:00Z">
              <w:r w:rsidRPr="00427B7F">
                <w:rPr>
                  <w:rFonts w:ascii="Times New Roman" w:eastAsia="Helvetica" w:hAnsi="Times New Roman" w:cs="Times New Roman"/>
                  <w:color w:val="000000"/>
                  <w:sz w:val="22"/>
                  <w:szCs w:val="22"/>
                  <w:rPrChange w:id="3479"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34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1" w:author="Daniel Noble" w:date="2023-06-30T12:44:00Z"/>
                <w:rFonts w:ascii="Times New Roman" w:hAnsi="Times New Roman" w:cs="Times New Roman"/>
                <w:rPrChange w:id="3482" w:author="Daniel Noble" w:date="2023-06-30T12:50:00Z">
                  <w:rPr>
                    <w:ins w:id="3483" w:author="Daniel Noble" w:date="2023-06-30T12:44:00Z"/>
                  </w:rPr>
                </w:rPrChange>
              </w:rPr>
              <w:pPrChange w:id="34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5" w:author="Daniel Noble" w:date="2023-06-30T12:44:00Z"/>
                <w:rFonts w:ascii="Times New Roman" w:hAnsi="Times New Roman" w:cs="Times New Roman"/>
                <w:rPrChange w:id="3486" w:author="Daniel Noble" w:date="2023-06-30T12:50:00Z">
                  <w:rPr>
                    <w:ins w:id="3487" w:author="Daniel Noble" w:date="2023-06-30T12:44:00Z"/>
                  </w:rPr>
                </w:rPrChange>
              </w:rPr>
              <w:pPrChange w:id="3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9" w:author="Daniel Noble" w:date="2023-06-30T12:44:00Z">
              <w:r w:rsidRPr="00427B7F">
                <w:rPr>
                  <w:rFonts w:ascii="Times New Roman" w:eastAsia="Helvetica" w:hAnsi="Times New Roman" w:cs="Times New Roman"/>
                  <w:color w:val="000000"/>
                  <w:sz w:val="22"/>
                  <w:szCs w:val="22"/>
                  <w:rPrChange w:id="3490"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1" w:author="Daniel Noble" w:date="2023-06-30T12:44:00Z"/>
                <w:rFonts w:ascii="Times New Roman" w:hAnsi="Times New Roman" w:cs="Times New Roman"/>
                <w:rPrChange w:id="3492" w:author="Daniel Noble" w:date="2023-06-30T12:50:00Z">
                  <w:rPr>
                    <w:ins w:id="3493" w:author="Daniel Noble" w:date="2023-06-30T12:44:00Z"/>
                  </w:rPr>
                </w:rPrChange>
              </w:rPr>
              <w:pPrChange w:id="34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5" w:author="Daniel Noble" w:date="2023-06-30T12:44:00Z">
              <w:r w:rsidRPr="00427B7F">
                <w:rPr>
                  <w:rFonts w:ascii="Times New Roman" w:eastAsia="Helvetica" w:hAnsi="Times New Roman" w:cs="Times New Roman"/>
                  <w:color w:val="000000"/>
                  <w:sz w:val="22"/>
                  <w:szCs w:val="22"/>
                  <w:rPrChange w:id="3496"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7" w:author="Daniel Noble" w:date="2023-06-30T12:44:00Z"/>
                <w:rFonts w:ascii="Times New Roman" w:hAnsi="Times New Roman" w:cs="Times New Roman"/>
                <w:rPrChange w:id="3498" w:author="Daniel Noble" w:date="2023-06-30T12:50:00Z">
                  <w:rPr>
                    <w:ins w:id="3499" w:author="Daniel Noble" w:date="2023-06-30T12:44:00Z"/>
                  </w:rPr>
                </w:rPrChange>
              </w:rPr>
              <w:pPrChange w:id="3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1" w:author="Daniel Noble" w:date="2023-06-30T12:44:00Z">
              <w:r w:rsidRPr="00427B7F">
                <w:rPr>
                  <w:rFonts w:ascii="Times New Roman" w:eastAsia="Helvetica" w:hAnsi="Times New Roman" w:cs="Times New Roman"/>
                  <w:color w:val="000000"/>
                  <w:sz w:val="22"/>
                  <w:szCs w:val="22"/>
                  <w:rPrChange w:id="3502"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35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4" w:author="Daniel Noble" w:date="2023-06-30T12:44:00Z"/>
                <w:rFonts w:ascii="Times New Roman" w:hAnsi="Times New Roman" w:cs="Times New Roman"/>
                <w:rPrChange w:id="3505" w:author="Daniel Noble" w:date="2023-06-30T12:50:00Z">
                  <w:rPr>
                    <w:ins w:id="3506" w:author="Daniel Noble" w:date="2023-06-30T12:44:00Z"/>
                  </w:rPr>
                </w:rPrChange>
              </w:rPr>
              <w:pPrChange w:id="35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8" w:author="Daniel Noble" w:date="2023-06-30T12:44:00Z"/>
                <w:rFonts w:ascii="Times New Roman" w:hAnsi="Times New Roman" w:cs="Times New Roman"/>
                <w:rPrChange w:id="3509" w:author="Daniel Noble" w:date="2023-06-30T12:50:00Z">
                  <w:rPr>
                    <w:ins w:id="3510" w:author="Daniel Noble" w:date="2023-06-30T12:44:00Z"/>
                  </w:rPr>
                </w:rPrChange>
              </w:rPr>
              <w:pPrChange w:id="3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2" w:author="Daniel Noble" w:date="2023-06-30T12:44:00Z">
              <w:r w:rsidRPr="00427B7F">
                <w:rPr>
                  <w:rFonts w:ascii="Times New Roman" w:eastAsia="Helvetica" w:hAnsi="Times New Roman" w:cs="Times New Roman"/>
                  <w:color w:val="000000"/>
                  <w:sz w:val="22"/>
                  <w:szCs w:val="22"/>
                  <w:rPrChange w:id="3513"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4" w:author="Daniel Noble" w:date="2023-06-30T12:44:00Z"/>
                <w:rFonts w:ascii="Times New Roman" w:hAnsi="Times New Roman" w:cs="Times New Roman"/>
                <w:rPrChange w:id="3515" w:author="Daniel Noble" w:date="2023-06-30T12:50:00Z">
                  <w:rPr>
                    <w:ins w:id="3516" w:author="Daniel Noble" w:date="2023-06-30T12:44:00Z"/>
                  </w:rPr>
                </w:rPrChange>
              </w:rPr>
              <w:pPrChange w:id="35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8" w:author="Daniel Noble" w:date="2023-06-30T12:44:00Z">
              <w:r w:rsidRPr="00427B7F">
                <w:rPr>
                  <w:rFonts w:ascii="Times New Roman" w:eastAsia="Helvetica" w:hAnsi="Times New Roman" w:cs="Times New Roman"/>
                  <w:color w:val="000000"/>
                  <w:sz w:val="22"/>
                  <w:szCs w:val="22"/>
                  <w:rPrChange w:id="3519"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0" w:author="Daniel Noble" w:date="2023-06-30T12:44:00Z"/>
                <w:rFonts w:ascii="Times New Roman" w:hAnsi="Times New Roman" w:cs="Times New Roman"/>
                <w:rPrChange w:id="3521" w:author="Daniel Noble" w:date="2023-06-30T12:50:00Z">
                  <w:rPr>
                    <w:ins w:id="3522" w:author="Daniel Noble" w:date="2023-06-30T12:44:00Z"/>
                  </w:rPr>
                </w:rPrChange>
              </w:rPr>
              <w:pPrChange w:id="3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4" w:author="Daniel Noble" w:date="2023-06-30T12:44:00Z">
              <w:r w:rsidRPr="00427B7F">
                <w:rPr>
                  <w:rFonts w:ascii="Times New Roman" w:eastAsia="Helvetica" w:hAnsi="Times New Roman" w:cs="Times New Roman"/>
                  <w:color w:val="000000"/>
                  <w:sz w:val="22"/>
                  <w:szCs w:val="22"/>
                  <w:rPrChange w:id="3525"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35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7" w:author="Daniel Noble" w:date="2023-06-30T12:44:00Z"/>
                <w:rFonts w:ascii="Times New Roman" w:hAnsi="Times New Roman" w:cs="Times New Roman"/>
                <w:rPrChange w:id="3528" w:author="Daniel Noble" w:date="2023-06-30T12:50:00Z">
                  <w:rPr>
                    <w:ins w:id="3529" w:author="Daniel Noble" w:date="2023-06-30T12:44:00Z"/>
                  </w:rPr>
                </w:rPrChange>
              </w:rPr>
              <w:pPrChange w:id="35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1" w:author="Daniel Noble" w:date="2023-06-30T12:44:00Z"/>
                <w:rFonts w:ascii="Times New Roman" w:hAnsi="Times New Roman" w:cs="Times New Roman"/>
                <w:rPrChange w:id="3532" w:author="Daniel Noble" w:date="2023-06-30T12:50:00Z">
                  <w:rPr>
                    <w:ins w:id="3533" w:author="Daniel Noble" w:date="2023-06-30T12:44:00Z"/>
                  </w:rPr>
                </w:rPrChange>
              </w:rPr>
              <w:pPrChange w:id="3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5" w:author="Daniel Noble" w:date="2023-06-30T12:44:00Z">
              <w:r w:rsidRPr="00427B7F">
                <w:rPr>
                  <w:rFonts w:ascii="Times New Roman" w:eastAsia="Helvetica" w:hAnsi="Times New Roman" w:cs="Times New Roman"/>
                  <w:color w:val="000000"/>
                  <w:sz w:val="22"/>
                  <w:szCs w:val="22"/>
                  <w:rPrChange w:id="3536"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7" w:author="Daniel Noble" w:date="2023-06-30T12:44:00Z"/>
                <w:rFonts w:ascii="Times New Roman" w:hAnsi="Times New Roman" w:cs="Times New Roman"/>
                <w:rPrChange w:id="3538" w:author="Daniel Noble" w:date="2023-06-30T12:50:00Z">
                  <w:rPr>
                    <w:ins w:id="3539" w:author="Daniel Noble" w:date="2023-06-30T12:44:00Z"/>
                  </w:rPr>
                </w:rPrChange>
              </w:rPr>
              <w:pPrChange w:id="35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1" w:author="Daniel Noble" w:date="2023-06-30T12:44:00Z">
              <w:r w:rsidRPr="00427B7F">
                <w:rPr>
                  <w:rFonts w:ascii="Times New Roman" w:eastAsia="Helvetica" w:hAnsi="Times New Roman" w:cs="Times New Roman"/>
                  <w:color w:val="000000"/>
                  <w:sz w:val="22"/>
                  <w:szCs w:val="22"/>
                  <w:rPrChange w:id="3542"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3" w:author="Daniel Noble" w:date="2023-06-30T12:44:00Z"/>
                <w:rFonts w:ascii="Times New Roman" w:hAnsi="Times New Roman" w:cs="Times New Roman"/>
                <w:rPrChange w:id="3544" w:author="Daniel Noble" w:date="2023-06-30T12:50:00Z">
                  <w:rPr>
                    <w:ins w:id="3545" w:author="Daniel Noble" w:date="2023-06-30T12:44:00Z"/>
                  </w:rPr>
                </w:rPrChange>
              </w:rPr>
              <w:pPrChange w:id="3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7" w:author="Daniel Noble" w:date="2023-06-30T12:44:00Z">
              <w:r w:rsidRPr="00427B7F">
                <w:rPr>
                  <w:rFonts w:ascii="Times New Roman" w:eastAsia="Helvetica" w:hAnsi="Times New Roman" w:cs="Times New Roman"/>
                  <w:color w:val="000000"/>
                  <w:sz w:val="22"/>
                  <w:szCs w:val="22"/>
                  <w:rPrChange w:id="3548"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35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0" w:author="Daniel Noble" w:date="2023-06-30T12:44:00Z"/>
                <w:rFonts w:ascii="Times New Roman" w:hAnsi="Times New Roman" w:cs="Times New Roman"/>
                <w:rPrChange w:id="3551" w:author="Daniel Noble" w:date="2023-06-30T12:50:00Z">
                  <w:rPr>
                    <w:ins w:id="3552" w:author="Daniel Noble" w:date="2023-06-30T12:44:00Z"/>
                  </w:rPr>
                </w:rPrChange>
              </w:rPr>
              <w:pPrChange w:id="35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4" w:author="Daniel Noble" w:date="2023-06-30T12:44:00Z"/>
                <w:rFonts w:ascii="Times New Roman" w:hAnsi="Times New Roman" w:cs="Times New Roman"/>
                <w:rPrChange w:id="3555" w:author="Daniel Noble" w:date="2023-06-30T12:50:00Z">
                  <w:rPr>
                    <w:ins w:id="3556" w:author="Daniel Noble" w:date="2023-06-30T12:44:00Z"/>
                  </w:rPr>
                </w:rPrChange>
              </w:rPr>
              <w:pPrChange w:id="3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8" w:author="Daniel Noble" w:date="2023-06-30T12:44:00Z">
              <w:r w:rsidRPr="00427B7F">
                <w:rPr>
                  <w:rFonts w:ascii="Times New Roman" w:eastAsia="Helvetica" w:hAnsi="Times New Roman" w:cs="Times New Roman"/>
                  <w:color w:val="000000"/>
                  <w:sz w:val="22"/>
                  <w:szCs w:val="22"/>
                  <w:rPrChange w:id="3559"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0" w:author="Daniel Noble" w:date="2023-06-30T12:44:00Z"/>
                <w:rFonts w:ascii="Times New Roman" w:hAnsi="Times New Roman" w:cs="Times New Roman"/>
                <w:rPrChange w:id="3561" w:author="Daniel Noble" w:date="2023-06-30T12:50:00Z">
                  <w:rPr>
                    <w:ins w:id="3562" w:author="Daniel Noble" w:date="2023-06-30T12:44:00Z"/>
                  </w:rPr>
                </w:rPrChange>
              </w:rPr>
              <w:pPrChange w:id="35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4" w:author="Daniel Noble" w:date="2023-06-30T12:44:00Z">
              <w:r w:rsidRPr="00427B7F">
                <w:rPr>
                  <w:rFonts w:ascii="Times New Roman" w:eastAsia="Helvetica" w:hAnsi="Times New Roman" w:cs="Times New Roman"/>
                  <w:color w:val="000000"/>
                  <w:sz w:val="22"/>
                  <w:szCs w:val="22"/>
                  <w:rPrChange w:id="3565"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6" w:author="Daniel Noble" w:date="2023-06-30T12:44:00Z"/>
                <w:rFonts w:ascii="Times New Roman" w:hAnsi="Times New Roman" w:cs="Times New Roman"/>
                <w:rPrChange w:id="3567" w:author="Daniel Noble" w:date="2023-06-30T12:50:00Z">
                  <w:rPr>
                    <w:ins w:id="3568" w:author="Daniel Noble" w:date="2023-06-30T12:44:00Z"/>
                  </w:rPr>
                </w:rPrChange>
              </w:rPr>
              <w:pPrChange w:id="3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0" w:author="Daniel Noble" w:date="2023-06-30T12:44:00Z">
              <w:r w:rsidRPr="00427B7F">
                <w:rPr>
                  <w:rFonts w:ascii="Times New Roman" w:eastAsia="Helvetica" w:hAnsi="Times New Roman" w:cs="Times New Roman"/>
                  <w:color w:val="000000"/>
                  <w:sz w:val="22"/>
                  <w:szCs w:val="22"/>
                  <w:rPrChange w:id="3571"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35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3" w:author="Daniel Noble" w:date="2023-06-30T12:44:00Z"/>
                <w:rFonts w:ascii="Times New Roman" w:hAnsi="Times New Roman" w:cs="Times New Roman"/>
                <w:rPrChange w:id="3574" w:author="Daniel Noble" w:date="2023-06-30T12:50:00Z">
                  <w:rPr>
                    <w:ins w:id="3575" w:author="Daniel Noble" w:date="2023-06-30T12:44:00Z"/>
                  </w:rPr>
                </w:rPrChange>
              </w:rPr>
              <w:pPrChange w:id="35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7" w:author="Daniel Noble" w:date="2023-06-30T12:44:00Z"/>
                <w:rFonts w:ascii="Times New Roman" w:hAnsi="Times New Roman" w:cs="Times New Roman"/>
                <w:rPrChange w:id="3578" w:author="Daniel Noble" w:date="2023-06-30T12:50:00Z">
                  <w:rPr>
                    <w:ins w:id="3579" w:author="Daniel Noble" w:date="2023-06-30T12:44:00Z"/>
                  </w:rPr>
                </w:rPrChange>
              </w:rPr>
              <w:pPrChange w:id="3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1" w:author="Daniel Noble" w:date="2023-06-30T12:44:00Z">
              <w:r w:rsidRPr="00427B7F">
                <w:rPr>
                  <w:rFonts w:ascii="Times New Roman" w:eastAsia="Helvetica" w:hAnsi="Times New Roman" w:cs="Times New Roman"/>
                  <w:color w:val="000000"/>
                  <w:sz w:val="22"/>
                  <w:szCs w:val="22"/>
                  <w:rPrChange w:id="3582"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3" w:author="Daniel Noble" w:date="2023-06-30T12:44:00Z"/>
                <w:rFonts w:ascii="Times New Roman" w:hAnsi="Times New Roman" w:cs="Times New Roman"/>
                <w:rPrChange w:id="3584" w:author="Daniel Noble" w:date="2023-06-30T12:50:00Z">
                  <w:rPr>
                    <w:ins w:id="3585" w:author="Daniel Noble" w:date="2023-06-30T12:44:00Z"/>
                  </w:rPr>
                </w:rPrChange>
              </w:rPr>
              <w:pPrChange w:id="35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7" w:author="Daniel Noble" w:date="2023-06-30T12:44:00Z">
              <w:r w:rsidRPr="00427B7F">
                <w:rPr>
                  <w:rFonts w:ascii="Times New Roman" w:eastAsia="Helvetica" w:hAnsi="Times New Roman" w:cs="Times New Roman"/>
                  <w:color w:val="000000"/>
                  <w:sz w:val="22"/>
                  <w:szCs w:val="22"/>
                  <w:rPrChange w:id="3588"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9" w:author="Daniel Noble" w:date="2023-06-30T12:44:00Z"/>
                <w:rFonts w:ascii="Times New Roman" w:hAnsi="Times New Roman" w:cs="Times New Roman"/>
                <w:rPrChange w:id="3590" w:author="Daniel Noble" w:date="2023-06-30T12:50:00Z">
                  <w:rPr>
                    <w:ins w:id="3591" w:author="Daniel Noble" w:date="2023-06-30T12:44:00Z"/>
                  </w:rPr>
                </w:rPrChange>
              </w:rPr>
              <w:pPrChange w:id="3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3" w:author="Daniel Noble" w:date="2023-06-30T12:44:00Z">
              <w:r w:rsidRPr="00427B7F">
                <w:rPr>
                  <w:rFonts w:ascii="Times New Roman" w:eastAsia="Helvetica" w:hAnsi="Times New Roman" w:cs="Times New Roman"/>
                  <w:color w:val="000000"/>
                  <w:sz w:val="22"/>
                  <w:szCs w:val="22"/>
                  <w:rPrChange w:id="3594"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35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6" w:author="Daniel Noble" w:date="2023-06-30T12:44:00Z"/>
                <w:rFonts w:ascii="Times New Roman" w:hAnsi="Times New Roman" w:cs="Times New Roman"/>
                <w:rPrChange w:id="3597" w:author="Daniel Noble" w:date="2023-06-30T12:50:00Z">
                  <w:rPr>
                    <w:ins w:id="3598" w:author="Daniel Noble" w:date="2023-06-30T12:44:00Z"/>
                  </w:rPr>
                </w:rPrChange>
              </w:rPr>
              <w:pPrChange w:id="35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0" w:author="Daniel Noble" w:date="2023-06-30T12:44:00Z"/>
                <w:rFonts w:ascii="Times New Roman" w:hAnsi="Times New Roman" w:cs="Times New Roman"/>
                <w:rPrChange w:id="3601" w:author="Daniel Noble" w:date="2023-06-30T12:50:00Z">
                  <w:rPr>
                    <w:ins w:id="3602" w:author="Daniel Noble" w:date="2023-06-30T12:44:00Z"/>
                  </w:rPr>
                </w:rPrChange>
              </w:rPr>
              <w:pPrChange w:id="3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4" w:author="Daniel Noble" w:date="2023-06-30T12:44:00Z">
              <w:r w:rsidRPr="00427B7F">
                <w:rPr>
                  <w:rFonts w:ascii="Times New Roman" w:eastAsia="Helvetica" w:hAnsi="Times New Roman" w:cs="Times New Roman"/>
                  <w:color w:val="000000"/>
                  <w:sz w:val="22"/>
                  <w:szCs w:val="22"/>
                  <w:rPrChange w:id="3605"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6" w:author="Daniel Noble" w:date="2023-06-30T12:44:00Z"/>
                <w:rFonts w:ascii="Times New Roman" w:hAnsi="Times New Roman" w:cs="Times New Roman"/>
                <w:rPrChange w:id="3607" w:author="Daniel Noble" w:date="2023-06-30T12:50:00Z">
                  <w:rPr>
                    <w:ins w:id="3608" w:author="Daniel Noble" w:date="2023-06-30T12:44:00Z"/>
                  </w:rPr>
                </w:rPrChange>
              </w:rPr>
              <w:pPrChange w:id="36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0" w:author="Daniel Noble" w:date="2023-06-30T12:44:00Z">
              <w:r w:rsidRPr="00427B7F">
                <w:rPr>
                  <w:rFonts w:ascii="Times New Roman" w:eastAsia="Helvetica" w:hAnsi="Times New Roman" w:cs="Times New Roman"/>
                  <w:color w:val="000000"/>
                  <w:sz w:val="22"/>
                  <w:szCs w:val="22"/>
                  <w:rPrChange w:id="3611"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2" w:author="Daniel Noble" w:date="2023-06-30T12:44:00Z"/>
                <w:rFonts w:ascii="Times New Roman" w:hAnsi="Times New Roman" w:cs="Times New Roman"/>
                <w:rPrChange w:id="3613" w:author="Daniel Noble" w:date="2023-06-30T12:50:00Z">
                  <w:rPr>
                    <w:ins w:id="3614" w:author="Daniel Noble" w:date="2023-06-30T12:44:00Z"/>
                  </w:rPr>
                </w:rPrChange>
              </w:rPr>
              <w:pPrChange w:id="3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6" w:author="Daniel Noble" w:date="2023-06-30T12:44:00Z">
              <w:r w:rsidRPr="00427B7F">
                <w:rPr>
                  <w:rFonts w:ascii="Times New Roman" w:eastAsia="Helvetica" w:hAnsi="Times New Roman" w:cs="Times New Roman"/>
                  <w:color w:val="000000"/>
                  <w:sz w:val="22"/>
                  <w:szCs w:val="22"/>
                  <w:rPrChange w:id="3617"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36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9" w:author="Daniel Noble" w:date="2023-06-30T12:44:00Z"/>
                <w:rFonts w:ascii="Times New Roman" w:hAnsi="Times New Roman" w:cs="Times New Roman"/>
                <w:rPrChange w:id="3620" w:author="Daniel Noble" w:date="2023-06-30T12:50:00Z">
                  <w:rPr>
                    <w:ins w:id="3621" w:author="Daniel Noble" w:date="2023-06-30T12:44:00Z"/>
                  </w:rPr>
                </w:rPrChange>
              </w:rPr>
              <w:pPrChange w:id="36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3" w:author="Daniel Noble" w:date="2023-06-30T12:44:00Z"/>
                <w:rFonts w:ascii="Times New Roman" w:hAnsi="Times New Roman" w:cs="Times New Roman"/>
                <w:rPrChange w:id="3624" w:author="Daniel Noble" w:date="2023-06-30T12:50:00Z">
                  <w:rPr>
                    <w:ins w:id="3625" w:author="Daniel Noble" w:date="2023-06-30T12:44:00Z"/>
                  </w:rPr>
                </w:rPrChange>
              </w:rPr>
              <w:pPrChange w:id="3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7" w:author="Daniel Noble" w:date="2023-06-30T12:44:00Z">
              <w:r w:rsidRPr="00427B7F">
                <w:rPr>
                  <w:rFonts w:ascii="Times New Roman" w:eastAsia="Helvetica" w:hAnsi="Times New Roman" w:cs="Times New Roman"/>
                  <w:color w:val="000000"/>
                  <w:sz w:val="22"/>
                  <w:szCs w:val="22"/>
                  <w:rPrChange w:id="3628"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9" w:author="Daniel Noble" w:date="2023-06-30T12:44:00Z"/>
                <w:rFonts w:ascii="Times New Roman" w:hAnsi="Times New Roman" w:cs="Times New Roman"/>
                <w:rPrChange w:id="3630" w:author="Daniel Noble" w:date="2023-06-30T12:50:00Z">
                  <w:rPr>
                    <w:ins w:id="3631" w:author="Daniel Noble" w:date="2023-06-30T12:44:00Z"/>
                  </w:rPr>
                </w:rPrChange>
              </w:rPr>
              <w:pPrChange w:id="36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3" w:author="Daniel Noble" w:date="2023-06-30T12:44:00Z">
              <w:r w:rsidRPr="00427B7F">
                <w:rPr>
                  <w:rFonts w:ascii="Times New Roman" w:eastAsia="Helvetica" w:hAnsi="Times New Roman" w:cs="Times New Roman"/>
                  <w:color w:val="000000"/>
                  <w:sz w:val="22"/>
                  <w:szCs w:val="22"/>
                  <w:rPrChange w:id="3634"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5" w:author="Daniel Noble" w:date="2023-06-30T12:44:00Z"/>
                <w:rFonts w:ascii="Times New Roman" w:hAnsi="Times New Roman" w:cs="Times New Roman"/>
                <w:rPrChange w:id="3636" w:author="Daniel Noble" w:date="2023-06-30T12:50:00Z">
                  <w:rPr>
                    <w:ins w:id="3637" w:author="Daniel Noble" w:date="2023-06-30T12:44:00Z"/>
                  </w:rPr>
                </w:rPrChange>
              </w:rPr>
              <w:pPrChange w:id="3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9" w:author="Daniel Noble" w:date="2023-06-30T12:44:00Z">
              <w:r w:rsidRPr="00427B7F">
                <w:rPr>
                  <w:rFonts w:ascii="Times New Roman" w:eastAsia="Helvetica" w:hAnsi="Times New Roman" w:cs="Times New Roman"/>
                  <w:color w:val="000000"/>
                  <w:sz w:val="22"/>
                  <w:szCs w:val="22"/>
                  <w:rPrChange w:id="3640"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36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2" w:author="Daniel Noble" w:date="2023-06-30T12:44:00Z"/>
                <w:rFonts w:ascii="Times New Roman" w:hAnsi="Times New Roman" w:cs="Times New Roman"/>
                <w:rPrChange w:id="3643" w:author="Daniel Noble" w:date="2023-06-30T12:50:00Z">
                  <w:rPr>
                    <w:ins w:id="3644" w:author="Daniel Noble" w:date="2023-06-30T12:44:00Z"/>
                  </w:rPr>
                </w:rPrChange>
              </w:rPr>
              <w:pPrChange w:id="36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6" w:author="Daniel Noble" w:date="2023-06-30T12:44:00Z"/>
                <w:rFonts w:ascii="Times New Roman" w:hAnsi="Times New Roman" w:cs="Times New Roman"/>
                <w:rPrChange w:id="3647" w:author="Daniel Noble" w:date="2023-06-30T12:50:00Z">
                  <w:rPr>
                    <w:ins w:id="3648" w:author="Daniel Noble" w:date="2023-06-30T12:44:00Z"/>
                  </w:rPr>
                </w:rPrChange>
              </w:rPr>
              <w:pPrChange w:id="3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0" w:author="Daniel Noble" w:date="2023-06-30T12:44:00Z">
              <w:r w:rsidRPr="00427B7F">
                <w:rPr>
                  <w:rFonts w:ascii="Times New Roman" w:eastAsia="Helvetica" w:hAnsi="Times New Roman" w:cs="Times New Roman"/>
                  <w:color w:val="000000"/>
                  <w:sz w:val="22"/>
                  <w:szCs w:val="22"/>
                  <w:rPrChange w:id="3651"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2" w:author="Daniel Noble" w:date="2023-06-30T12:44:00Z"/>
                <w:rFonts w:ascii="Times New Roman" w:hAnsi="Times New Roman" w:cs="Times New Roman"/>
                <w:rPrChange w:id="3653" w:author="Daniel Noble" w:date="2023-06-30T12:50:00Z">
                  <w:rPr>
                    <w:ins w:id="3654" w:author="Daniel Noble" w:date="2023-06-30T12:44:00Z"/>
                  </w:rPr>
                </w:rPrChange>
              </w:rPr>
              <w:pPrChange w:id="36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6" w:author="Daniel Noble" w:date="2023-06-30T12:44:00Z">
              <w:r w:rsidRPr="00427B7F">
                <w:rPr>
                  <w:rFonts w:ascii="Times New Roman" w:eastAsia="Helvetica" w:hAnsi="Times New Roman" w:cs="Times New Roman"/>
                  <w:color w:val="000000"/>
                  <w:sz w:val="22"/>
                  <w:szCs w:val="22"/>
                  <w:rPrChange w:id="3657"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8" w:author="Daniel Noble" w:date="2023-06-30T12:44:00Z"/>
                <w:rFonts w:ascii="Times New Roman" w:hAnsi="Times New Roman" w:cs="Times New Roman"/>
                <w:rPrChange w:id="3659" w:author="Daniel Noble" w:date="2023-06-30T12:50:00Z">
                  <w:rPr>
                    <w:ins w:id="3660" w:author="Daniel Noble" w:date="2023-06-30T12:44:00Z"/>
                  </w:rPr>
                </w:rPrChange>
              </w:rPr>
              <w:pPrChange w:id="3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2" w:author="Daniel Noble" w:date="2023-06-30T12:44:00Z">
              <w:r w:rsidRPr="00427B7F">
                <w:rPr>
                  <w:rFonts w:ascii="Times New Roman" w:eastAsia="Helvetica" w:hAnsi="Times New Roman" w:cs="Times New Roman"/>
                  <w:color w:val="000000"/>
                  <w:sz w:val="22"/>
                  <w:szCs w:val="22"/>
                  <w:rPrChange w:id="3663"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36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5" w:author="Daniel Noble" w:date="2023-06-30T12:44:00Z"/>
                <w:rFonts w:ascii="Times New Roman" w:hAnsi="Times New Roman" w:cs="Times New Roman"/>
                <w:rPrChange w:id="3666" w:author="Daniel Noble" w:date="2023-06-30T12:50:00Z">
                  <w:rPr>
                    <w:ins w:id="3667" w:author="Daniel Noble" w:date="2023-06-30T12:44:00Z"/>
                  </w:rPr>
                </w:rPrChange>
              </w:rPr>
              <w:pPrChange w:id="36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9" w:author="Daniel Noble" w:date="2023-06-30T12:44:00Z"/>
                <w:rFonts w:ascii="Times New Roman" w:hAnsi="Times New Roman" w:cs="Times New Roman"/>
                <w:rPrChange w:id="3670" w:author="Daniel Noble" w:date="2023-06-30T12:50:00Z">
                  <w:rPr>
                    <w:ins w:id="3671" w:author="Daniel Noble" w:date="2023-06-30T12:44:00Z"/>
                  </w:rPr>
                </w:rPrChange>
              </w:rPr>
              <w:pPrChange w:id="3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3" w:author="Daniel Noble" w:date="2023-06-30T12:44:00Z">
              <w:r w:rsidRPr="00427B7F">
                <w:rPr>
                  <w:rFonts w:ascii="Times New Roman" w:eastAsia="Helvetica" w:hAnsi="Times New Roman" w:cs="Times New Roman"/>
                  <w:color w:val="000000"/>
                  <w:sz w:val="22"/>
                  <w:szCs w:val="22"/>
                  <w:rPrChange w:id="3674"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5" w:author="Daniel Noble" w:date="2023-06-30T12:44:00Z"/>
                <w:rFonts w:ascii="Times New Roman" w:hAnsi="Times New Roman" w:cs="Times New Roman"/>
                <w:rPrChange w:id="3676" w:author="Daniel Noble" w:date="2023-06-30T12:50:00Z">
                  <w:rPr>
                    <w:ins w:id="3677" w:author="Daniel Noble" w:date="2023-06-30T12:44:00Z"/>
                  </w:rPr>
                </w:rPrChange>
              </w:rPr>
              <w:pPrChange w:id="36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9" w:author="Daniel Noble" w:date="2023-06-30T12:44:00Z">
              <w:r w:rsidRPr="00427B7F">
                <w:rPr>
                  <w:rFonts w:ascii="Times New Roman" w:eastAsia="Helvetica" w:hAnsi="Times New Roman" w:cs="Times New Roman"/>
                  <w:color w:val="000000"/>
                  <w:sz w:val="22"/>
                  <w:szCs w:val="22"/>
                  <w:rPrChange w:id="3680"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1" w:author="Daniel Noble" w:date="2023-06-30T12:44:00Z"/>
                <w:rFonts w:ascii="Times New Roman" w:hAnsi="Times New Roman" w:cs="Times New Roman"/>
                <w:rPrChange w:id="3682" w:author="Daniel Noble" w:date="2023-06-30T12:50:00Z">
                  <w:rPr>
                    <w:ins w:id="3683" w:author="Daniel Noble" w:date="2023-06-30T12:44:00Z"/>
                  </w:rPr>
                </w:rPrChange>
              </w:rPr>
              <w:pPrChange w:id="3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5" w:author="Daniel Noble" w:date="2023-06-30T12:44:00Z">
              <w:r w:rsidRPr="00427B7F">
                <w:rPr>
                  <w:rFonts w:ascii="Times New Roman" w:eastAsia="Helvetica" w:hAnsi="Times New Roman" w:cs="Times New Roman"/>
                  <w:color w:val="000000"/>
                  <w:sz w:val="22"/>
                  <w:szCs w:val="22"/>
                  <w:rPrChange w:id="3686"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36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8" w:author="Daniel Noble" w:date="2023-06-30T12:44:00Z"/>
                <w:rFonts w:ascii="Times New Roman" w:hAnsi="Times New Roman" w:cs="Times New Roman"/>
                <w:rPrChange w:id="3689" w:author="Daniel Noble" w:date="2023-06-30T12:50:00Z">
                  <w:rPr>
                    <w:ins w:id="3690" w:author="Daniel Noble" w:date="2023-06-30T12:44:00Z"/>
                  </w:rPr>
                </w:rPrChange>
              </w:rPr>
              <w:pPrChange w:id="36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2" w:author="Daniel Noble" w:date="2023-06-30T12:44:00Z"/>
                <w:rFonts w:ascii="Times New Roman" w:hAnsi="Times New Roman" w:cs="Times New Roman"/>
                <w:rPrChange w:id="3693" w:author="Daniel Noble" w:date="2023-06-30T12:50:00Z">
                  <w:rPr>
                    <w:ins w:id="3694" w:author="Daniel Noble" w:date="2023-06-30T12:44:00Z"/>
                  </w:rPr>
                </w:rPrChange>
              </w:rPr>
              <w:pPrChange w:id="3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6" w:author="Daniel Noble" w:date="2023-06-30T12:44:00Z">
              <w:r w:rsidRPr="00427B7F">
                <w:rPr>
                  <w:rFonts w:ascii="Times New Roman" w:eastAsia="Helvetica" w:hAnsi="Times New Roman" w:cs="Times New Roman"/>
                  <w:color w:val="000000"/>
                  <w:sz w:val="22"/>
                  <w:szCs w:val="22"/>
                  <w:rPrChange w:id="3697"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8" w:author="Daniel Noble" w:date="2023-06-30T12:44:00Z"/>
                <w:rFonts w:ascii="Times New Roman" w:hAnsi="Times New Roman" w:cs="Times New Roman"/>
                <w:rPrChange w:id="3699" w:author="Daniel Noble" w:date="2023-06-30T12:50:00Z">
                  <w:rPr>
                    <w:ins w:id="3700" w:author="Daniel Noble" w:date="2023-06-30T12:44:00Z"/>
                  </w:rPr>
                </w:rPrChange>
              </w:rPr>
              <w:pPrChange w:id="37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2" w:author="Daniel Noble" w:date="2023-06-30T12:44:00Z">
              <w:r w:rsidRPr="00427B7F">
                <w:rPr>
                  <w:rFonts w:ascii="Times New Roman" w:eastAsia="Helvetica" w:hAnsi="Times New Roman" w:cs="Times New Roman"/>
                  <w:color w:val="000000"/>
                  <w:sz w:val="22"/>
                  <w:szCs w:val="22"/>
                  <w:rPrChange w:id="3703"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4" w:author="Daniel Noble" w:date="2023-06-30T12:44:00Z"/>
                <w:rFonts w:ascii="Times New Roman" w:hAnsi="Times New Roman" w:cs="Times New Roman"/>
                <w:rPrChange w:id="3705" w:author="Daniel Noble" w:date="2023-06-30T12:50:00Z">
                  <w:rPr>
                    <w:ins w:id="3706" w:author="Daniel Noble" w:date="2023-06-30T12:44:00Z"/>
                  </w:rPr>
                </w:rPrChange>
              </w:rPr>
              <w:pPrChange w:id="3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8" w:author="Daniel Noble" w:date="2023-06-30T12:44:00Z">
              <w:r w:rsidRPr="00427B7F">
                <w:rPr>
                  <w:rFonts w:ascii="Times New Roman" w:eastAsia="Helvetica" w:hAnsi="Times New Roman" w:cs="Times New Roman"/>
                  <w:color w:val="000000"/>
                  <w:sz w:val="22"/>
                  <w:szCs w:val="22"/>
                  <w:rPrChange w:id="3709"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37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1" w:author="Daniel Noble" w:date="2023-06-30T12:44:00Z"/>
                <w:rFonts w:ascii="Times New Roman" w:hAnsi="Times New Roman" w:cs="Times New Roman"/>
                <w:rPrChange w:id="3712" w:author="Daniel Noble" w:date="2023-06-30T12:50:00Z">
                  <w:rPr>
                    <w:ins w:id="3713" w:author="Daniel Noble" w:date="2023-06-30T12:44:00Z"/>
                  </w:rPr>
                </w:rPrChange>
              </w:rPr>
              <w:pPrChange w:id="37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5" w:author="Daniel Noble" w:date="2023-06-30T12:44:00Z"/>
                <w:rFonts w:ascii="Times New Roman" w:hAnsi="Times New Roman" w:cs="Times New Roman"/>
                <w:rPrChange w:id="3716" w:author="Daniel Noble" w:date="2023-06-30T12:50:00Z">
                  <w:rPr>
                    <w:ins w:id="3717" w:author="Daniel Noble" w:date="2023-06-30T12:44:00Z"/>
                  </w:rPr>
                </w:rPrChange>
              </w:rPr>
              <w:pPrChange w:id="3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9" w:author="Daniel Noble" w:date="2023-06-30T12:44:00Z">
              <w:r w:rsidRPr="00427B7F">
                <w:rPr>
                  <w:rFonts w:ascii="Times New Roman" w:eastAsia="Helvetica" w:hAnsi="Times New Roman" w:cs="Times New Roman"/>
                  <w:color w:val="000000"/>
                  <w:sz w:val="22"/>
                  <w:szCs w:val="22"/>
                  <w:rPrChange w:id="3720"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1" w:author="Daniel Noble" w:date="2023-06-30T12:44:00Z"/>
                <w:rFonts w:ascii="Times New Roman" w:hAnsi="Times New Roman" w:cs="Times New Roman"/>
                <w:rPrChange w:id="3722" w:author="Daniel Noble" w:date="2023-06-30T12:50:00Z">
                  <w:rPr>
                    <w:ins w:id="3723" w:author="Daniel Noble" w:date="2023-06-30T12:44:00Z"/>
                  </w:rPr>
                </w:rPrChange>
              </w:rPr>
              <w:pPrChange w:id="37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5" w:author="Daniel Noble" w:date="2023-06-30T12:44:00Z">
              <w:r w:rsidRPr="00427B7F">
                <w:rPr>
                  <w:rFonts w:ascii="Times New Roman" w:eastAsia="Helvetica" w:hAnsi="Times New Roman" w:cs="Times New Roman"/>
                  <w:color w:val="000000"/>
                  <w:sz w:val="22"/>
                  <w:szCs w:val="22"/>
                  <w:rPrChange w:id="3726"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7" w:author="Daniel Noble" w:date="2023-06-30T12:44:00Z"/>
                <w:rFonts w:ascii="Times New Roman" w:hAnsi="Times New Roman" w:cs="Times New Roman"/>
                <w:rPrChange w:id="3728" w:author="Daniel Noble" w:date="2023-06-30T12:50:00Z">
                  <w:rPr>
                    <w:ins w:id="3729" w:author="Daniel Noble" w:date="2023-06-30T12:44:00Z"/>
                  </w:rPr>
                </w:rPrChange>
              </w:rPr>
              <w:pPrChange w:id="37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1" w:author="Daniel Noble" w:date="2023-06-30T12:44:00Z">
              <w:r w:rsidRPr="00427B7F">
                <w:rPr>
                  <w:rFonts w:ascii="Times New Roman" w:eastAsia="Helvetica" w:hAnsi="Times New Roman" w:cs="Times New Roman"/>
                  <w:color w:val="000000"/>
                  <w:sz w:val="22"/>
                  <w:szCs w:val="22"/>
                  <w:rPrChange w:id="3732"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37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4" w:author="Daniel Noble" w:date="2023-06-30T12:44:00Z"/>
                <w:rFonts w:ascii="Times New Roman" w:hAnsi="Times New Roman" w:cs="Times New Roman"/>
                <w:rPrChange w:id="3735" w:author="Daniel Noble" w:date="2023-06-30T12:50:00Z">
                  <w:rPr>
                    <w:ins w:id="3736" w:author="Daniel Noble" w:date="2023-06-30T12:44:00Z"/>
                  </w:rPr>
                </w:rPrChange>
              </w:rPr>
              <w:pPrChange w:id="37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8" w:author="Daniel Noble" w:date="2023-06-30T12:44:00Z"/>
                <w:rFonts w:ascii="Times New Roman" w:hAnsi="Times New Roman" w:cs="Times New Roman"/>
                <w:rPrChange w:id="3739" w:author="Daniel Noble" w:date="2023-06-30T12:50:00Z">
                  <w:rPr>
                    <w:ins w:id="3740" w:author="Daniel Noble" w:date="2023-06-30T12:44:00Z"/>
                  </w:rPr>
                </w:rPrChange>
              </w:rPr>
              <w:pPrChange w:id="3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2" w:author="Daniel Noble" w:date="2023-06-30T12:44:00Z">
              <w:r w:rsidRPr="00427B7F">
                <w:rPr>
                  <w:rFonts w:ascii="Times New Roman" w:eastAsia="Helvetica" w:hAnsi="Times New Roman" w:cs="Times New Roman"/>
                  <w:color w:val="000000"/>
                  <w:sz w:val="22"/>
                  <w:szCs w:val="22"/>
                  <w:rPrChange w:id="3743"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4" w:author="Daniel Noble" w:date="2023-06-30T12:44:00Z"/>
                <w:rFonts w:ascii="Times New Roman" w:hAnsi="Times New Roman" w:cs="Times New Roman"/>
                <w:rPrChange w:id="3745" w:author="Daniel Noble" w:date="2023-06-30T12:50:00Z">
                  <w:rPr>
                    <w:ins w:id="3746" w:author="Daniel Noble" w:date="2023-06-30T12:44:00Z"/>
                  </w:rPr>
                </w:rPrChange>
              </w:rPr>
              <w:pPrChange w:id="37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8" w:author="Daniel Noble" w:date="2023-06-30T12:44:00Z">
              <w:r w:rsidRPr="00427B7F">
                <w:rPr>
                  <w:rFonts w:ascii="Times New Roman" w:eastAsia="Helvetica" w:hAnsi="Times New Roman" w:cs="Times New Roman"/>
                  <w:color w:val="000000"/>
                  <w:sz w:val="22"/>
                  <w:szCs w:val="22"/>
                  <w:rPrChange w:id="3749"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0" w:author="Daniel Noble" w:date="2023-06-30T12:44:00Z"/>
                <w:rFonts w:ascii="Times New Roman" w:hAnsi="Times New Roman" w:cs="Times New Roman"/>
                <w:rPrChange w:id="3751" w:author="Daniel Noble" w:date="2023-06-30T12:50:00Z">
                  <w:rPr>
                    <w:ins w:id="3752" w:author="Daniel Noble" w:date="2023-06-30T12:44:00Z"/>
                  </w:rPr>
                </w:rPrChange>
              </w:rPr>
              <w:pPrChange w:id="37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4" w:author="Daniel Noble" w:date="2023-06-30T12:44:00Z">
              <w:r w:rsidRPr="00427B7F">
                <w:rPr>
                  <w:rFonts w:ascii="Times New Roman" w:eastAsia="Helvetica" w:hAnsi="Times New Roman" w:cs="Times New Roman"/>
                  <w:color w:val="000000"/>
                  <w:sz w:val="22"/>
                  <w:szCs w:val="22"/>
                  <w:rPrChange w:id="3755"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37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7" w:author="Daniel Noble" w:date="2023-06-30T12:44:00Z"/>
                <w:rFonts w:ascii="Times New Roman" w:hAnsi="Times New Roman" w:cs="Times New Roman"/>
                <w:rPrChange w:id="3758" w:author="Daniel Noble" w:date="2023-06-30T12:50:00Z">
                  <w:rPr>
                    <w:ins w:id="3759" w:author="Daniel Noble" w:date="2023-06-30T12:44:00Z"/>
                  </w:rPr>
                </w:rPrChange>
              </w:rPr>
              <w:pPrChange w:id="37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1" w:author="Daniel Noble" w:date="2023-06-30T12:44:00Z"/>
                <w:rFonts w:ascii="Times New Roman" w:hAnsi="Times New Roman" w:cs="Times New Roman"/>
                <w:rPrChange w:id="3762" w:author="Daniel Noble" w:date="2023-06-30T12:50:00Z">
                  <w:rPr>
                    <w:ins w:id="3763" w:author="Daniel Noble" w:date="2023-06-30T12:44:00Z"/>
                  </w:rPr>
                </w:rPrChange>
              </w:rPr>
              <w:pPrChange w:id="3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5" w:author="Daniel Noble" w:date="2023-06-30T12:44:00Z">
              <w:r w:rsidRPr="00427B7F">
                <w:rPr>
                  <w:rFonts w:ascii="Times New Roman" w:eastAsia="Helvetica" w:hAnsi="Times New Roman" w:cs="Times New Roman"/>
                  <w:color w:val="000000"/>
                  <w:sz w:val="22"/>
                  <w:szCs w:val="22"/>
                  <w:rPrChange w:id="3766"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7" w:author="Daniel Noble" w:date="2023-06-30T12:44:00Z"/>
                <w:rFonts w:ascii="Times New Roman" w:hAnsi="Times New Roman" w:cs="Times New Roman"/>
                <w:rPrChange w:id="3768" w:author="Daniel Noble" w:date="2023-06-30T12:50:00Z">
                  <w:rPr>
                    <w:ins w:id="3769" w:author="Daniel Noble" w:date="2023-06-30T12:44:00Z"/>
                  </w:rPr>
                </w:rPrChange>
              </w:rPr>
              <w:pPrChange w:id="37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1" w:author="Daniel Noble" w:date="2023-06-30T12:44:00Z">
              <w:r w:rsidRPr="00427B7F">
                <w:rPr>
                  <w:rFonts w:ascii="Times New Roman" w:eastAsia="Helvetica" w:hAnsi="Times New Roman" w:cs="Times New Roman"/>
                  <w:color w:val="000000"/>
                  <w:sz w:val="22"/>
                  <w:szCs w:val="22"/>
                  <w:rPrChange w:id="3772"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3" w:author="Daniel Noble" w:date="2023-06-30T12:44:00Z"/>
                <w:rFonts w:ascii="Times New Roman" w:hAnsi="Times New Roman" w:cs="Times New Roman"/>
                <w:rPrChange w:id="3774" w:author="Daniel Noble" w:date="2023-06-30T12:50:00Z">
                  <w:rPr>
                    <w:ins w:id="3775" w:author="Daniel Noble" w:date="2023-06-30T12:44:00Z"/>
                  </w:rPr>
                </w:rPrChange>
              </w:rPr>
              <w:pPrChange w:id="37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7" w:author="Daniel Noble" w:date="2023-06-30T12:44:00Z">
              <w:r w:rsidRPr="00427B7F">
                <w:rPr>
                  <w:rFonts w:ascii="Times New Roman" w:eastAsia="Helvetica" w:hAnsi="Times New Roman" w:cs="Times New Roman"/>
                  <w:color w:val="000000"/>
                  <w:sz w:val="22"/>
                  <w:szCs w:val="22"/>
                  <w:rPrChange w:id="3778"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37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0" w:author="Daniel Noble" w:date="2023-06-30T12:44:00Z"/>
                <w:rFonts w:ascii="Times New Roman" w:hAnsi="Times New Roman" w:cs="Times New Roman"/>
                <w:rPrChange w:id="3781" w:author="Daniel Noble" w:date="2023-06-30T12:50:00Z">
                  <w:rPr>
                    <w:ins w:id="3782" w:author="Daniel Noble" w:date="2023-06-30T12:44:00Z"/>
                  </w:rPr>
                </w:rPrChange>
              </w:rPr>
              <w:pPrChange w:id="37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4" w:author="Daniel Noble" w:date="2023-06-30T12:44:00Z"/>
                <w:rFonts w:ascii="Times New Roman" w:hAnsi="Times New Roman" w:cs="Times New Roman"/>
                <w:rPrChange w:id="3785" w:author="Daniel Noble" w:date="2023-06-30T12:50:00Z">
                  <w:rPr>
                    <w:ins w:id="3786" w:author="Daniel Noble" w:date="2023-06-30T12:44:00Z"/>
                  </w:rPr>
                </w:rPrChange>
              </w:rPr>
              <w:pPrChange w:id="3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8" w:author="Daniel Noble" w:date="2023-06-30T12:44:00Z">
              <w:r w:rsidRPr="00427B7F">
                <w:rPr>
                  <w:rFonts w:ascii="Times New Roman" w:eastAsia="Helvetica" w:hAnsi="Times New Roman" w:cs="Times New Roman"/>
                  <w:color w:val="000000"/>
                  <w:sz w:val="22"/>
                  <w:szCs w:val="22"/>
                  <w:rPrChange w:id="3789"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0" w:author="Daniel Noble" w:date="2023-06-30T12:44:00Z"/>
                <w:rFonts w:ascii="Times New Roman" w:hAnsi="Times New Roman" w:cs="Times New Roman"/>
                <w:rPrChange w:id="3791" w:author="Daniel Noble" w:date="2023-06-30T12:50:00Z">
                  <w:rPr>
                    <w:ins w:id="3792" w:author="Daniel Noble" w:date="2023-06-30T12:44:00Z"/>
                  </w:rPr>
                </w:rPrChange>
              </w:rPr>
              <w:pPrChange w:id="37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4" w:author="Daniel Noble" w:date="2023-06-30T12:44:00Z">
              <w:r w:rsidRPr="00427B7F">
                <w:rPr>
                  <w:rFonts w:ascii="Times New Roman" w:eastAsia="Helvetica" w:hAnsi="Times New Roman" w:cs="Times New Roman"/>
                  <w:color w:val="000000"/>
                  <w:sz w:val="22"/>
                  <w:szCs w:val="22"/>
                  <w:rPrChange w:id="3795"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6" w:author="Daniel Noble" w:date="2023-06-30T12:44:00Z"/>
                <w:rFonts w:ascii="Times New Roman" w:hAnsi="Times New Roman" w:cs="Times New Roman"/>
                <w:rPrChange w:id="3797" w:author="Daniel Noble" w:date="2023-06-30T12:50:00Z">
                  <w:rPr>
                    <w:ins w:id="3798" w:author="Daniel Noble" w:date="2023-06-30T12:44:00Z"/>
                  </w:rPr>
                </w:rPrChange>
              </w:rPr>
              <w:pPrChange w:id="37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0" w:author="Daniel Noble" w:date="2023-06-30T12:44:00Z">
              <w:r w:rsidRPr="00427B7F">
                <w:rPr>
                  <w:rFonts w:ascii="Times New Roman" w:eastAsia="Helvetica" w:hAnsi="Times New Roman" w:cs="Times New Roman"/>
                  <w:color w:val="000000"/>
                  <w:sz w:val="22"/>
                  <w:szCs w:val="22"/>
                  <w:rPrChange w:id="3801"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38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3" w:author="Daniel Noble" w:date="2023-06-30T12:44:00Z"/>
                <w:rFonts w:ascii="Times New Roman" w:hAnsi="Times New Roman" w:cs="Times New Roman"/>
                <w:rPrChange w:id="3804" w:author="Daniel Noble" w:date="2023-06-30T12:50:00Z">
                  <w:rPr>
                    <w:ins w:id="3805" w:author="Daniel Noble" w:date="2023-06-30T12:44:00Z"/>
                  </w:rPr>
                </w:rPrChange>
              </w:rPr>
              <w:pPrChange w:id="38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7" w:author="Daniel Noble" w:date="2023-06-30T12:44:00Z"/>
                <w:rFonts w:ascii="Times New Roman" w:hAnsi="Times New Roman" w:cs="Times New Roman"/>
                <w:rPrChange w:id="3808" w:author="Daniel Noble" w:date="2023-06-30T12:50:00Z">
                  <w:rPr>
                    <w:ins w:id="3809" w:author="Daniel Noble" w:date="2023-06-30T12:44:00Z"/>
                  </w:rPr>
                </w:rPrChange>
              </w:rPr>
              <w:pPrChange w:id="3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1" w:author="Daniel Noble" w:date="2023-06-30T12:44:00Z">
              <w:r w:rsidRPr="00427B7F">
                <w:rPr>
                  <w:rFonts w:ascii="Times New Roman" w:eastAsia="Helvetica" w:hAnsi="Times New Roman" w:cs="Times New Roman"/>
                  <w:color w:val="000000"/>
                  <w:sz w:val="22"/>
                  <w:szCs w:val="22"/>
                  <w:rPrChange w:id="3812"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3" w:author="Daniel Noble" w:date="2023-06-30T12:44:00Z"/>
                <w:rFonts w:ascii="Times New Roman" w:hAnsi="Times New Roman" w:cs="Times New Roman"/>
                <w:rPrChange w:id="3814" w:author="Daniel Noble" w:date="2023-06-30T12:50:00Z">
                  <w:rPr>
                    <w:ins w:id="3815" w:author="Daniel Noble" w:date="2023-06-30T12:44:00Z"/>
                  </w:rPr>
                </w:rPrChange>
              </w:rPr>
              <w:pPrChange w:id="38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7" w:author="Daniel Noble" w:date="2023-06-30T12:44:00Z">
              <w:r w:rsidRPr="00427B7F">
                <w:rPr>
                  <w:rFonts w:ascii="Times New Roman" w:eastAsia="Helvetica" w:hAnsi="Times New Roman" w:cs="Times New Roman"/>
                  <w:color w:val="000000"/>
                  <w:sz w:val="22"/>
                  <w:szCs w:val="22"/>
                  <w:rPrChange w:id="3818"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9" w:author="Daniel Noble" w:date="2023-06-30T12:44:00Z"/>
                <w:rFonts w:ascii="Times New Roman" w:hAnsi="Times New Roman" w:cs="Times New Roman"/>
                <w:rPrChange w:id="3820" w:author="Daniel Noble" w:date="2023-06-30T12:50:00Z">
                  <w:rPr>
                    <w:ins w:id="3821" w:author="Daniel Noble" w:date="2023-06-30T12:44:00Z"/>
                  </w:rPr>
                </w:rPrChange>
              </w:rPr>
              <w:pPrChange w:id="38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3" w:author="Daniel Noble" w:date="2023-06-30T12:44:00Z">
              <w:r w:rsidRPr="00427B7F">
                <w:rPr>
                  <w:rFonts w:ascii="Times New Roman" w:eastAsia="Helvetica" w:hAnsi="Times New Roman" w:cs="Times New Roman"/>
                  <w:color w:val="000000"/>
                  <w:sz w:val="22"/>
                  <w:szCs w:val="22"/>
                  <w:rPrChange w:id="3824"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38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6" w:author="Daniel Noble" w:date="2023-06-30T12:44:00Z"/>
                <w:rFonts w:ascii="Times New Roman" w:hAnsi="Times New Roman" w:cs="Times New Roman"/>
                <w:rPrChange w:id="3827" w:author="Daniel Noble" w:date="2023-06-30T12:50:00Z">
                  <w:rPr>
                    <w:ins w:id="3828" w:author="Daniel Noble" w:date="2023-06-30T12:44:00Z"/>
                  </w:rPr>
                </w:rPrChange>
              </w:rPr>
              <w:pPrChange w:id="38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0" w:author="Daniel Noble" w:date="2023-06-30T12:44:00Z"/>
                <w:rFonts w:ascii="Times New Roman" w:hAnsi="Times New Roman" w:cs="Times New Roman"/>
                <w:rPrChange w:id="3831" w:author="Daniel Noble" w:date="2023-06-30T12:50:00Z">
                  <w:rPr>
                    <w:ins w:id="3832" w:author="Daniel Noble" w:date="2023-06-30T12:44:00Z"/>
                  </w:rPr>
                </w:rPrChange>
              </w:rPr>
              <w:pPrChange w:id="3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4" w:author="Daniel Noble" w:date="2023-06-30T12:44:00Z">
              <w:r w:rsidRPr="00427B7F">
                <w:rPr>
                  <w:rFonts w:ascii="Times New Roman" w:eastAsia="Helvetica" w:hAnsi="Times New Roman" w:cs="Times New Roman"/>
                  <w:color w:val="000000"/>
                  <w:sz w:val="22"/>
                  <w:szCs w:val="22"/>
                  <w:rPrChange w:id="3835"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6" w:author="Daniel Noble" w:date="2023-06-30T12:44:00Z"/>
                <w:rFonts w:ascii="Times New Roman" w:hAnsi="Times New Roman" w:cs="Times New Roman"/>
                <w:rPrChange w:id="3837" w:author="Daniel Noble" w:date="2023-06-30T12:50:00Z">
                  <w:rPr>
                    <w:ins w:id="3838" w:author="Daniel Noble" w:date="2023-06-30T12:44:00Z"/>
                  </w:rPr>
                </w:rPrChange>
              </w:rPr>
              <w:pPrChange w:id="38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0" w:author="Daniel Noble" w:date="2023-06-30T12:44:00Z">
              <w:r w:rsidRPr="00427B7F">
                <w:rPr>
                  <w:rFonts w:ascii="Times New Roman" w:eastAsia="Helvetica" w:hAnsi="Times New Roman" w:cs="Times New Roman"/>
                  <w:color w:val="000000"/>
                  <w:sz w:val="22"/>
                  <w:szCs w:val="22"/>
                  <w:rPrChange w:id="3841"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2" w:author="Daniel Noble" w:date="2023-06-30T12:44:00Z"/>
                <w:rFonts w:ascii="Times New Roman" w:hAnsi="Times New Roman" w:cs="Times New Roman"/>
                <w:rPrChange w:id="3843" w:author="Daniel Noble" w:date="2023-06-30T12:50:00Z">
                  <w:rPr>
                    <w:ins w:id="3844" w:author="Daniel Noble" w:date="2023-06-30T12:44:00Z"/>
                  </w:rPr>
                </w:rPrChange>
              </w:rPr>
              <w:pPrChange w:id="38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6" w:author="Daniel Noble" w:date="2023-06-30T12:44:00Z">
              <w:r w:rsidRPr="00427B7F">
                <w:rPr>
                  <w:rFonts w:ascii="Times New Roman" w:eastAsia="Helvetica" w:hAnsi="Times New Roman" w:cs="Times New Roman"/>
                  <w:color w:val="000000"/>
                  <w:sz w:val="22"/>
                  <w:szCs w:val="22"/>
                  <w:rPrChange w:id="3847"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38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9" w:author="Daniel Noble" w:date="2023-06-30T12:44:00Z"/>
                <w:rFonts w:ascii="Times New Roman" w:hAnsi="Times New Roman" w:cs="Times New Roman"/>
                <w:rPrChange w:id="3850" w:author="Daniel Noble" w:date="2023-06-30T12:50:00Z">
                  <w:rPr>
                    <w:ins w:id="3851" w:author="Daniel Noble" w:date="2023-06-30T12:44:00Z"/>
                  </w:rPr>
                </w:rPrChange>
              </w:rPr>
              <w:pPrChange w:id="38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3" w:author="Daniel Noble" w:date="2023-06-30T12:44:00Z"/>
                <w:rFonts w:ascii="Times New Roman" w:hAnsi="Times New Roman" w:cs="Times New Roman"/>
                <w:rPrChange w:id="3854" w:author="Daniel Noble" w:date="2023-06-30T12:50:00Z">
                  <w:rPr>
                    <w:ins w:id="3855" w:author="Daniel Noble" w:date="2023-06-30T12:44:00Z"/>
                  </w:rPr>
                </w:rPrChange>
              </w:rPr>
              <w:pPrChange w:id="3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7" w:author="Daniel Noble" w:date="2023-06-30T12:44:00Z">
              <w:r w:rsidRPr="00427B7F">
                <w:rPr>
                  <w:rFonts w:ascii="Times New Roman" w:eastAsia="Helvetica" w:hAnsi="Times New Roman" w:cs="Times New Roman"/>
                  <w:color w:val="000000"/>
                  <w:sz w:val="22"/>
                  <w:szCs w:val="22"/>
                  <w:rPrChange w:id="3858"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9" w:author="Daniel Noble" w:date="2023-06-30T12:44:00Z"/>
                <w:rFonts w:ascii="Times New Roman" w:hAnsi="Times New Roman" w:cs="Times New Roman"/>
                <w:rPrChange w:id="3860" w:author="Daniel Noble" w:date="2023-06-30T12:50:00Z">
                  <w:rPr>
                    <w:ins w:id="3861" w:author="Daniel Noble" w:date="2023-06-30T12:44:00Z"/>
                  </w:rPr>
                </w:rPrChange>
              </w:rPr>
              <w:pPrChange w:id="38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3" w:author="Daniel Noble" w:date="2023-06-30T12:44:00Z">
              <w:r w:rsidRPr="00427B7F">
                <w:rPr>
                  <w:rFonts w:ascii="Times New Roman" w:eastAsia="Helvetica" w:hAnsi="Times New Roman" w:cs="Times New Roman"/>
                  <w:color w:val="000000"/>
                  <w:sz w:val="22"/>
                  <w:szCs w:val="22"/>
                  <w:rPrChange w:id="3864"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5" w:author="Daniel Noble" w:date="2023-06-30T12:44:00Z"/>
                <w:rFonts w:ascii="Times New Roman" w:hAnsi="Times New Roman" w:cs="Times New Roman"/>
                <w:rPrChange w:id="3866" w:author="Daniel Noble" w:date="2023-06-30T12:50:00Z">
                  <w:rPr>
                    <w:ins w:id="3867" w:author="Daniel Noble" w:date="2023-06-30T12:44:00Z"/>
                  </w:rPr>
                </w:rPrChange>
              </w:rPr>
              <w:pPrChange w:id="3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9" w:author="Daniel Noble" w:date="2023-06-30T12:44:00Z">
              <w:r w:rsidRPr="00427B7F">
                <w:rPr>
                  <w:rFonts w:ascii="Times New Roman" w:eastAsia="Helvetica" w:hAnsi="Times New Roman" w:cs="Times New Roman"/>
                  <w:color w:val="000000"/>
                  <w:sz w:val="22"/>
                  <w:szCs w:val="22"/>
                  <w:rPrChange w:id="3870"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38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2" w:author="Daniel Noble" w:date="2023-06-30T12:44:00Z"/>
                <w:rFonts w:ascii="Times New Roman" w:hAnsi="Times New Roman" w:cs="Times New Roman"/>
                <w:rPrChange w:id="3873" w:author="Daniel Noble" w:date="2023-06-30T12:50:00Z">
                  <w:rPr>
                    <w:ins w:id="3874" w:author="Daniel Noble" w:date="2023-06-30T12:44:00Z"/>
                  </w:rPr>
                </w:rPrChange>
              </w:rPr>
              <w:pPrChange w:id="38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6" w:author="Daniel Noble" w:date="2023-06-30T12:44:00Z"/>
                <w:rFonts w:ascii="Times New Roman" w:hAnsi="Times New Roman" w:cs="Times New Roman"/>
                <w:rPrChange w:id="3877" w:author="Daniel Noble" w:date="2023-06-30T12:50:00Z">
                  <w:rPr>
                    <w:ins w:id="3878" w:author="Daniel Noble" w:date="2023-06-30T12:44:00Z"/>
                  </w:rPr>
                </w:rPrChange>
              </w:rPr>
              <w:pPrChange w:id="3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0" w:author="Daniel Noble" w:date="2023-06-30T12:44:00Z">
              <w:r w:rsidRPr="00427B7F">
                <w:rPr>
                  <w:rFonts w:ascii="Times New Roman" w:eastAsia="Helvetica" w:hAnsi="Times New Roman" w:cs="Times New Roman"/>
                  <w:color w:val="000000"/>
                  <w:sz w:val="22"/>
                  <w:szCs w:val="22"/>
                  <w:rPrChange w:id="3881"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2" w:author="Daniel Noble" w:date="2023-06-30T12:44:00Z"/>
                <w:rFonts w:ascii="Times New Roman" w:hAnsi="Times New Roman" w:cs="Times New Roman"/>
                <w:rPrChange w:id="3883" w:author="Daniel Noble" w:date="2023-06-30T12:50:00Z">
                  <w:rPr>
                    <w:ins w:id="3884" w:author="Daniel Noble" w:date="2023-06-30T12:44:00Z"/>
                  </w:rPr>
                </w:rPrChange>
              </w:rPr>
              <w:pPrChange w:id="38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6" w:author="Daniel Noble" w:date="2023-06-30T12:44:00Z">
              <w:r w:rsidRPr="00427B7F">
                <w:rPr>
                  <w:rFonts w:ascii="Times New Roman" w:eastAsia="Helvetica" w:hAnsi="Times New Roman" w:cs="Times New Roman"/>
                  <w:color w:val="000000"/>
                  <w:sz w:val="22"/>
                  <w:szCs w:val="22"/>
                  <w:rPrChange w:id="3887"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8" w:author="Daniel Noble" w:date="2023-06-30T12:44:00Z"/>
                <w:rFonts w:ascii="Times New Roman" w:hAnsi="Times New Roman" w:cs="Times New Roman"/>
                <w:rPrChange w:id="3889" w:author="Daniel Noble" w:date="2023-06-30T12:50:00Z">
                  <w:rPr>
                    <w:ins w:id="3890" w:author="Daniel Noble" w:date="2023-06-30T12:44:00Z"/>
                  </w:rPr>
                </w:rPrChange>
              </w:rPr>
              <w:pPrChange w:id="38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2" w:author="Daniel Noble" w:date="2023-06-30T12:44:00Z">
              <w:r w:rsidRPr="00427B7F">
                <w:rPr>
                  <w:rFonts w:ascii="Times New Roman" w:eastAsia="Helvetica" w:hAnsi="Times New Roman" w:cs="Times New Roman"/>
                  <w:color w:val="000000"/>
                  <w:sz w:val="22"/>
                  <w:szCs w:val="22"/>
                  <w:rPrChange w:id="3893"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38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5" w:author="Daniel Noble" w:date="2023-06-30T12:44:00Z"/>
                <w:rFonts w:ascii="Times New Roman" w:hAnsi="Times New Roman" w:cs="Times New Roman"/>
                <w:rPrChange w:id="3896" w:author="Daniel Noble" w:date="2023-06-30T12:50:00Z">
                  <w:rPr>
                    <w:ins w:id="3897" w:author="Daniel Noble" w:date="2023-06-30T12:44:00Z"/>
                  </w:rPr>
                </w:rPrChange>
              </w:rPr>
              <w:pPrChange w:id="38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9" w:author="Daniel Noble" w:date="2023-06-30T12:44:00Z"/>
                <w:rFonts w:ascii="Times New Roman" w:hAnsi="Times New Roman" w:cs="Times New Roman"/>
                <w:rPrChange w:id="3900" w:author="Daniel Noble" w:date="2023-06-30T12:50:00Z">
                  <w:rPr>
                    <w:ins w:id="3901" w:author="Daniel Noble" w:date="2023-06-30T12:44:00Z"/>
                  </w:rPr>
                </w:rPrChange>
              </w:rPr>
              <w:pPrChange w:id="3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3" w:author="Daniel Noble" w:date="2023-06-30T12:49:00Z">
              <w:r w:rsidRPr="00427B7F">
                <w:rPr>
                  <w:rFonts w:ascii="Times New Roman" w:eastAsia="Helvetica" w:hAnsi="Times New Roman" w:cs="Times New Roman"/>
                  <w:color w:val="000000"/>
                  <w:sz w:val="22"/>
                  <w:szCs w:val="22"/>
                  <w:rPrChange w:id="390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5" w:author="Daniel Noble" w:date="2023-06-30T12:44:00Z"/>
                <w:rFonts w:ascii="Times New Roman" w:hAnsi="Times New Roman" w:cs="Times New Roman"/>
                <w:rPrChange w:id="3906" w:author="Daniel Noble" w:date="2023-06-30T12:50:00Z">
                  <w:rPr>
                    <w:ins w:id="3907" w:author="Daniel Noble" w:date="2023-06-30T12:44:00Z"/>
                  </w:rPr>
                </w:rPrChange>
              </w:rPr>
              <w:pPrChange w:id="39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9" w:author="Daniel Noble" w:date="2023-06-30T12:44:00Z">
              <w:r w:rsidRPr="00427B7F">
                <w:rPr>
                  <w:rFonts w:ascii="Times New Roman" w:eastAsia="Helvetica" w:hAnsi="Times New Roman" w:cs="Times New Roman"/>
                  <w:color w:val="000000"/>
                  <w:sz w:val="22"/>
                  <w:szCs w:val="22"/>
                  <w:rPrChange w:id="3910"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1" w:author="Daniel Noble" w:date="2023-06-30T12:44:00Z"/>
                <w:rFonts w:ascii="Times New Roman" w:hAnsi="Times New Roman" w:cs="Times New Roman"/>
                <w:rPrChange w:id="3912" w:author="Daniel Noble" w:date="2023-06-30T12:50:00Z">
                  <w:rPr>
                    <w:ins w:id="3913" w:author="Daniel Noble" w:date="2023-06-30T12:44:00Z"/>
                  </w:rPr>
                </w:rPrChange>
              </w:rPr>
              <w:pPrChange w:id="39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5" w:author="Daniel Noble" w:date="2023-06-30T12:44:00Z">
              <w:r w:rsidRPr="00427B7F">
                <w:rPr>
                  <w:rFonts w:ascii="Times New Roman" w:eastAsia="Helvetica" w:hAnsi="Times New Roman" w:cs="Times New Roman"/>
                  <w:color w:val="000000"/>
                  <w:sz w:val="22"/>
                  <w:szCs w:val="22"/>
                  <w:rPrChange w:id="3916"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39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8" w:author="Daniel Noble" w:date="2023-06-30T12:44:00Z"/>
                <w:rFonts w:ascii="Times New Roman" w:hAnsi="Times New Roman" w:cs="Times New Roman"/>
                <w:rPrChange w:id="3919" w:author="Daniel Noble" w:date="2023-06-30T12:50:00Z">
                  <w:rPr>
                    <w:ins w:id="3920" w:author="Daniel Noble" w:date="2023-06-30T12:44:00Z"/>
                  </w:rPr>
                </w:rPrChange>
              </w:rPr>
              <w:pPrChange w:id="39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2" w:author="Daniel Noble" w:date="2023-06-30T12:44:00Z"/>
                <w:rFonts w:ascii="Times New Roman" w:hAnsi="Times New Roman" w:cs="Times New Roman"/>
                <w:rPrChange w:id="3923" w:author="Daniel Noble" w:date="2023-06-30T12:50:00Z">
                  <w:rPr>
                    <w:ins w:id="3924" w:author="Daniel Noble" w:date="2023-06-30T12:44:00Z"/>
                  </w:rPr>
                </w:rPrChange>
              </w:rPr>
              <w:pPrChange w:id="3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6" w:author="Daniel Noble" w:date="2023-06-30T12:44:00Z">
              <w:r w:rsidRPr="00427B7F">
                <w:rPr>
                  <w:rFonts w:ascii="Times New Roman" w:eastAsia="Helvetica" w:hAnsi="Times New Roman" w:cs="Times New Roman"/>
                  <w:color w:val="000000"/>
                  <w:sz w:val="22"/>
                  <w:szCs w:val="22"/>
                  <w:rPrChange w:id="3927"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8" w:author="Daniel Noble" w:date="2023-06-30T12:44:00Z"/>
                <w:rFonts w:ascii="Times New Roman" w:hAnsi="Times New Roman" w:cs="Times New Roman"/>
                <w:rPrChange w:id="3929" w:author="Daniel Noble" w:date="2023-06-30T12:50:00Z">
                  <w:rPr>
                    <w:ins w:id="3930" w:author="Daniel Noble" w:date="2023-06-30T12:44:00Z"/>
                  </w:rPr>
                </w:rPrChange>
              </w:rPr>
              <w:pPrChange w:id="39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2" w:author="Daniel Noble" w:date="2023-06-30T12:44:00Z">
              <w:r w:rsidRPr="00427B7F">
                <w:rPr>
                  <w:rFonts w:ascii="Times New Roman" w:eastAsia="Helvetica" w:hAnsi="Times New Roman" w:cs="Times New Roman"/>
                  <w:color w:val="000000"/>
                  <w:sz w:val="22"/>
                  <w:szCs w:val="22"/>
                  <w:rPrChange w:id="3933"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4" w:author="Daniel Noble" w:date="2023-06-30T12:44:00Z"/>
                <w:rFonts w:ascii="Times New Roman" w:hAnsi="Times New Roman" w:cs="Times New Roman"/>
                <w:rPrChange w:id="3935" w:author="Daniel Noble" w:date="2023-06-30T12:50:00Z">
                  <w:rPr>
                    <w:ins w:id="3936" w:author="Daniel Noble" w:date="2023-06-30T12:44:00Z"/>
                  </w:rPr>
                </w:rPrChange>
              </w:rPr>
              <w:pPrChange w:id="3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8" w:author="Daniel Noble" w:date="2023-06-30T12:44:00Z">
              <w:r w:rsidRPr="00427B7F">
                <w:rPr>
                  <w:rFonts w:ascii="Times New Roman" w:eastAsia="Helvetica" w:hAnsi="Times New Roman" w:cs="Times New Roman"/>
                  <w:color w:val="000000"/>
                  <w:sz w:val="22"/>
                  <w:szCs w:val="22"/>
                  <w:rPrChange w:id="3939"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39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1" w:author="Daniel Noble" w:date="2023-06-30T12:44:00Z"/>
                <w:rFonts w:ascii="Times New Roman" w:hAnsi="Times New Roman" w:cs="Times New Roman"/>
                <w:rPrChange w:id="3942" w:author="Daniel Noble" w:date="2023-06-30T12:50:00Z">
                  <w:rPr>
                    <w:ins w:id="3943" w:author="Daniel Noble" w:date="2023-06-30T12:44:00Z"/>
                  </w:rPr>
                </w:rPrChange>
              </w:rPr>
              <w:pPrChange w:id="39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5" w:author="Daniel Noble" w:date="2023-06-30T12:44:00Z"/>
                <w:rFonts w:ascii="Times New Roman" w:hAnsi="Times New Roman" w:cs="Times New Roman"/>
                <w:rPrChange w:id="3946" w:author="Daniel Noble" w:date="2023-06-30T12:50:00Z">
                  <w:rPr>
                    <w:ins w:id="3947" w:author="Daniel Noble" w:date="2023-06-30T12:44:00Z"/>
                  </w:rPr>
                </w:rPrChange>
              </w:rPr>
              <w:pPrChange w:id="3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9" w:author="Daniel Noble" w:date="2023-06-30T12:44:00Z">
              <w:r w:rsidRPr="00427B7F">
                <w:rPr>
                  <w:rFonts w:ascii="Times New Roman" w:eastAsia="Helvetica" w:hAnsi="Times New Roman" w:cs="Times New Roman"/>
                  <w:color w:val="000000"/>
                  <w:sz w:val="22"/>
                  <w:szCs w:val="22"/>
                  <w:rPrChange w:id="3950"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1" w:author="Daniel Noble" w:date="2023-06-30T12:44:00Z"/>
                <w:rFonts w:ascii="Times New Roman" w:hAnsi="Times New Roman" w:cs="Times New Roman"/>
                <w:rPrChange w:id="3952" w:author="Daniel Noble" w:date="2023-06-30T12:50:00Z">
                  <w:rPr>
                    <w:ins w:id="3953" w:author="Daniel Noble" w:date="2023-06-30T12:44:00Z"/>
                  </w:rPr>
                </w:rPrChange>
              </w:rPr>
              <w:pPrChange w:id="39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5" w:author="Daniel Noble" w:date="2023-06-30T12:44:00Z">
              <w:r w:rsidRPr="00427B7F">
                <w:rPr>
                  <w:rFonts w:ascii="Times New Roman" w:eastAsia="Helvetica" w:hAnsi="Times New Roman" w:cs="Times New Roman"/>
                  <w:color w:val="000000"/>
                  <w:sz w:val="22"/>
                  <w:szCs w:val="22"/>
                  <w:rPrChange w:id="395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7" w:author="Daniel Noble" w:date="2023-06-30T12:44:00Z"/>
                <w:rFonts w:ascii="Times New Roman" w:hAnsi="Times New Roman" w:cs="Times New Roman"/>
                <w:rPrChange w:id="3958" w:author="Daniel Noble" w:date="2023-06-30T12:50:00Z">
                  <w:rPr>
                    <w:ins w:id="3959" w:author="Daniel Noble" w:date="2023-06-30T12:44:00Z"/>
                  </w:rPr>
                </w:rPrChange>
              </w:rPr>
              <w:pPrChange w:id="3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1" w:author="Daniel Noble" w:date="2023-06-30T12:44:00Z">
              <w:r w:rsidRPr="00427B7F">
                <w:rPr>
                  <w:rFonts w:ascii="Times New Roman" w:eastAsia="Helvetica" w:hAnsi="Times New Roman" w:cs="Times New Roman"/>
                  <w:color w:val="000000"/>
                  <w:sz w:val="22"/>
                  <w:szCs w:val="22"/>
                  <w:rPrChange w:id="3962"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3963"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4" w:author="Daniel Noble" w:date="2023-06-30T12:44:00Z"/>
                <w:rFonts w:ascii="Times New Roman" w:hAnsi="Times New Roman" w:cs="Times New Roman"/>
                <w:rPrChange w:id="3965" w:author="Daniel Noble" w:date="2023-06-30T12:50:00Z">
                  <w:rPr>
                    <w:ins w:id="3966" w:author="Daniel Noble" w:date="2023-06-30T12:44:00Z"/>
                  </w:rPr>
                </w:rPrChange>
              </w:rPr>
              <w:pPrChange w:id="39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8" w:author="Daniel Noble" w:date="2023-06-30T12:44:00Z"/>
                <w:rFonts w:ascii="Times New Roman" w:hAnsi="Times New Roman" w:cs="Times New Roman"/>
                <w:rPrChange w:id="3969" w:author="Daniel Noble" w:date="2023-06-30T12:50:00Z">
                  <w:rPr>
                    <w:ins w:id="3970" w:author="Daniel Noble" w:date="2023-06-30T12:44:00Z"/>
                  </w:rPr>
                </w:rPrChange>
              </w:rPr>
              <w:pPrChange w:id="3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2" w:author="Daniel Noble" w:date="2023-06-30T12:49:00Z">
              <w:r w:rsidRPr="00427B7F">
                <w:rPr>
                  <w:rFonts w:ascii="Times New Roman" w:eastAsia="Helvetica" w:hAnsi="Times New Roman" w:cs="Times New Roman"/>
                  <w:color w:val="000000"/>
                  <w:sz w:val="22"/>
                  <w:szCs w:val="22"/>
                  <w:rPrChange w:id="397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4" w:author="Daniel Noble" w:date="2023-06-30T12:44:00Z"/>
                <w:rFonts w:ascii="Times New Roman" w:hAnsi="Times New Roman" w:cs="Times New Roman"/>
                <w:rPrChange w:id="3975" w:author="Daniel Noble" w:date="2023-06-30T12:50:00Z">
                  <w:rPr>
                    <w:ins w:id="3976" w:author="Daniel Noble" w:date="2023-06-30T12:44:00Z"/>
                  </w:rPr>
                </w:rPrChange>
              </w:rPr>
              <w:pPrChange w:id="39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8" w:author="Daniel Noble" w:date="2023-06-30T12:44:00Z">
              <w:r w:rsidRPr="00427B7F">
                <w:rPr>
                  <w:rFonts w:ascii="Times New Roman" w:eastAsia="Helvetica" w:hAnsi="Times New Roman" w:cs="Times New Roman"/>
                  <w:color w:val="000000"/>
                  <w:sz w:val="22"/>
                  <w:szCs w:val="22"/>
                  <w:rPrChange w:id="3979"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rsidP="00C627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0" w:author="Daniel Noble" w:date="2023-06-30T12:44:00Z"/>
                <w:rFonts w:ascii="Times New Roman" w:hAnsi="Times New Roman" w:cs="Times New Roman"/>
                <w:rPrChange w:id="3981" w:author="Daniel Noble" w:date="2023-06-30T12:50:00Z">
                  <w:rPr>
                    <w:ins w:id="3982" w:author="Daniel Noble" w:date="2023-06-30T12:44:00Z"/>
                  </w:rPr>
                </w:rPrChange>
              </w:rPr>
              <w:pPrChange w:id="39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4" w:author="Daniel Noble" w:date="2023-06-30T12:44:00Z">
              <w:r w:rsidRPr="00427B7F">
                <w:rPr>
                  <w:rFonts w:ascii="Times New Roman" w:eastAsia="Helvetica" w:hAnsi="Times New Roman" w:cs="Times New Roman"/>
                  <w:color w:val="000000"/>
                  <w:sz w:val="22"/>
                  <w:szCs w:val="22"/>
                  <w:rPrChange w:id="3985"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rsidP="00C627E3">
      <w:pPr>
        <w:pStyle w:val="BodyText"/>
        <w:contextualSpacing/>
        <w:rPr>
          <w:rFonts w:cs="Times New Roman"/>
        </w:rPr>
        <w:pPrChange w:id="3986" w:author="Daniel Noble" w:date="2023-07-12T13:16:00Z">
          <w:pPr>
            <w:pStyle w:val="FirstParagraph"/>
            <w:spacing w:line="480" w:lineRule="auto"/>
          </w:pPr>
        </w:pPrChange>
      </w:pPr>
    </w:p>
    <w:sectPr w:rsidR="00427B7F" w:rsidRPr="00427B7F" w:rsidSect="009A6120">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7"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w:t>
      </w:r>
      <w:proofErr w:type="gramStart"/>
      <w:r>
        <w:t>pretty useless</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956A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92ADA" w16cex:dateUtc="2023-07-12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956A3C" w16cid:durableId="28592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EE4EA" w14:textId="77777777" w:rsidR="00967807" w:rsidRDefault="00967807">
      <w:pPr>
        <w:spacing w:after="0"/>
      </w:pPr>
      <w:r>
        <w:separator/>
      </w:r>
    </w:p>
  </w:endnote>
  <w:endnote w:type="continuationSeparator" w:id="0">
    <w:p w14:paraId="51DFAE68" w14:textId="77777777" w:rsidR="00967807" w:rsidRDefault="009678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E1E36" w14:textId="77777777" w:rsidR="00967807" w:rsidRDefault="00967807">
      <w:r>
        <w:separator/>
      </w:r>
    </w:p>
  </w:footnote>
  <w:footnote w:type="continuationSeparator" w:id="0">
    <w:p w14:paraId="6DBAB6A8" w14:textId="77777777" w:rsidR="00967807" w:rsidRDefault="009678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5847"/>
    <w:rsid w:val="00076600"/>
    <w:rsid w:val="00077EA9"/>
    <w:rsid w:val="000900D4"/>
    <w:rsid w:val="000C20B7"/>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7146"/>
    <w:rsid w:val="00784D58"/>
    <w:rsid w:val="007B0571"/>
    <w:rsid w:val="007B6ADE"/>
    <w:rsid w:val="007D4864"/>
    <w:rsid w:val="007E1DF3"/>
    <w:rsid w:val="007E61CE"/>
    <w:rsid w:val="00804EC5"/>
    <w:rsid w:val="00813458"/>
    <w:rsid w:val="00835EC9"/>
    <w:rsid w:val="008415F3"/>
    <w:rsid w:val="00852C80"/>
    <w:rsid w:val="0088351E"/>
    <w:rsid w:val="00896A05"/>
    <w:rsid w:val="008B36B3"/>
    <w:rsid w:val="008D6863"/>
    <w:rsid w:val="008E2312"/>
    <w:rsid w:val="008E472C"/>
    <w:rsid w:val="00900993"/>
    <w:rsid w:val="00963C6E"/>
    <w:rsid w:val="00965DD4"/>
    <w:rsid w:val="00967807"/>
    <w:rsid w:val="00984DFF"/>
    <w:rsid w:val="009A6120"/>
    <w:rsid w:val="009A6F35"/>
    <w:rsid w:val="009B7891"/>
    <w:rsid w:val="009C694A"/>
    <w:rsid w:val="009D5663"/>
    <w:rsid w:val="00A025FE"/>
    <w:rsid w:val="00A3434B"/>
    <w:rsid w:val="00A762C1"/>
    <w:rsid w:val="00A84421"/>
    <w:rsid w:val="00AA0F39"/>
    <w:rsid w:val="00AA62AB"/>
    <w:rsid w:val="00AD0F7A"/>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4D09"/>
    <w:rsid w:val="00C36279"/>
    <w:rsid w:val="00C627E3"/>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3</TotalTime>
  <Pages>13</Pages>
  <Words>3358</Words>
  <Characters>1914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42</cp:revision>
  <dcterms:created xsi:type="dcterms:W3CDTF">2020-06-11T07:52:00Z</dcterms:created>
  <dcterms:modified xsi:type="dcterms:W3CDTF">2023-07-12T03:38:00Z</dcterms:modified>
</cp:coreProperties>
</file>